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proofErr w:type="gramStart"/>
      <w:r>
        <w:rPr>
          <w:rFonts w:cs="Times New Roman"/>
        </w:rPr>
        <w:t>by</w:t>
      </w:r>
      <w:proofErr w:type="gramEnd"/>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proofErr w:type="gramStart"/>
      <w:r>
        <w:rPr>
          <w:rFonts w:cs="Times New Roman"/>
        </w:rPr>
        <w:t>requirements</w:t>
      </w:r>
      <w:proofErr w:type="gramEnd"/>
      <w:r>
        <w:rPr>
          <w:rFonts w:cs="Times New Roman"/>
        </w:rPr>
        <w:t xml:space="preserve">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w:t>
      </w:r>
      <w:proofErr w:type="spellStart"/>
      <w:r w:rsidR="000569C9">
        <w:rPr>
          <w:rFonts w:cs="Times New Roman"/>
        </w:rPr>
        <w:t>Hasselmo</w:t>
      </w:r>
      <w:proofErr w:type="spellEnd"/>
      <w:r w:rsidR="000569C9">
        <w:rPr>
          <w:rFonts w:cs="Times New Roman"/>
        </w:rPr>
        <w:t xml:space="preserve">, </w:t>
      </w:r>
      <w:proofErr w:type="spellStart"/>
      <w:r w:rsidR="000569C9">
        <w:rPr>
          <w:rFonts w:cs="Times New Roman"/>
        </w:rPr>
        <w:t>Phil.</w:t>
      </w:r>
      <w:r w:rsidR="00075844">
        <w:rPr>
          <w:rFonts w:cs="Times New Roman"/>
        </w:rPr>
        <w:t>D</w:t>
      </w:r>
      <w:proofErr w:type="spellEnd"/>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 xml:space="preserve">Denise J. </w:t>
      </w:r>
      <w:proofErr w:type="spellStart"/>
      <w:proofErr w:type="gramStart"/>
      <w:r w:rsidR="00075844">
        <w:rPr>
          <w:rFonts w:cs="Times New Roman"/>
        </w:rPr>
        <w:t>Cai</w:t>
      </w:r>
      <w:proofErr w:type="spellEnd"/>
      <w:proofErr w:type="gramEnd"/>
      <w:r>
        <w:rPr>
          <w:rFonts w:cs="Times New Roman"/>
        </w:rPr>
        <w:t>, Ph.D.</w:t>
      </w:r>
    </w:p>
    <w:p w14:paraId="3F5539E8" w14:textId="3D0276DE"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9"/>
          <w:footerReference w:type="even" r:id="rId10"/>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415125898"/>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40950ED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 xml:space="preserve">to </w:t>
      </w:r>
      <w:r w:rsidR="001C4BF5">
        <w:rPr>
          <w:rFonts w:cs="Times New Roman"/>
        </w:rPr>
        <w:t>my parents, without whom I would have nothing</w:t>
      </w:r>
      <w:r>
        <w:rPr>
          <w:rFonts w:cs="Times New Roman"/>
        </w:rPr>
        <w:t>.</w:t>
      </w:r>
      <w:r w:rsidR="001C4BF5">
        <w:rPr>
          <w:rFonts w:cs="Times New Roman"/>
        </w:rPr>
        <w:t xml:space="preserve"> I also dedicate this work to Howard </w:t>
      </w:r>
      <w:proofErr w:type="spellStart"/>
      <w:r w:rsidR="001C4BF5">
        <w:rPr>
          <w:rFonts w:cs="Times New Roman"/>
        </w:rPr>
        <w:t>Eichenbaum</w:t>
      </w:r>
      <w:proofErr w:type="spellEnd"/>
      <w:r w:rsidR="001C4BF5">
        <w:rPr>
          <w:rFonts w:cs="Times New Roman"/>
        </w:rPr>
        <w:t xml:space="preserve">, who shaped my thinking and showed me how to seek truth. </w:t>
      </w:r>
    </w:p>
    <w:p w14:paraId="511EB252" w14:textId="77777777" w:rsidR="00864EEA" w:rsidRDefault="00864EEA" w:rsidP="00864EEA">
      <w:pPr>
        <w:rPr>
          <w:rFonts w:cs="Times New Roman"/>
        </w:rPr>
      </w:pP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415125899"/>
      <w:r w:rsidRPr="000B2108">
        <w:lastRenderedPageBreak/>
        <w:t>ACKNOWLEDGMENTS</w:t>
      </w:r>
      <w:bookmarkEnd w:id="1"/>
    </w:p>
    <w:p w14:paraId="69B59958" w14:textId="06DFBFAB" w:rsidR="009750CA" w:rsidRDefault="009750CA" w:rsidP="00864EEA">
      <w:pPr>
        <w:rPr>
          <w:rFonts w:cs="Times New Roman"/>
        </w:rPr>
      </w:pPr>
      <w:r>
        <w:rPr>
          <w:rFonts w:cs="Times New Roman"/>
        </w:rPr>
        <w:tab/>
        <w:t xml:space="preserve">I’d like to thank Howard </w:t>
      </w:r>
      <w:proofErr w:type="spellStart"/>
      <w:r>
        <w:rPr>
          <w:rFonts w:cs="Times New Roman"/>
        </w:rPr>
        <w:t>Eichenbaum</w:t>
      </w:r>
      <w:proofErr w:type="spellEnd"/>
      <w:r>
        <w:rPr>
          <w:rFonts w:cs="Times New Roman"/>
        </w:rPr>
        <w:t xml:space="preserve"> for taking me on as a student and giving me a shot to succeed. I’ll never know what he saw in me, but being in his lab has taken me from knowing absolutely nothing </w:t>
      </w:r>
      <w:r w:rsidR="00A93A80">
        <w:rPr>
          <w:rFonts w:cs="Times New Roman"/>
        </w:rPr>
        <w:t xml:space="preserve">about how the brain works </w:t>
      </w:r>
      <w:r>
        <w:rPr>
          <w:rFonts w:cs="Times New Roman"/>
        </w:rPr>
        <w:t xml:space="preserve">to knowing maybe a little </w:t>
      </w:r>
      <w:r w:rsidR="00A93A80">
        <w:rPr>
          <w:rFonts w:cs="Times New Roman"/>
        </w:rPr>
        <w:t xml:space="preserve">tiny </w:t>
      </w:r>
      <w:r>
        <w:rPr>
          <w:rFonts w:cs="Times New Roman"/>
        </w:rPr>
        <w:t xml:space="preserve">something. </w:t>
      </w:r>
    </w:p>
    <w:p w14:paraId="0D61335E" w14:textId="656A5C6A" w:rsidR="00864EEA" w:rsidRDefault="009750CA" w:rsidP="00864EEA">
      <w:pPr>
        <w:rPr>
          <w:rFonts w:cs="Times New Roman"/>
        </w:rPr>
      </w:pPr>
      <w:r>
        <w:rPr>
          <w:rFonts w:cs="Times New Roman"/>
        </w:rPr>
        <w:tab/>
        <w:t xml:space="preserve"> Next, I’d like to thank </w:t>
      </w:r>
      <w:r w:rsidR="00A93A80">
        <w:rPr>
          <w:rFonts w:cs="Times New Roman"/>
        </w:rPr>
        <w:t>Dave</w:t>
      </w:r>
      <w:r>
        <w:rPr>
          <w:rFonts w:cs="Times New Roman"/>
        </w:rPr>
        <w:t xml:space="preserve"> Sullivan and </w:t>
      </w:r>
      <w:r w:rsidR="00A93A80">
        <w:rPr>
          <w:rFonts w:cs="Times New Roman"/>
        </w:rPr>
        <w:t>Nat</w:t>
      </w:r>
      <w:r>
        <w:rPr>
          <w:rFonts w:cs="Times New Roman"/>
        </w:rPr>
        <w:t xml:space="preserve"> </w:t>
      </w:r>
      <w:proofErr w:type="spellStart"/>
      <w:r>
        <w:rPr>
          <w:rFonts w:cs="Times New Roman"/>
        </w:rPr>
        <w:t>Kinsky</w:t>
      </w:r>
      <w:proofErr w:type="spellEnd"/>
      <w:r>
        <w:rPr>
          <w:rFonts w:cs="Times New Roman"/>
        </w:rPr>
        <w:t xml:space="preserve"> for doing all the hard legwork to get calcium imaging </w:t>
      </w:r>
      <w:r w:rsidR="00A93A80">
        <w:rPr>
          <w:rFonts w:cs="Times New Roman"/>
        </w:rPr>
        <w:t>operational</w:t>
      </w:r>
      <w:r>
        <w:rPr>
          <w:rFonts w:cs="Times New Roman"/>
        </w:rPr>
        <w:t xml:space="preserve"> in the lab. Your persistence and guidance made my life a lot easier. </w:t>
      </w:r>
    </w:p>
    <w:p w14:paraId="28962279" w14:textId="4740BD07" w:rsidR="00856D25" w:rsidRDefault="00856D25" w:rsidP="00864EEA">
      <w:pPr>
        <w:rPr>
          <w:rFonts w:cs="Times New Roman"/>
        </w:rPr>
      </w:pPr>
      <w:r>
        <w:rPr>
          <w:rFonts w:cs="Times New Roman"/>
        </w:rPr>
        <w:tab/>
        <w:t xml:space="preserve">Third, I’d like to thank Joe </w:t>
      </w:r>
      <w:proofErr w:type="spellStart"/>
      <w:r>
        <w:rPr>
          <w:rFonts w:cs="Times New Roman"/>
        </w:rPr>
        <w:t>Zaki</w:t>
      </w:r>
      <w:proofErr w:type="spellEnd"/>
      <w:r>
        <w:rPr>
          <w:rFonts w:cs="Times New Roman"/>
        </w:rPr>
        <w:t xml:space="preserve"> for his huge contributions to Chapter Three. Thank you for </w:t>
      </w:r>
    </w:p>
    <w:p w14:paraId="04B65D04" w14:textId="5F0CDFD6" w:rsidR="009750CA" w:rsidRDefault="009750CA" w:rsidP="00864EEA">
      <w:pPr>
        <w:rPr>
          <w:rFonts w:cs="Times New Roman"/>
        </w:rPr>
      </w:pPr>
      <w:r>
        <w:rPr>
          <w:rFonts w:cs="Times New Roman"/>
        </w:rPr>
        <w:tab/>
      </w:r>
      <w:r w:rsidR="00C14680">
        <w:rPr>
          <w:rFonts w:cs="Times New Roman"/>
        </w:rPr>
        <w:t xml:space="preserve">I’d also like to thank the past and current lab including Daniel Sheehan, Daniel </w:t>
      </w:r>
      <w:proofErr w:type="spellStart"/>
      <w:r w:rsidR="00C14680">
        <w:rPr>
          <w:rFonts w:cs="Times New Roman"/>
        </w:rPr>
        <w:t>Orlin</w:t>
      </w:r>
      <w:proofErr w:type="spellEnd"/>
      <w:r w:rsidR="00C14680">
        <w:rPr>
          <w:rFonts w:cs="Times New Roman"/>
        </w:rPr>
        <w:t xml:space="preserve">, </w:t>
      </w:r>
      <w:r w:rsidR="00A93A80">
        <w:rPr>
          <w:rFonts w:cs="Times New Roman"/>
        </w:rPr>
        <w:t>Jay</w:t>
      </w:r>
      <w:r w:rsidR="00C14680">
        <w:rPr>
          <w:rFonts w:cs="Times New Roman"/>
        </w:rPr>
        <w:t xml:space="preserve"> </w:t>
      </w:r>
      <w:proofErr w:type="spellStart"/>
      <w:r w:rsidR="00C14680">
        <w:rPr>
          <w:rFonts w:cs="Times New Roman"/>
        </w:rPr>
        <w:t>Bladon</w:t>
      </w:r>
      <w:proofErr w:type="spellEnd"/>
      <w:r w:rsidR="00C14680">
        <w:rPr>
          <w:rFonts w:cs="Times New Roman"/>
        </w:rPr>
        <w:t xml:space="preserve">, Sam Levy, Catherine </w:t>
      </w:r>
      <w:proofErr w:type="spellStart"/>
      <w:r w:rsidR="00C14680">
        <w:rPr>
          <w:rFonts w:cs="Times New Roman"/>
        </w:rPr>
        <w:t>Mikkelsen</w:t>
      </w:r>
      <w:proofErr w:type="spellEnd"/>
      <w:r w:rsidR="00C14680">
        <w:rPr>
          <w:rFonts w:cs="Times New Roman"/>
        </w:rPr>
        <w:t xml:space="preserve">, </w:t>
      </w:r>
      <w:r w:rsidR="00E918F7">
        <w:rPr>
          <w:rFonts w:cs="Times New Roman"/>
        </w:rPr>
        <w:t xml:space="preserve">Andy Alexander, Jake </w:t>
      </w:r>
      <w:proofErr w:type="spellStart"/>
      <w:r w:rsidR="00E918F7">
        <w:rPr>
          <w:rFonts w:cs="Times New Roman"/>
        </w:rPr>
        <w:t>Hinman</w:t>
      </w:r>
      <w:proofErr w:type="spellEnd"/>
      <w:r w:rsidR="00E918F7">
        <w:rPr>
          <w:rFonts w:cs="Times New Roman"/>
        </w:rPr>
        <w:t xml:space="preserve">, </w:t>
      </w:r>
      <w:r w:rsidR="00C14680">
        <w:rPr>
          <w:rFonts w:cs="Times New Roman"/>
        </w:rPr>
        <w:t xml:space="preserve">Ryan Place, Jon </w:t>
      </w:r>
      <w:proofErr w:type="spellStart"/>
      <w:r w:rsidR="00C14680">
        <w:rPr>
          <w:rFonts w:cs="Times New Roman"/>
        </w:rPr>
        <w:t>Rueckemann</w:t>
      </w:r>
      <w:proofErr w:type="spellEnd"/>
      <w:r w:rsidR="00C14680">
        <w:rPr>
          <w:rFonts w:cs="Times New Roman"/>
        </w:rPr>
        <w:t xml:space="preserve">, </w:t>
      </w:r>
      <w:r w:rsidR="00A93A80">
        <w:rPr>
          <w:rFonts w:cs="Times New Roman"/>
        </w:rPr>
        <w:t xml:space="preserve">Nick Robinson, and Daniel </w:t>
      </w:r>
      <w:proofErr w:type="spellStart"/>
      <w:r w:rsidR="00A93A80">
        <w:rPr>
          <w:rFonts w:cs="Times New Roman"/>
        </w:rPr>
        <w:t>Salz</w:t>
      </w:r>
      <w:proofErr w:type="spellEnd"/>
      <w:r w:rsidR="00A93A80">
        <w:rPr>
          <w:rFonts w:cs="Times New Roman"/>
        </w:rPr>
        <w:t xml:space="preserve">. Each of you helped in some way whether it was through insightful conversation or random shenanigans. </w:t>
      </w:r>
    </w:p>
    <w:p w14:paraId="4AF36558" w14:textId="3A9A3D05" w:rsidR="00A93A80" w:rsidRDefault="00A93A80" w:rsidP="00864EEA">
      <w:pPr>
        <w:rPr>
          <w:rFonts w:cs="Times New Roman"/>
        </w:rPr>
      </w:pPr>
      <w:r>
        <w:rPr>
          <w:rFonts w:cs="Times New Roman"/>
        </w:rPr>
        <w:tab/>
        <w:t xml:space="preserve">Many thanks to Shelley </w:t>
      </w:r>
      <w:proofErr w:type="spellStart"/>
      <w:r>
        <w:rPr>
          <w:rFonts w:cs="Times New Roman"/>
        </w:rPr>
        <w:t>Russek</w:t>
      </w:r>
      <w:proofErr w:type="spellEnd"/>
      <w:r>
        <w:rPr>
          <w:rFonts w:cs="Times New Roman"/>
        </w:rPr>
        <w:t xml:space="preserve"> and Sandi Grasso for making the Boston University graduate program such a joy to go through. </w:t>
      </w:r>
    </w:p>
    <w:p w14:paraId="7C6B9F37" w14:textId="235CD5BC" w:rsidR="00A93A80" w:rsidRDefault="00A93A80" w:rsidP="00864EEA">
      <w:pPr>
        <w:rPr>
          <w:rFonts w:cs="Times New Roman"/>
        </w:rPr>
      </w:pPr>
      <w:r>
        <w:rPr>
          <w:rFonts w:cs="Times New Roman"/>
        </w:rPr>
        <w:tab/>
        <w:t xml:space="preserve">Thank you, </w:t>
      </w:r>
      <w:proofErr w:type="spellStart"/>
      <w:r>
        <w:rPr>
          <w:rFonts w:cs="Times New Roman"/>
        </w:rPr>
        <w:t>Winny</w:t>
      </w:r>
      <w:proofErr w:type="spellEnd"/>
      <w:r>
        <w:rPr>
          <w:rFonts w:cs="Times New Roman"/>
        </w:rPr>
        <w:t xml:space="preserve"> </w:t>
      </w:r>
      <w:proofErr w:type="spellStart"/>
      <w:r>
        <w:rPr>
          <w:rFonts w:cs="Times New Roman"/>
        </w:rPr>
        <w:t>Ning</w:t>
      </w:r>
      <w:proofErr w:type="spellEnd"/>
      <w:r>
        <w:rPr>
          <w:rFonts w:cs="Times New Roman"/>
        </w:rPr>
        <w:t xml:space="preserve">, </w:t>
      </w:r>
      <w:proofErr w:type="spellStart"/>
      <w:r>
        <w:rPr>
          <w:rFonts w:cs="Times New Roman"/>
        </w:rPr>
        <w:t>Jiawen</w:t>
      </w:r>
      <w:proofErr w:type="spellEnd"/>
      <w:r>
        <w:rPr>
          <w:rFonts w:cs="Times New Roman"/>
        </w:rPr>
        <w:t xml:space="preserve"> Chen, </w:t>
      </w:r>
      <w:proofErr w:type="spellStart"/>
      <w:r>
        <w:rPr>
          <w:rFonts w:cs="Times New Roman"/>
        </w:rPr>
        <w:t>Vardhan</w:t>
      </w:r>
      <w:proofErr w:type="spellEnd"/>
      <w:r>
        <w:rPr>
          <w:rFonts w:cs="Times New Roman"/>
        </w:rPr>
        <w:t xml:space="preserve"> </w:t>
      </w:r>
      <w:proofErr w:type="spellStart"/>
      <w:r>
        <w:rPr>
          <w:rFonts w:cs="Times New Roman"/>
        </w:rPr>
        <w:t>Dani</w:t>
      </w:r>
      <w:proofErr w:type="spellEnd"/>
      <w:r>
        <w:rPr>
          <w:rFonts w:cs="Times New Roman"/>
        </w:rPr>
        <w:t xml:space="preserve">, </w:t>
      </w:r>
      <w:r w:rsidR="00ED438C">
        <w:rPr>
          <w:rFonts w:cs="Times New Roman"/>
        </w:rPr>
        <w:t xml:space="preserve">Lara </w:t>
      </w:r>
      <w:proofErr w:type="spellStart"/>
      <w:r w:rsidR="00ED438C">
        <w:rPr>
          <w:rFonts w:cs="Times New Roman"/>
        </w:rPr>
        <w:t>Cardy</w:t>
      </w:r>
      <w:proofErr w:type="spellEnd"/>
      <w:r w:rsidR="00ED438C">
        <w:rPr>
          <w:rFonts w:cs="Times New Roman"/>
        </w:rPr>
        <w:t xml:space="preserve">, </w:t>
      </w:r>
      <w:r>
        <w:rPr>
          <w:rFonts w:cs="Times New Roman"/>
        </w:rPr>
        <w:t xml:space="preserve">and Helen Fawcett for their technical and administrative help. </w:t>
      </w:r>
    </w:p>
    <w:p w14:paraId="3821A1B8" w14:textId="55380382" w:rsidR="00A93A80" w:rsidRDefault="00A93A80" w:rsidP="00864EEA">
      <w:pPr>
        <w:rPr>
          <w:rFonts w:cs="Times New Roman"/>
        </w:rPr>
      </w:pPr>
      <w:r>
        <w:rPr>
          <w:rFonts w:cs="Times New Roman"/>
        </w:rPr>
        <w:tab/>
        <w:t xml:space="preserve"> </w:t>
      </w:r>
    </w:p>
    <w:p w14:paraId="29E7B236" w14:textId="77777777" w:rsidR="009750CA" w:rsidRDefault="009750CA" w:rsidP="00864EEA">
      <w:pPr>
        <w:rPr>
          <w:rFonts w:cs="Times New Roman"/>
        </w:rPr>
      </w:pP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 xml:space="preserve">Michael E. </w:t>
      </w:r>
      <w:proofErr w:type="spellStart"/>
      <w:r w:rsidR="00065003">
        <w:rPr>
          <w:rFonts w:cs="Times New Roman"/>
        </w:rPr>
        <w:t>Hasselmo</w:t>
      </w:r>
      <w:proofErr w:type="spellEnd"/>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2" w:name="_Toc415125900"/>
      <w:r w:rsidRPr="009D5FA7">
        <w:t>ABSTRACT</w:t>
      </w:r>
      <w:bookmarkEnd w:id="2"/>
    </w:p>
    <w:p w14:paraId="34937A64" w14:textId="50165FA1" w:rsidR="00864EEA" w:rsidRDefault="00864EEA" w:rsidP="00864EEA">
      <w:pPr>
        <w:rPr>
          <w:rFonts w:cs="Times New Roman"/>
        </w:rPr>
      </w:pPr>
      <w:r>
        <w:rPr>
          <w:rFonts w:cs="Times New Roman"/>
        </w:rPr>
        <w:tab/>
        <w:t xml:space="preserve">The body of the abstract begins here and is typed </w:t>
      </w:r>
      <w:proofErr w:type="gramStart"/>
      <w:r>
        <w:rPr>
          <w:rFonts w:cs="Times New Roman"/>
        </w:rPr>
        <w:t>double spaced</w:t>
      </w:r>
      <w:proofErr w:type="gramEnd"/>
      <w:r>
        <w:rPr>
          <w:rFonts w:cs="Times New Roman"/>
        </w:rPr>
        <w:t>. A doctoral dissertation abstract is limited to 350 words.</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3" w:name="_Toc415125901"/>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4" w:name="_Toc415125902"/>
      <w:r>
        <w:lastRenderedPageBreak/>
        <w:t>TABLE OF CONTENT</w:t>
      </w:r>
      <w:r w:rsidR="00BD7A28">
        <w:t>S</w:t>
      </w:r>
      <w:bookmarkEnd w:id="4"/>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4C7E7917" w14:textId="77777777" w:rsidR="00ED438C" w:rsidRDefault="00756A87">
          <w:pPr>
            <w:pStyle w:val="TOC1"/>
            <w:tabs>
              <w:tab w:val="right" w:leader="dot" w:pos="8630"/>
            </w:tabs>
            <w:rPr>
              <w:rFonts w:asciiTheme="minorHAnsi" w:hAnsiTheme="minorHAnsi"/>
              <w:bCs w:val="0"/>
              <w:caps w:val="0"/>
              <w:noProof/>
              <w:sz w:val="24"/>
              <w:szCs w:val="24"/>
              <w:lang w:eastAsia="ja-JP"/>
            </w:rPr>
          </w:pPr>
          <w:r>
            <w:fldChar w:fldCharType="begin"/>
          </w:r>
          <w:r>
            <w:instrText xml:space="preserve"> TOC \o "1-3" \h \z \u </w:instrText>
          </w:r>
          <w:r>
            <w:fldChar w:fldCharType="separate"/>
          </w:r>
          <w:r w:rsidR="00ED438C">
            <w:rPr>
              <w:noProof/>
            </w:rPr>
            <w:t>DEDICATION</w:t>
          </w:r>
          <w:r w:rsidR="00ED438C">
            <w:rPr>
              <w:noProof/>
            </w:rPr>
            <w:tab/>
          </w:r>
          <w:r w:rsidR="00ED438C">
            <w:rPr>
              <w:noProof/>
            </w:rPr>
            <w:fldChar w:fldCharType="begin"/>
          </w:r>
          <w:r w:rsidR="00ED438C">
            <w:rPr>
              <w:noProof/>
            </w:rPr>
            <w:instrText xml:space="preserve"> PAGEREF _Toc415125898 \h </w:instrText>
          </w:r>
          <w:r w:rsidR="00ED438C">
            <w:rPr>
              <w:noProof/>
            </w:rPr>
          </w:r>
          <w:r w:rsidR="00ED438C">
            <w:rPr>
              <w:noProof/>
            </w:rPr>
            <w:fldChar w:fldCharType="separate"/>
          </w:r>
          <w:r w:rsidR="00ED438C">
            <w:rPr>
              <w:noProof/>
            </w:rPr>
            <w:t>v</w:t>
          </w:r>
          <w:r w:rsidR="00ED438C">
            <w:rPr>
              <w:noProof/>
            </w:rPr>
            <w:fldChar w:fldCharType="end"/>
          </w:r>
        </w:p>
        <w:p w14:paraId="2AF854E7" w14:textId="77777777" w:rsidR="00ED438C" w:rsidRDefault="00ED438C">
          <w:pPr>
            <w:pStyle w:val="TOC1"/>
            <w:tabs>
              <w:tab w:val="right" w:leader="dot" w:pos="8630"/>
            </w:tabs>
            <w:rPr>
              <w:rFonts w:asciiTheme="minorHAnsi" w:hAnsiTheme="minorHAnsi"/>
              <w:bCs w:val="0"/>
              <w:caps w:val="0"/>
              <w:noProof/>
              <w:sz w:val="24"/>
              <w:szCs w:val="24"/>
              <w:lang w:eastAsia="ja-JP"/>
            </w:rPr>
          </w:pPr>
          <w:r>
            <w:rPr>
              <w:noProof/>
            </w:rPr>
            <w:t>ACKNOWLEDGMENTS</w:t>
          </w:r>
          <w:r>
            <w:rPr>
              <w:noProof/>
            </w:rPr>
            <w:tab/>
          </w:r>
          <w:r>
            <w:rPr>
              <w:noProof/>
            </w:rPr>
            <w:fldChar w:fldCharType="begin"/>
          </w:r>
          <w:r>
            <w:rPr>
              <w:noProof/>
            </w:rPr>
            <w:instrText xml:space="preserve"> PAGEREF _Toc415125899 \h </w:instrText>
          </w:r>
          <w:r>
            <w:rPr>
              <w:noProof/>
            </w:rPr>
          </w:r>
          <w:r>
            <w:rPr>
              <w:noProof/>
            </w:rPr>
            <w:fldChar w:fldCharType="separate"/>
          </w:r>
          <w:r>
            <w:rPr>
              <w:noProof/>
            </w:rPr>
            <w:t>vi</w:t>
          </w:r>
          <w:r>
            <w:rPr>
              <w:noProof/>
            </w:rPr>
            <w:fldChar w:fldCharType="end"/>
          </w:r>
        </w:p>
        <w:p w14:paraId="13DDEAD4" w14:textId="77777777" w:rsidR="00ED438C" w:rsidRDefault="00ED438C">
          <w:pPr>
            <w:pStyle w:val="TOC1"/>
            <w:tabs>
              <w:tab w:val="right" w:leader="dot" w:pos="8630"/>
            </w:tabs>
            <w:rPr>
              <w:rFonts w:asciiTheme="minorHAnsi" w:hAnsiTheme="minorHAnsi"/>
              <w:bCs w:val="0"/>
              <w:caps w:val="0"/>
              <w:noProof/>
              <w:sz w:val="24"/>
              <w:szCs w:val="24"/>
              <w:lang w:eastAsia="ja-JP"/>
            </w:rPr>
          </w:pPr>
          <w:r>
            <w:rPr>
              <w:noProof/>
            </w:rPr>
            <w:t>ABSTRACT</w:t>
          </w:r>
          <w:r>
            <w:rPr>
              <w:noProof/>
            </w:rPr>
            <w:tab/>
          </w:r>
          <w:r>
            <w:rPr>
              <w:noProof/>
            </w:rPr>
            <w:fldChar w:fldCharType="begin"/>
          </w:r>
          <w:r>
            <w:rPr>
              <w:noProof/>
            </w:rPr>
            <w:instrText xml:space="preserve"> PAGEREF _Toc415125900 \h </w:instrText>
          </w:r>
          <w:r>
            <w:rPr>
              <w:noProof/>
            </w:rPr>
          </w:r>
          <w:r>
            <w:rPr>
              <w:noProof/>
            </w:rPr>
            <w:fldChar w:fldCharType="separate"/>
          </w:r>
          <w:r>
            <w:rPr>
              <w:noProof/>
            </w:rPr>
            <w:t>vii</w:t>
          </w:r>
          <w:r>
            <w:rPr>
              <w:noProof/>
            </w:rPr>
            <w:fldChar w:fldCharType="end"/>
          </w:r>
        </w:p>
        <w:p w14:paraId="43867060" w14:textId="77777777" w:rsidR="00ED438C" w:rsidRDefault="00ED438C">
          <w:pPr>
            <w:pStyle w:val="TOC1"/>
            <w:tabs>
              <w:tab w:val="right" w:leader="dot" w:pos="8630"/>
            </w:tabs>
            <w:rPr>
              <w:rFonts w:asciiTheme="minorHAnsi" w:hAnsiTheme="minorHAnsi"/>
              <w:bCs w:val="0"/>
              <w:caps w:val="0"/>
              <w:noProof/>
              <w:sz w:val="24"/>
              <w:szCs w:val="24"/>
              <w:lang w:eastAsia="ja-JP"/>
            </w:rPr>
          </w:pPr>
          <w:r>
            <w:rPr>
              <w:noProof/>
            </w:rPr>
            <w:t>PREFACE</w:t>
          </w:r>
          <w:r>
            <w:rPr>
              <w:noProof/>
            </w:rPr>
            <w:tab/>
          </w:r>
          <w:r>
            <w:rPr>
              <w:noProof/>
            </w:rPr>
            <w:fldChar w:fldCharType="begin"/>
          </w:r>
          <w:r>
            <w:rPr>
              <w:noProof/>
            </w:rPr>
            <w:instrText xml:space="preserve"> PAGEREF _Toc415125901 \h </w:instrText>
          </w:r>
          <w:r>
            <w:rPr>
              <w:noProof/>
            </w:rPr>
          </w:r>
          <w:r>
            <w:rPr>
              <w:noProof/>
            </w:rPr>
            <w:fldChar w:fldCharType="separate"/>
          </w:r>
          <w:r>
            <w:rPr>
              <w:noProof/>
            </w:rPr>
            <w:t>viii</w:t>
          </w:r>
          <w:r>
            <w:rPr>
              <w:noProof/>
            </w:rPr>
            <w:fldChar w:fldCharType="end"/>
          </w:r>
        </w:p>
        <w:p w14:paraId="1791F6E8" w14:textId="77777777" w:rsidR="00ED438C" w:rsidRDefault="00ED438C">
          <w:pPr>
            <w:pStyle w:val="TOC1"/>
            <w:tabs>
              <w:tab w:val="right" w:leader="dot" w:pos="8630"/>
            </w:tabs>
            <w:rPr>
              <w:rFonts w:asciiTheme="minorHAnsi" w:hAnsiTheme="minorHAnsi"/>
              <w:bCs w:val="0"/>
              <w:caps w:val="0"/>
              <w:noProof/>
              <w:sz w:val="24"/>
              <w:szCs w:val="24"/>
              <w:lang w:eastAsia="ja-JP"/>
            </w:rPr>
          </w:pPr>
          <w:r>
            <w:rPr>
              <w:noProof/>
            </w:rPr>
            <w:t>TABLE OF CONTENTS</w:t>
          </w:r>
          <w:r>
            <w:rPr>
              <w:noProof/>
            </w:rPr>
            <w:tab/>
          </w:r>
          <w:r>
            <w:rPr>
              <w:noProof/>
            </w:rPr>
            <w:fldChar w:fldCharType="begin"/>
          </w:r>
          <w:r>
            <w:rPr>
              <w:noProof/>
            </w:rPr>
            <w:instrText xml:space="preserve"> PAGEREF _Toc415125902 \h </w:instrText>
          </w:r>
          <w:r>
            <w:rPr>
              <w:noProof/>
            </w:rPr>
          </w:r>
          <w:r>
            <w:rPr>
              <w:noProof/>
            </w:rPr>
            <w:fldChar w:fldCharType="separate"/>
          </w:r>
          <w:r>
            <w:rPr>
              <w:noProof/>
            </w:rPr>
            <w:t>ix</w:t>
          </w:r>
          <w:r>
            <w:rPr>
              <w:noProof/>
            </w:rPr>
            <w:fldChar w:fldCharType="end"/>
          </w:r>
        </w:p>
        <w:p w14:paraId="55B9E890" w14:textId="77777777" w:rsidR="00ED438C" w:rsidRDefault="00ED438C">
          <w:pPr>
            <w:pStyle w:val="TOC1"/>
            <w:tabs>
              <w:tab w:val="right" w:leader="dot" w:pos="8630"/>
            </w:tabs>
            <w:rPr>
              <w:rFonts w:asciiTheme="minorHAnsi" w:hAnsiTheme="minorHAnsi"/>
              <w:bCs w:val="0"/>
              <w:caps w:val="0"/>
              <w:noProof/>
              <w:sz w:val="24"/>
              <w:szCs w:val="24"/>
              <w:lang w:eastAsia="ja-JP"/>
            </w:rPr>
          </w:pPr>
          <w:r>
            <w:rPr>
              <w:noProof/>
            </w:rPr>
            <w:t>LIST OF TABLES</w:t>
          </w:r>
          <w:r>
            <w:rPr>
              <w:noProof/>
            </w:rPr>
            <w:tab/>
          </w:r>
          <w:r>
            <w:rPr>
              <w:noProof/>
            </w:rPr>
            <w:fldChar w:fldCharType="begin"/>
          </w:r>
          <w:r>
            <w:rPr>
              <w:noProof/>
            </w:rPr>
            <w:instrText xml:space="preserve"> PAGEREF _Toc415125903 \h </w:instrText>
          </w:r>
          <w:r>
            <w:rPr>
              <w:noProof/>
            </w:rPr>
          </w:r>
          <w:r>
            <w:rPr>
              <w:noProof/>
            </w:rPr>
            <w:fldChar w:fldCharType="separate"/>
          </w:r>
          <w:r>
            <w:rPr>
              <w:noProof/>
            </w:rPr>
            <w:t>xiii</w:t>
          </w:r>
          <w:r>
            <w:rPr>
              <w:noProof/>
            </w:rPr>
            <w:fldChar w:fldCharType="end"/>
          </w:r>
        </w:p>
        <w:p w14:paraId="581BC4B0" w14:textId="77777777" w:rsidR="00ED438C" w:rsidRDefault="00ED438C">
          <w:pPr>
            <w:pStyle w:val="TOC1"/>
            <w:tabs>
              <w:tab w:val="right" w:leader="dot" w:pos="8630"/>
            </w:tabs>
            <w:rPr>
              <w:rFonts w:asciiTheme="minorHAnsi" w:hAnsiTheme="minorHAnsi"/>
              <w:bCs w:val="0"/>
              <w:caps w:val="0"/>
              <w:noProof/>
              <w:sz w:val="24"/>
              <w:szCs w:val="24"/>
              <w:lang w:eastAsia="ja-JP"/>
            </w:rPr>
          </w:pPr>
          <w:r>
            <w:rPr>
              <w:noProof/>
            </w:rPr>
            <w:t>LIST OF FIGURES</w:t>
          </w:r>
          <w:r>
            <w:rPr>
              <w:noProof/>
            </w:rPr>
            <w:tab/>
          </w:r>
          <w:r>
            <w:rPr>
              <w:noProof/>
            </w:rPr>
            <w:fldChar w:fldCharType="begin"/>
          </w:r>
          <w:r>
            <w:rPr>
              <w:noProof/>
            </w:rPr>
            <w:instrText xml:space="preserve"> PAGEREF _Toc415125904 \h </w:instrText>
          </w:r>
          <w:r>
            <w:rPr>
              <w:noProof/>
            </w:rPr>
          </w:r>
          <w:r>
            <w:rPr>
              <w:noProof/>
            </w:rPr>
            <w:fldChar w:fldCharType="separate"/>
          </w:r>
          <w:r>
            <w:rPr>
              <w:noProof/>
            </w:rPr>
            <w:t>xiv</w:t>
          </w:r>
          <w:r>
            <w:rPr>
              <w:noProof/>
            </w:rPr>
            <w:fldChar w:fldCharType="end"/>
          </w:r>
        </w:p>
        <w:p w14:paraId="3C556EC0" w14:textId="77777777" w:rsidR="00ED438C" w:rsidRDefault="00ED438C">
          <w:pPr>
            <w:pStyle w:val="TOC1"/>
            <w:tabs>
              <w:tab w:val="right" w:leader="dot" w:pos="8630"/>
            </w:tabs>
            <w:rPr>
              <w:rFonts w:asciiTheme="minorHAnsi" w:hAnsiTheme="minorHAnsi"/>
              <w:bCs w:val="0"/>
              <w:caps w:val="0"/>
              <w:noProof/>
              <w:sz w:val="24"/>
              <w:szCs w:val="24"/>
              <w:lang w:eastAsia="ja-JP"/>
            </w:rPr>
          </w:pPr>
          <w:r>
            <w:rPr>
              <w:noProof/>
            </w:rPr>
            <w:t>LIST OF ILLUSTRATIONS</w:t>
          </w:r>
          <w:r>
            <w:rPr>
              <w:noProof/>
            </w:rPr>
            <w:tab/>
          </w:r>
          <w:r>
            <w:rPr>
              <w:noProof/>
            </w:rPr>
            <w:fldChar w:fldCharType="begin"/>
          </w:r>
          <w:r>
            <w:rPr>
              <w:noProof/>
            </w:rPr>
            <w:instrText xml:space="preserve"> PAGEREF _Toc415125905 \h </w:instrText>
          </w:r>
          <w:r>
            <w:rPr>
              <w:noProof/>
            </w:rPr>
          </w:r>
          <w:r>
            <w:rPr>
              <w:noProof/>
            </w:rPr>
            <w:fldChar w:fldCharType="separate"/>
          </w:r>
          <w:r>
            <w:rPr>
              <w:noProof/>
            </w:rPr>
            <w:t>xvi</w:t>
          </w:r>
          <w:r>
            <w:rPr>
              <w:noProof/>
            </w:rPr>
            <w:fldChar w:fldCharType="end"/>
          </w:r>
        </w:p>
        <w:p w14:paraId="34869B49" w14:textId="77777777" w:rsidR="00ED438C" w:rsidRDefault="00ED438C">
          <w:pPr>
            <w:pStyle w:val="TOC1"/>
            <w:tabs>
              <w:tab w:val="right" w:leader="dot" w:pos="8630"/>
            </w:tabs>
            <w:rPr>
              <w:rFonts w:asciiTheme="minorHAnsi" w:hAnsiTheme="minorHAnsi"/>
              <w:bCs w:val="0"/>
              <w:caps w:val="0"/>
              <w:noProof/>
              <w:sz w:val="24"/>
              <w:szCs w:val="24"/>
              <w:lang w:eastAsia="ja-JP"/>
            </w:rPr>
          </w:pPr>
          <w:r>
            <w:rPr>
              <w:noProof/>
            </w:rPr>
            <w:t>LIST OF ABBREVIATIONS</w:t>
          </w:r>
          <w:r>
            <w:rPr>
              <w:noProof/>
            </w:rPr>
            <w:tab/>
          </w:r>
          <w:r>
            <w:rPr>
              <w:noProof/>
            </w:rPr>
            <w:fldChar w:fldCharType="begin"/>
          </w:r>
          <w:r>
            <w:rPr>
              <w:noProof/>
            </w:rPr>
            <w:instrText xml:space="preserve"> PAGEREF _Toc415125906 \h </w:instrText>
          </w:r>
          <w:r>
            <w:rPr>
              <w:noProof/>
            </w:rPr>
          </w:r>
          <w:r>
            <w:rPr>
              <w:noProof/>
            </w:rPr>
            <w:fldChar w:fldCharType="separate"/>
          </w:r>
          <w:r>
            <w:rPr>
              <w:noProof/>
            </w:rPr>
            <w:t>xvii</w:t>
          </w:r>
          <w:r>
            <w:rPr>
              <w:noProof/>
            </w:rPr>
            <w:fldChar w:fldCharType="end"/>
          </w:r>
        </w:p>
        <w:p w14:paraId="2B0009B3" w14:textId="77777777" w:rsidR="00ED438C" w:rsidRDefault="00ED438C">
          <w:pPr>
            <w:pStyle w:val="TOC1"/>
            <w:tabs>
              <w:tab w:val="right" w:leader="dot" w:pos="8630"/>
            </w:tabs>
            <w:rPr>
              <w:rFonts w:asciiTheme="minorHAnsi" w:hAnsiTheme="minorHAnsi"/>
              <w:bCs w:val="0"/>
              <w:caps w:val="0"/>
              <w:noProof/>
              <w:sz w:val="24"/>
              <w:szCs w:val="24"/>
              <w:lang w:eastAsia="ja-JP"/>
            </w:rPr>
          </w:pPr>
          <w:r>
            <w:rPr>
              <w:noProof/>
            </w:rPr>
            <w:t>GLOSSARY</w:t>
          </w:r>
          <w:r>
            <w:rPr>
              <w:noProof/>
            </w:rPr>
            <w:tab/>
          </w:r>
          <w:r>
            <w:rPr>
              <w:noProof/>
            </w:rPr>
            <w:fldChar w:fldCharType="begin"/>
          </w:r>
          <w:r>
            <w:rPr>
              <w:noProof/>
            </w:rPr>
            <w:instrText xml:space="preserve"> PAGEREF _Toc415125907 \h </w:instrText>
          </w:r>
          <w:r>
            <w:rPr>
              <w:noProof/>
            </w:rPr>
          </w:r>
          <w:r>
            <w:rPr>
              <w:noProof/>
            </w:rPr>
            <w:fldChar w:fldCharType="separate"/>
          </w:r>
          <w:r>
            <w:rPr>
              <w:noProof/>
            </w:rPr>
            <w:t>xix</w:t>
          </w:r>
          <w:r>
            <w:rPr>
              <w:noProof/>
            </w:rPr>
            <w:fldChar w:fldCharType="end"/>
          </w:r>
        </w:p>
        <w:p w14:paraId="3B80EB20" w14:textId="77777777" w:rsidR="00ED438C" w:rsidRDefault="00ED438C">
          <w:pPr>
            <w:pStyle w:val="TOC1"/>
            <w:tabs>
              <w:tab w:val="left" w:pos="390"/>
              <w:tab w:val="right" w:leader="dot" w:pos="8630"/>
            </w:tabs>
            <w:rPr>
              <w:rFonts w:asciiTheme="minorHAnsi" w:hAnsiTheme="minorHAnsi"/>
              <w:bCs w:val="0"/>
              <w:caps w:val="0"/>
              <w:noProof/>
              <w:sz w:val="24"/>
              <w:szCs w:val="24"/>
              <w:lang w:eastAsia="ja-JP"/>
            </w:rPr>
          </w:pPr>
          <w:r>
            <w:rPr>
              <w:noProof/>
            </w:rPr>
            <w:t>1.</w:t>
          </w:r>
          <w:r>
            <w:rPr>
              <w:rFonts w:asciiTheme="minorHAnsi" w:hAnsiTheme="minorHAnsi"/>
              <w:bCs w:val="0"/>
              <w:caps w:val="0"/>
              <w:noProof/>
              <w:sz w:val="24"/>
              <w:szCs w:val="24"/>
              <w:lang w:eastAsia="ja-JP"/>
            </w:rPr>
            <w:tab/>
          </w:r>
          <w:r>
            <w:rPr>
              <w:noProof/>
            </w:rPr>
            <w:t>CHAPTER ONE</w:t>
          </w:r>
          <w:r>
            <w:rPr>
              <w:noProof/>
            </w:rPr>
            <w:tab/>
          </w:r>
          <w:r>
            <w:rPr>
              <w:noProof/>
            </w:rPr>
            <w:fldChar w:fldCharType="begin"/>
          </w:r>
          <w:r>
            <w:rPr>
              <w:noProof/>
            </w:rPr>
            <w:instrText xml:space="preserve"> PAGEREF _Toc415125908 \h </w:instrText>
          </w:r>
          <w:r>
            <w:rPr>
              <w:noProof/>
            </w:rPr>
          </w:r>
          <w:r>
            <w:rPr>
              <w:noProof/>
            </w:rPr>
            <w:fldChar w:fldCharType="separate"/>
          </w:r>
          <w:r>
            <w:rPr>
              <w:noProof/>
            </w:rPr>
            <w:t>1</w:t>
          </w:r>
          <w:r>
            <w:rPr>
              <w:noProof/>
            </w:rPr>
            <w:fldChar w:fldCharType="end"/>
          </w:r>
        </w:p>
        <w:p w14:paraId="5BC8EEF5" w14:textId="77777777" w:rsidR="00ED438C" w:rsidRDefault="00ED438C">
          <w:pPr>
            <w:pStyle w:val="TOC2"/>
            <w:tabs>
              <w:tab w:val="left" w:pos="780"/>
              <w:tab w:val="right" w:leader="dot" w:pos="8630"/>
            </w:tabs>
            <w:rPr>
              <w:rFonts w:asciiTheme="minorHAnsi" w:hAnsiTheme="minorHAnsi"/>
              <w:smallCaps w:val="0"/>
              <w:noProof/>
              <w:sz w:val="24"/>
              <w:szCs w:val="24"/>
              <w:lang w:eastAsia="ja-JP"/>
            </w:rPr>
          </w:pPr>
          <w:r>
            <w:rPr>
              <w:noProof/>
            </w:rPr>
            <w:t>1.1.</w:t>
          </w:r>
          <w:r>
            <w:rPr>
              <w:rFonts w:asciiTheme="minorHAnsi" w:hAnsiTheme="minorHAnsi"/>
              <w:smallCaps w:val="0"/>
              <w:noProof/>
              <w:sz w:val="24"/>
              <w:szCs w:val="24"/>
              <w:lang w:eastAsia="ja-JP"/>
            </w:rPr>
            <w:tab/>
          </w:r>
          <w:r>
            <w:rPr>
              <w:noProof/>
            </w:rPr>
            <w:t>Historical considerations of the hippocampal formation and amygdalar complex in learning and memory</w:t>
          </w:r>
          <w:r>
            <w:rPr>
              <w:noProof/>
            </w:rPr>
            <w:tab/>
          </w:r>
          <w:r>
            <w:rPr>
              <w:noProof/>
            </w:rPr>
            <w:fldChar w:fldCharType="begin"/>
          </w:r>
          <w:r>
            <w:rPr>
              <w:noProof/>
            </w:rPr>
            <w:instrText xml:space="preserve"> PAGEREF _Toc415125909 \h </w:instrText>
          </w:r>
          <w:r>
            <w:rPr>
              <w:noProof/>
            </w:rPr>
          </w:r>
          <w:r>
            <w:rPr>
              <w:noProof/>
            </w:rPr>
            <w:fldChar w:fldCharType="separate"/>
          </w:r>
          <w:r>
            <w:rPr>
              <w:noProof/>
            </w:rPr>
            <w:t>1</w:t>
          </w:r>
          <w:r>
            <w:rPr>
              <w:noProof/>
            </w:rPr>
            <w:fldChar w:fldCharType="end"/>
          </w:r>
        </w:p>
        <w:p w14:paraId="46842005" w14:textId="77777777" w:rsidR="00ED438C" w:rsidRDefault="00ED438C">
          <w:pPr>
            <w:pStyle w:val="TOC2"/>
            <w:tabs>
              <w:tab w:val="left" w:pos="780"/>
              <w:tab w:val="right" w:leader="dot" w:pos="8630"/>
            </w:tabs>
            <w:rPr>
              <w:rFonts w:asciiTheme="minorHAnsi" w:hAnsiTheme="minorHAnsi"/>
              <w:smallCaps w:val="0"/>
              <w:noProof/>
              <w:sz w:val="24"/>
              <w:szCs w:val="24"/>
              <w:lang w:eastAsia="ja-JP"/>
            </w:rPr>
          </w:pPr>
          <w:r>
            <w:rPr>
              <w:noProof/>
            </w:rPr>
            <w:t>1.2.</w:t>
          </w:r>
          <w:r>
            <w:rPr>
              <w:rFonts w:asciiTheme="minorHAnsi" w:hAnsiTheme="minorHAnsi"/>
              <w:smallCaps w:val="0"/>
              <w:noProof/>
              <w:sz w:val="24"/>
              <w:szCs w:val="24"/>
              <w:lang w:eastAsia="ja-JP"/>
            </w:rPr>
            <w:tab/>
          </w:r>
          <w:r>
            <w:rPr>
              <w:noProof/>
            </w:rPr>
            <w:t>Anatomical connections of the hippocampal formation</w:t>
          </w:r>
          <w:r>
            <w:rPr>
              <w:noProof/>
            </w:rPr>
            <w:tab/>
          </w:r>
          <w:r>
            <w:rPr>
              <w:noProof/>
            </w:rPr>
            <w:fldChar w:fldCharType="begin"/>
          </w:r>
          <w:r>
            <w:rPr>
              <w:noProof/>
            </w:rPr>
            <w:instrText xml:space="preserve"> PAGEREF _Toc415125910 \h </w:instrText>
          </w:r>
          <w:r>
            <w:rPr>
              <w:noProof/>
            </w:rPr>
          </w:r>
          <w:r>
            <w:rPr>
              <w:noProof/>
            </w:rPr>
            <w:fldChar w:fldCharType="separate"/>
          </w:r>
          <w:r>
            <w:rPr>
              <w:noProof/>
            </w:rPr>
            <w:t>2</w:t>
          </w:r>
          <w:r>
            <w:rPr>
              <w:noProof/>
            </w:rPr>
            <w:fldChar w:fldCharType="end"/>
          </w:r>
        </w:p>
        <w:p w14:paraId="55CD32B0"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1.2.1.</w:t>
          </w:r>
          <w:r>
            <w:rPr>
              <w:rFonts w:asciiTheme="minorHAnsi" w:hAnsiTheme="minorHAnsi"/>
              <w:i w:val="0"/>
              <w:iCs w:val="0"/>
              <w:noProof/>
              <w:sz w:val="24"/>
              <w:szCs w:val="24"/>
              <w:lang w:eastAsia="ja-JP"/>
            </w:rPr>
            <w:tab/>
          </w:r>
          <w:r>
            <w:rPr>
              <w:noProof/>
            </w:rPr>
            <w:t>Dentate gyrus</w:t>
          </w:r>
          <w:r>
            <w:rPr>
              <w:noProof/>
            </w:rPr>
            <w:tab/>
          </w:r>
          <w:r>
            <w:rPr>
              <w:noProof/>
            </w:rPr>
            <w:fldChar w:fldCharType="begin"/>
          </w:r>
          <w:r>
            <w:rPr>
              <w:noProof/>
            </w:rPr>
            <w:instrText xml:space="preserve"> PAGEREF _Toc415125911 \h </w:instrText>
          </w:r>
          <w:r>
            <w:rPr>
              <w:noProof/>
            </w:rPr>
          </w:r>
          <w:r>
            <w:rPr>
              <w:noProof/>
            </w:rPr>
            <w:fldChar w:fldCharType="separate"/>
          </w:r>
          <w:r>
            <w:rPr>
              <w:noProof/>
            </w:rPr>
            <w:t>3</w:t>
          </w:r>
          <w:r>
            <w:rPr>
              <w:noProof/>
            </w:rPr>
            <w:fldChar w:fldCharType="end"/>
          </w:r>
        </w:p>
        <w:p w14:paraId="3C1E5FBB"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1.2.2.</w:t>
          </w:r>
          <w:r>
            <w:rPr>
              <w:rFonts w:asciiTheme="minorHAnsi" w:hAnsiTheme="minorHAnsi"/>
              <w:i w:val="0"/>
              <w:iCs w:val="0"/>
              <w:noProof/>
              <w:sz w:val="24"/>
              <w:szCs w:val="24"/>
              <w:lang w:eastAsia="ja-JP"/>
            </w:rPr>
            <w:tab/>
          </w:r>
          <w:r>
            <w:rPr>
              <w:noProof/>
            </w:rPr>
            <w:t>CA3</w:t>
          </w:r>
          <w:r>
            <w:rPr>
              <w:noProof/>
            </w:rPr>
            <w:tab/>
          </w:r>
          <w:r>
            <w:rPr>
              <w:noProof/>
            </w:rPr>
            <w:fldChar w:fldCharType="begin"/>
          </w:r>
          <w:r>
            <w:rPr>
              <w:noProof/>
            </w:rPr>
            <w:instrText xml:space="preserve"> PAGEREF _Toc415125912 \h </w:instrText>
          </w:r>
          <w:r>
            <w:rPr>
              <w:noProof/>
            </w:rPr>
          </w:r>
          <w:r>
            <w:rPr>
              <w:noProof/>
            </w:rPr>
            <w:fldChar w:fldCharType="separate"/>
          </w:r>
          <w:r>
            <w:rPr>
              <w:noProof/>
            </w:rPr>
            <w:t>4</w:t>
          </w:r>
          <w:r>
            <w:rPr>
              <w:noProof/>
            </w:rPr>
            <w:fldChar w:fldCharType="end"/>
          </w:r>
        </w:p>
        <w:p w14:paraId="744B61F2"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1.2.3.</w:t>
          </w:r>
          <w:r>
            <w:rPr>
              <w:rFonts w:asciiTheme="minorHAnsi" w:hAnsiTheme="minorHAnsi"/>
              <w:i w:val="0"/>
              <w:iCs w:val="0"/>
              <w:noProof/>
              <w:sz w:val="24"/>
              <w:szCs w:val="24"/>
              <w:lang w:eastAsia="ja-JP"/>
            </w:rPr>
            <w:tab/>
          </w:r>
          <w:r>
            <w:rPr>
              <w:noProof/>
            </w:rPr>
            <w:t>CA1</w:t>
          </w:r>
          <w:r>
            <w:rPr>
              <w:noProof/>
            </w:rPr>
            <w:tab/>
          </w:r>
          <w:r>
            <w:rPr>
              <w:noProof/>
            </w:rPr>
            <w:fldChar w:fldCharType="begin"/>
          </w:r>
          <w:r>
            <w:rPr>
              <w:noProof/>
            </w:rPr>
            <w:instrText xml:space="preserve"> PAGEREF _Toc415125913 \h </w:instrText>
          </w:r>
          <w:r>
            <w:rPr>
              <w:noProof/>
            </w:rPr>
          </w:r>
          <w:r>
            <w:rPr>
              <w:noProof/>
            </w:rPr>
            <w:fldChar w:fldCharType="separate"/>
          </w:r>
          <w:r>
            <w:rPr>
              <w:noProof/>
            </w:rPr>
            <w:t>6</w:t>
          </w:r>
          <w:r>
            <w:rPr>
              <w:noProof/>
            </w:rPr>
            <w:fldChar w:fldCharType="end"/>
          </w:r>
        </w:p>
        <w:p w14:paraId="0AF97907"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1.2.4.</w:t>
          </w:r>
          <w:r>
            <w:rPr>
              <w:rFonts w:asciiTheme="minorHAnsi" w:hAnsiTheme="minorHAnsi"/>
              <w:i w:val="0"/>
              <w:iCs w:val="0"/>
              <w:noProof/>
              <w:sz w:val="24"/>
              <w:szCs w:val="24"/>
              <w:lang w:eastAsia="ja-JP"/>
            </w:rPr>
            <w:tab/>
          </w:r>
          <w:r>
            <w:rPr>
              <w:noProof/>
            </w:rPr>
            <w:t>Subicular complex</w:t>
          </w:r>
          <w:r>
            <w:rPr>
              <w:noProof/>
            </w:rPr>
            <w:tab/>
          </w:r>
          <w:r>
            <w:rPr>
              <w:noProof/>
            </w:rPr>
            <w:fldChar w:fldCharType="begin"/>
          </w:r>
          <w:r>
            <w:rPr>
              <w:noProof/>
            </w:rPr>
            <w:instrText xml:space="preserve"> PAGEREF _Toc415125914 \h </w:instrText>
          </w:r>
          <w:r>
            <w:rPr>
              <w:noProof/>
            </w:rPr>
          </w:r>
          <w:r>
            <w:rPr>
              <w:noProof/>
            </w:rPr>
            <w:fldChar w:fldCharType="separate"/>
          </w:r>
          <w:r>
            <w:rPr>
              <w:noProof/>
            </w:rPr>
            <w:t>8</w:t>
          </w:r>
          <w:r>
            <w:rPr>
              <w:noProof/>
            </w:rPr>
            <w:fldChar w:fldCharType="end"/>
          </w:r>
        </w:p>
        <w:p w14:paraId="1FA4BB9D"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1.2.5.</w:t>
          </w:r>
          <w:r>
            <w:rPr>
              <w:rFonts w:asciiTheme="minorHAnsi" w:hAnsiTheme="minorHAnsi"/>
              <w:i w:val="0"/>
              <w:iCs w:val="0"/>
              <w:noProof/>
              <w:sz w:val="24"/>
              <w:szCs w:val="24"/>
              <w:lang w:eastAsia="ja-JP"/>
            </w:rPr>
            <w:tab/>
          </w:r>
          <w:r>
            <w:rPr>
              <w:noProof/>
            </w:rPr>
            <w:t>CA2</w:t>
          </w:r>
          <w:r>
            <w:rPr>
              <w:noProof/>
            </w:rPr>
            <w:tab/>
          </w:r>
          <w:r>
            <w:rPr>
              <w:noProof/>
            </w:rPr>
            <w:fldChar w:fldCharType="begin"/>
          </w:r>
          <w:r>
            <w:rPr>
              <w:noProof/>
            </w:rPr>
            <w:instrText xml:space="preserve"> PAGEREF _Toc415125915 \h </w:instrText>
          </w:r>
          <w:r>
            <w:rPr>
              <w:noProof/>
            </w:rPr>
          </w:r>
          <w:r>
            <w:rPr>
              <w:noProof/>
            </w:rPr>
            <w:fldChar w:fldCharType="separate"/>
          </w:r>
          <w:r>
            <w:rPr>
              <w:noProof/>
            </w:rPr>
            <w:t>9</w:t>
          </w:r>
          <w:r>
            <w:rPr>
              <w:noProof/>
            </w:rPr>
            <w:fldChar w:fldCharType="end"/>
          </w:r>
        </w:p>
        <w:p w14:paraId="0DBE471C"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1.2.6.</w:t>
          </w:r>
          <w:r>
            <w:rPr>
              <w:rFonts w:asciiTheme="minorHAnsi" w:hAnsiTheme="minorHAnsi"/>
              <w:i w:val="0"/>
              <w:iCs w:val="0"/>
              <w:noProof/>
              <w:sz w:val="24"/>
              <w:szCs w:val="24"/>
              <w:lang w:eastAsia="ja-JP"/>
            </w:rPr>
            <w:tab/>
          </w:r>
          <w:r>
            <w:rPr>
              <w:noProof/>
            </w:rPr>
            <w:t>Medial septum</w:t>
          </w:r>
          <w:r>
            <w:rPr>
              <w:noProof/>
            </w:rPr>
            <w:tab/>
          </w:r>
          <w:r>
            <w:rPr>
              <w:noProof/>
            </w:rPr>
            <w:fldChar w:fldCharType="begin"/>
          </w:r>
          <w:r>
            <w:rPr>
              <w:noProof/>
            </w:rPr>
            <w:instrText xml:space="preserve"> PAGEREF _Toc415125916 \h </w:instrText>
          </w:r>
          <w:r>
            <w:rPr>
              <w:noProof/>
            </w:rPr>
          </w:r>
          <w:r>
            <w:rPr>
              <w:noProof/>
            </w:rPr>
            <w:fldChar w:fldCharType="separate"/>
          </w:r>
          <w:r>
            <w:rPr>
              <w:noProof/>
            </w:rPr>
            <w:t>10</w:t>
          </w:r>
          <w:r>
            <w:rPr>
              <w:noProof/>
            </w:rPr>
            <w:fldChar w:fldCharType="end"/>
          </w:r>
        </w:p>
        <w:p w14:paraId="57BAC52D"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1.2.7.</w:t>
          </w:r>
          <w:r>
            <w:rPr>
              <w:rFonts w:asciiTheme="minorHAnsi" w:hAnsiTheme="minorHAnsi"/>
              <w:i w:val="0"/>
              <w:iCs w:val="0"/>
              <w:noProof/>
              <w:sz w:val="24"/>
              <w:szCs w:val="24"/>
              <w:lang w:eastAsia="ja-JP"/>
            </w:rPr>
            <w:tab/>
          </w:r>
          <w:r>
            <w:rPr>
              <w:noProof/>
            </w:rPr>
            <w:t>Lateral entorhinal cortex</w:t>
          </w:r>
          <w:r>
            <w:rPr>
              <w:noProof/>
            </w:rPr>
            <w:tab/>
          </w:r>
          <w:r>
            <w:rPr>
              <w:noProof/>
            </w:rPr>
            <w:fldChar w:fldCharType="begin"/>
          </w:r>
          <w:r>
            <w:rPr>
              <w:noProof/>
            </w:rPr>
            <w:instrText xml:space="preserve"> PAGEREF _Toc415125917 \h </w:instrText>
          </w:r>
          <w:r>
            <w:rPr>
              <w:noProof/>
            </w:rPr>
          </w:r>
          <w:r>
            <w:rPr>
              <w:noProof/>
            </w:rPr>
            <w:fldChar w:fldCharType="separate"/>
          </w:r>
          <w:r>
            <w:rPr>
              <w:noProof/>
            </w:rPr>
            <w:t>11</w:t>
          </w:r>
          <w:r>
            <w:rPr>
              <w:noProof/>
            </w:rPr>
            <w:fldChar w:fldCharType="end"/>
          </w:r>
        </w:p>
        <w:p w14:paraId="332B3E8B"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1.2.8.</w:t>
          </w:r>
          <w:r>
            <w:rPr>
              <w:rFonts w:asciiTheme="minorHAnsi" w:hAnsiTheme="minorHAnsi"/>
              <w:i w:val="0"/>
              <w:iCs w:val="0"/>
              <w:noProof/>
              <w:sz w:val="24"/>
              <w:szCs w:val="24"/>
              <w:lang w:eastAsia="ja-JP"/>
            </w:rPr>
            <w:tab/>
          </w:r>
          <w:r>
            <w:rPr>
              <w:noProof/>
            </w:rPr>
            <w:t>Medial entorhinal cortex</w:t>
          </w:r>
          <w:r>
            <w:rPr>
              <w:noProof/>
            </w:rPr>
            <w:tab/>
          </w:r>
          <w:r>
            <w:rPr>
              <w:noProof/>
            </w:rPr>
            <w:fldChar w:fldCharType="begin"/>
          </w:r>
          <w:r>
            <w:rPr>
              <w:noProof/>
            </w:rPr>
            <w:instrText xml:space="preserve"> PAGEREF _Toc415125918 \h </w:instrText>
          </w:r>
          <w:r>
            <w:rPr>
              <w:noProof/>
            </w:rPr>
          </w:r>
          <w:r>
            <w:rPr>
              <w:noProof/>
            </w:rPr>
            <w:fldChar w:fldCharType="separate"/>
          </w:r>
          <w:r>
            <w:rPr>
              <w:noProof/>
            </w:rPr>
            <w:t>12</w:t>
          </w:r>
          <w:r>
            <w:rPr>
              <w:noProof/>
            </w:rPr>
            <w:fldChar w:fldCharType="end"/>
          </w:r>
        </w:p>
        <w:p w14:paraId="1D0B2341"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1.2.9.</w:t>
          </w:r>
          <w:r>
            <w:rPr>
              <w:rFonts w:asciiTheme="minorHAnsi" w:hAnsiTheme="minorHAnsi"/>
              <w:i w:val="0"/>
              <w:iCs w:val="0"/>
              <w:noProof/>
              <w:sz w:val="24"/>
              <w:szCs w:val="24"/>
              <w:lang w:eastAsia="ja-JP"/>
            </w:rPr>
            <w:tab/>
          </w:r>
          <w:r>
            <w:rPr>
              <w:noProof/>
            </w:rPr>
            <w:t>Amygdala</w:t>
          </w:r>
          <w:r>
            <w:rPr>
              <w:noProof/>
            </w:rPr>
            <w:tab/>
          </w:r>
          <w:r>
            <w:rPr>
              <w:noProof/>
            </w:rPr>
            <w:fldChar w:fldCharType="begin"/>
          </w:r>
          <w:r>
            <w:rPr>
              <w:noProof/>
            </w:rPr>
            <w:instrText xml:space="preserve"> PAGEREF _Toc415125919 \h </w:instrText>
          </w:r>
          <w:r>
            <w:rPr>
              <w:noProof/>
            </w:rPr>
          </w:r>
          <w:r>
            <w:rPr>
              <w:noProof/>
            </w:rPr>
            <w:fldChar w:fldCharType="separate"/>
          </w:r>
          <w:r>
            <w:rPr>
              <w:noProof/>
            </w:rPr>
            <w:t>13</w:t>
          </w:r>
          <w:r>
            <w:rPr>
              <w:noProof/>
            </w:rPr>
            <w:fldChar w:fldCharType="end"/>
          </w:r>
        </w:p>
        <w:p w14:paraId="4F543666" w14:textId="77777777" w:rsidR="00ED438C" w:rsidRDefault="00ED438C">
          <w:pPr>
            <w:pStyle w:val="TOC2"/>
            <w:tabs>
              <w:tab w:val="left" w:pos="780"/>
              <w:tab w:val="right" w:leader="dot" w:pos="8630"/>
            </w:tabs>
            <w:rPr>
              <w:rFonts w:asciiTheme="minorHAnsi" w:hAnsiTheme="minorHAnsi"/>
              <w:smallCaps w:val="0"/>
              <w:noProof/>
              <w:sz w:val="24"/>
              <w:szCs w:val="24"/>
              <w:lang w:eastAsia="ja-JP"/>
            </w:rPr>
          </w:pPr>
          <w:r>
            <w:rPr>
              <w:noProof/>
            </w:rPr>
            <w:t>1.3.</w:t>
          </w:r>
          <w:r>
            <w:rPr>
              <w:rFonts w:asciiTheme="minorHAnsi" w:hAnsiTheme="minorHAnsi"/>
              <w:smallCaps w:val="0"/>
              <w:noProof/>
              <w:sz w:val="24"/>
              <w:szCs w:val="24"/>
              <w:lang w:eastAsia="ja-JP"/>
            </w:rPr>
            <w:tab/>
          </w:r>
          <w:r>
            <w:rPr>
              <w:noProof/>
            </w:rPr>
            <w:t>Hippocampal function</w:t>
          </w:r>
          <w:r>
            <w:rPr>
              <w:noProof/>
            </w:rPr>
            <w:tab/>
          </w:r>
          <w:r>
            <w:rPr>
              <w:noProof/>
            </w:rPr>
            <w:fldChar w:fldCharType="begin"/>
          </w:r>
          <w:r>
            <w:rPr>
              <w:noProof/>
            </w:rPr>
            <w:instrText xml:space="preserve"> PAGEREF _Toc415125920 \h </w:instrText>
          </w:r>
          <w:r>
            <w:rPr>
              <w:noProof/>
            </w:rPr>
          </w:r>
          <w:r>
            <w:rPr>
              <w:noProof/>
            </w:rPr>
            <w:fldChar w:fldCharType="separate"/>
          </w:r>
          <w:r>
            <w:rPr>
              <w:noProof/>
            </w:rPr>
            <w:t>15</w:t>
          </w:r>
          <w:r>
            <w:rPr>
              <w:noProof/>
            </w:rPr>
            <w:fldChar w:fldCharType="end"/>
          </w:r>
        </w:p>
        <w:p w14:paraId="6CB7D353"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1.3.1.</w:t>
          </w:r>
          <w:r>
            <w:rPr>
              <w:rFonts w:asciiTheme="minorHAnsi" w:hAnsiTheme="minorHAnsi"/>
              <w:i w:val="0"/>
              <w:iCs w:val="0"/>
              <w:noProof/>
              <w:sz w:val="24"/>
              <w:szCs w:val="24"/>
              <w:lang w:eastAsia="ja-JP"/>
            </w:rPr>
            <w:tab/>
          </w:r>
          <w:r>
            <w:rPr>
              <w:noProof/>
            </w:rPr>
            <w:t>Place cells and allocentric spatial representation</w:t>
          </w:r>
          <w:r>
            <w:rPr>
              <w:noProof/>
            </w:rPr>
            <w:tab/>
          </w:r>
          <w:r>
            <w:rPr>
              <w:noProof/>
            </w:rPr>
            <w:fldChar w:fldCharType="begin"/>
          </w:r>
          <w:r>
            <w:rPr>
              <w:noProof/>
            </w:rPr>
            <w:instrText xml:space="preserve"> PAGEREF _Toc415125921 \h </w:instrText>
          </w:r>
          <w:r>
            <w:rPr>
              <w:noProof/>
            </w:rPr>
          </w:r>
          <w:r>
            <w:rPr>
              <w:noProof/>
            </w:rPr>
            <w:fldChar w:fldCharType="separate"/>
          </w:r>
          <w:r>
            <w:rPr>
              <w:noProof/>
            </w:rPr>
            <w:t>16</w:t>
          </w:r>
          <w:r>
            <w:rPr>
              <w:noProof/>
            </w:rPr>
            <w:fldChar w:fldCharType="end"/>
          </w:r>
        </w:p>
        <w:p w14:paraId="6333030C"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1.3.2.</w:t>
          </w:r>
          <w:r>
            <w:rPr>
              <w:rFonts w:asciiTheme="minorHAnsi" w:hAnsiTheme="minorHAnsi"/>
              <w:i w:val="0"/>
              <w:iCs w:val="0"/>
              <w:noProof/>
              <w:sz w:val="24"/>
              <w:szCs w:val="24"/>
              <w:lang w:eastAsia="ja-JP"/>
            </w:rPr>
            <w:tab/>
          </w:r>
          <w:r>
            <w:rPr>
              <w:noProof/>
            </w:rPr>
            <w:t>Theta sequences</w:t>
          </w:r>
          <w:r>
            <w:rPr>
              <w:noProof/>
            </w:rPr>
            <w:tab/>
          </w:r>
          <w:r>
            <w:rPr>
              <w:noProof/>
            </w:rPr>
            <w:fldChar w:fldCharType="begin"/>
          </w:r>
          <w:r>
            <w:rPr>
              <w:noProof/>
            </w:rPr>
            <w:instrText xml:space="preserve"> PAGEREF _Toc415125922 \h </w:instrText>
          </w:r>
          <w:r>
            <w:rPr>
              <w:noProof/>
            </w:rPr>
          </w:r>
          <w:r>
            <w:rPr>
              <w:noProof/>
            </w:rPr>
            <w:fldChar w:fldCharType="separate"/>
          </w:r>
          <w:r>
            <w:rPr>
              <w:noProof/>
            </w:rPr>
            <w:t>18</w:t>
          </w:r>
          <w:r>
            <w:rPr>
              <w:noProof/>
            </w:rPr>
            <w:fldChar w:fldCharType="end"/>
          </w:r>
        </w:p>
        <w:p w14:paraId="3708D2C7"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1.3.3.</w:t>
          </w:r>
          <w:r>
            <w:rPr>
              <w:rFonts w:asciiTheme="minorHAnsi" w:hAnsiTheme="minorHAnsi"/>
              <w:i w:val="0"/>
              <w:iCs w:val="0"/>
              <w:noProof/>
              <w:sz w:val="24"/>
              <w:szCs w:val="24"/>
              <w:lang w:eastAsia="ja-JP"/>
            </w:rPr>
            <w:tab/>
          </w:r>
          <w:r>
            <w:rPr>
              <w:noProof/>
            </w:rPr>
            <w:t>Replay events</w:t>
          </w:r>
          <w:r>
            <w:rPr>
              <w:noProof/>
            </w:rPr>
            <w:tab/>
          </w:r>
          <w:r>
            <w:rPr>
              <w:noProof/>
            </w:rPr>
            <w:fldChar w:fldCharType="begin"/>
          </w:r>
          <w:r>
            <w:rPr>
              <w:noProof/>
            </w:rPr>
            <w:instrText xml:space="preserve"> PAGEREF _Toc415125923 \h </w:instrText>
          </w:r>
          <w:r>
            <w:rPr>
              <w:noProof/>
            </w:rPr>
          </w:r>
          <w:r>
            <w:rPr>
              <w:noProof/>
            </w:rPr>
            <w:fldChar w:fldCharType="separate"/>
          </w:r>
          <w:r>
            <w:rPr>
              <w:noProof/>
            </w:rPr>
            <w:t>21</w:t>
          </w:r>
          <w:r>
            <w:rPr>
              <w:noProof/>
            </w:rPr>
            <w:fldChar w:fldCharType="end"/>
          </w:r>
        </w:p>
        <w:p w14:paraId="688AF9F4"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1.3.4.</w:t>
          </w:r>
          <w:r>
            <w:rPr>
              <w:rFonts w:asciiTheme="minorHAnsi" w:hAnsiTheme="minorHAnsi"/>
              <w:i w:val="0"/>
              <w:iCs w:val="0"/>
              <w:noProof/>
              <w:sz w:val="24"/>
              <w:szCs w:val="24"/>
              <w:lang w:eastAsia="ja-JP"/>
            </w:rPr>
            <w:tab/>
          </w:r>
          <w:r>
            <w:rPr>
              <w:noProof/>
            </w:rPr>
            <w:t>Behavioral-timescale temporal sequences</w:t>
          </w:r>
          <w:r>
            <w:rPr>
              <w:noProof/>
            </w:rPr>
            <w:tab/>
          </w:r>
          <w:r>
            <w:rPr>
              <w:noProof/>
            </w:rPr>
            <w:fldChar w:fldCharType="begin"/>
          </w:r>
          <w:r>
            <w:rPr>
              <w:noProof/>
            </w:rPr>
            <w:instrText xml:space="preserve"> PAGEREF _Toc415125924 \h </w:instrText>
          </w:r>
          <w:r>
            <w:rPr>
              <w:noProof/>
            </w:rPr>
          </w:r>
          <w:r>
            <w:rPr>
              <w:noProof/>
            </w:rPr>
            <w:fldChar w:fldCharType="separate"/>
          </w:r>
          <w:r>
            <w:rPr>
              <w:noProof/>
            </w:rPr>
            <w:t>23</w:t>
          </w:r>
          <w:r>
            <w:rPr>
              <w:noProof/>
            </w:rPr>
            <w:fldChar w:fldCharType="end"/>
          </w:r>
        </w:p>
        <w:p w14:paraId="36A3E16E"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1.3.5.</w:t>
          </w:r>
          <w:r>
            <w:rPr>
              <w:rFonts w:asciiTheme="minorHAnsi" w:hAnsiTheme="minorHAnsi"/>
              <w:i w:val="0"/>
              <w:iCs w:val="0"/>
              <w:noProof/>
              <w:sz w:val="24"/>
              <w:szCs w:val="24"/>
              <w:lang w:eastAsia="ja-JP"/>
            </w:rPr>
            <w:tab/>
          </w:r>
          <w:r>
            <w:rPr>
              <w:noProof/>
            </w:rPr>
            <w:t>Population “drift” and instability</w:t>
          </w:r>
          <w:r>
            <w:rPr>
              <w:noProof/>
            </w:rPr>
            <w:tab/>
          </w:r>
          <w:r>
            <w:rPr>
              <w:noProof/>
            </w:rPr>
            <w:fldChar w:fldCharType="begin"/>
          </w:r>
          <w:r>
            <w:rPr>
              <w:noProof/>
            </w:rPr>
            <w:instrText xml:space="preserve"> PAGEREF _Toc415125925 \h </w:instrText>
          </w:r>
          <w:r>
            <w:rPr>
              <w:noProof/>
            </w:rPr>
          </w:r>
          <w:r>
            <w:rPr>
              <w:noProof/>
            </w:rPr>
            <w:fldChar w:fldCharType="separate"/>
          </w:r>
          <w:r>
            <w:rPr>
              <w:noProof/>
            </w:rPr>
            <w:t>26</w:t>
          </w:r>
          <w:r>
            <w:rPr>
              <w:noProof/>
            </w:rPr>
            <w:fldChar w:fldCharType="end"/>
          </w:r>
        </w:p>
        <w:p w14:paraId="480BFFFE"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1.3.6.</w:t>
          </w:r>
          <w:r>
            <w:rPr>
              <w:rFonts w:asciiTheme="minorHAnsi" w:hAnsiTheme="minorHAnsi"/>
              <w:i w:val="0"/>
              <w:iCs w:val="0"/>
              <w:noProof/>
              <w:sz w:val="24"/>
              <w:szCs w:val="24"/>
              <w:lang w:eastAsia="ja-JP"/>
            </w:rPr>
            <w:tab/>
          </w:r>
          <w:r>
            <w:rPr>
              <w:noProof/>
            </w:rPr>
            <w:t>“Engrams”</w:t>
          </w:r>
          <w:r>
            <w:rPr>
              <w:noProof/>
            </w:rPr>
            <w:tab/>
          </w:r>
          <w:r>
            <w:rPr>
              <w:noProof/>
            </w:rPr>
            <w:fldChar w:fldCharType="begin"/>
          </w:r>
          <w:r>
            <w:rPr>
              <w:noProof/>
            </w:rPr>
            <w:instrText xml:space="preserve"> PAGEREF _Toc415125926 \h </w:instrText>
          </w:r>
          <w:r>
            <w:rPr>
              <w:noProof/>
            </w:rPr>
          </w:r>
          <w:r>
            <w:rPr>
              <w:noProof/>
            </w:rPr>
            <w:fldChar w:fldCharType="separate"/>
          </w:r>
          <w:r>
            <w:rPr>
              <w:noProof/>
            </w:rPr>
            <w:t>28</w:t>
          </w:r>
          <w:r>
            <w:rPr>
              <w:noProof/>
            </w:rPr>
            <w:fldChar w:fldCharType="end"/>
          </w:r>
        </w:p>
        <w:p w14:paraId="0F68949C"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1.3.7.</w:t>
          </w:r>
          <w:r>
            <w:rPr>
              <w:rFonts w:asciiTheme="minorHAnsi" w:hAnsiTheme="minorHAnsi"/>
              <w:i w:val="0"/>
              <w:iCs w:val="0"/>
              <w:noProof/>
              <w:sz w:val="24"/>
              <w:szCs w:val="24"/>
              <w:lang w:eastAsia="ja-JP"/>
            </w:rPr>
            <w:tab/>
          </w:r>
          <w:r>
            <w:rPr>
              <w:noProof/>
            </w:rPr>
            <w:t>Systems level consolidation</w:t>
          </w:r>
          <w:r>
            <w:rPr>
              <w:noProof/>
            </w:rPr>
            <w:tab/>
          </w:r>
          <w:r>
            <w:rPr>
              <w:noProof/>
            </w:rPr>
            <w:fldChar w:fldCharType="begin"/>
          </w:r>
          <w:r>
            <w:rPr>
              <w:noProof/>
            </w:rPr>
            <w:instrText xml:space="preserve"> PAGEREF _Toc415125927 \h </w:instrText>
          </w:r>
          <w:r>
            <w:rPr>
              <w:noProof/>
            </w:rPr>
          </w:r>
          <w:r>
            <w:rPr>
              <w:noProof/>
            </w:rPr>
            <w:fldChar w:fldCharType="separate"/>
          </w:r>
          <w:r>
            <w:rPr>
              <w:noProof/>
            </w:rPr>
            <w:t>33</w:t>
          </w:r>
          <w:r>
            <w:rPr>
              <w:noProof/>
            </w:rPr>
            <w:fldChar w:fldCharType="end"/>
          </w:r>
        </w:p>
        <w:p w14:paraId="3A19D646"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1.3.8.</w:t>
          </w:r>
          <w:r>
            <w:rPr>
              <w:rFonts w:asciiTheme="minorHAnsi" w:hAnsiTheme="minorHAnsi"/>
              <w:i w:val="0"/>
              <w:iCs w:val="0"/>
              <w:noProof/>
              <w:sz w:val="24"/>
              <w:szCs w:val="24"/>
              <w:lang w:eastAsia="ja-JP"/>
            </w:rPr>
            <w:tab/>
          </w:r>
          <w:r>
            <w:rPr>
              <w:noProof/>
            </w:rPr>
            <w:t>Hippocampal interactions with the amygdala</w:t>
          </w:r>
          <w:r>
            <w:rPr>
              <w:noProof/>
            </w:rPr>
            <w:tab/>
          </w:r>
          <w:r>
            <w:rPr>
              <w:noProof/>
            </w:rPr>
            <w:fldChar w:fldCharType="begin"/>
          </w:r>
          <w:r>
            <w:rPr>
              <w:noProof/>
            </w:rPr>
            <w:instrText xml:space="preserve"> PAGEREF _Toc415125928 \h </w:instrText>
          </w:r>
          <w:r>
            <w:rPr>
              <w:noProof/>
            </w:rPr>
          </w:r>
          <w:r>
            <w:rPr>
              <w:noProof/>
            </w:rPr>
            <w:fldChar w:fldCharType="separate"/>
          </w:r>
          <w:r>
            <w:rPr>
              <w:noProof/>
            </w:rPr>
            <w:t>36</w:t>
          </w:r>
          <w:r>
            <w:rPr>
              <w:noProof/>
            </w:rPr>
            <w:fldChar w:fldCharType="end"/>
          </w:r>
        </w:p>
        <w:p w14:paraId="0C3E1EB7"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1.3.9.</w:t>
          </w:r>
          <w:r>
            <w:rPr>
              <w:rFonts w:asciiTheme="minorHAnsi" w:hAnsiTheme="minorHAnsi"/>
              <w:i w:val="0"/>
              <w:iCs w:val="0"/>
              <w:noProof/>
              <w:sz w:val="24"/>
              <w:szCs w:val="24"/>
              <w:lang w:eastAsia="ja-JP"/>
            </w:rPr>
            <w:tab/>
          </w:r>
          <w:r>
            <w:rPr>
              <w:noProof/>
            </w:rPr>
            <w:t>Integrating hippocampal literature</w:t>
          </w:r>
          <w:r>
            <w:rPr>
              <w:noProof/>
            </w:rPr>
            <w:tab/>
          </w:r>
          <w:r>
            <w:rPr>
              <w:noProof/>
            </w:rPr>
            <w:fldChar w:fldCharType="begin"/>
          </w:r>
          <w:r>
            <w:rPr>
              <w:noProof/>
            </w:rPr>
            <w:instrText xml:space="preserve"> PAGEREF _Toc415125929 \h </w:instrText>
          </w:r>
          <w:r>
            <w:rPr>
              <w:noProof/>
            </w:rPr>
          </w:r>
          <w:r>
            <w:rPr>
              <w:noProof/>
            </w:rPr>
            <w:fldChar w:fldCharType="separate"/>
          </w:r>
          <w:r>
            <w:rPr>
              <w:noProof/>
            </w:rPr>
            <w:t>37</w:t>
          </w:r>
          <w:r>
            <w:rPr>
              <w:noProof/>
            </w:rPr>
            <w:fldChar w:fldCharType="end"/>
          </w:r>
        </w:p>
        <w:p w14:paraId="462CF971" w14:textId="77777777" w:rsidR="00ED438C" w:rsidRDefault="00ED438C">
          <w:pPr>
            <w:pStyle w:val="TOC1"/>
            <w:tabs>
              <w:tab w:val="left" w:pos="390"/>
              <w:tab w:val="right" w:leader="dot" w:pos="8630"/>
            </w:tabs>
            <w:rPr>
              <w:rFonts w:asciiTheme="minorHAnsi" w:hAnsiTheme="minorHAnsi"/>
              <w:bCs w:val="0"/>
              <w:caps w:val="0"/>
              <w:noProof/>
              <w:sz w:val="24"/>
              <w:szCs w:val="24"/>
              <w:lang w:eastAsia="ja-JP"/>
            </w:rPr>
          </w:pPr>
          <w:r>
            <w:rPr>
              <w:noProof/>
            </w:rPr>
            <w:t>2.</w:t>
          </w:r>
          <w:r>
            <w:rPr>
              <w:rFonts w:asciiTheme="minorHAnsi" w:hAnsiTheme="minorHAnsi"/>
              <w:bCs w:val="0"/>
              <w:caps w:val="0"/>
              <w:noProof/>
              <w:sz w:val="24"/>
              <w:szCs w:val="24"/>
              <w:lang w:eastAsia="ja-JP"/>
            </w:rPr>
            <w:tab/>
          </w:r>
          <w:r>
            <w:rPr>
              <w:noProof/>
            </w:rPr>
            <w:t>CHAPTER TWO</w:t>
          </w:r>
          <w:r>
            <w:rPr>
              <w:noProof/>
            </w:rPr>
            <w:tab/>
          </w:r>
          <w:r>
            <w:rPr>
              <w:noProof/>
            </w:rPr>
            <w:fldChar w:fldCharType="begin"/>
          </w:r>
          <w:r>
            <w:rPr>
              <w:noProof/>
            </w:rPr>
            <w:instrText xml:space="preserve"> PAGEREF _Toc415125930 \h </w:instrText>
          </w:r>
          <w:r>
            <w:rPr>
              <w:noProof/>
            </w:rPr>
          </w:r>
          <w:r>
            <w:rPr>
              <w:noProof/>
            </w:rPr>
            <w:fldChar w:fldCharType="separate"/>
          </w:r>
          <w:r>
            <w:rPr>
              <w:noProof/>
            </w:rPr>
            <w:t>39</w:t>
          </w:r>
          <w:r>
            <w:rPr>
              <w:noProof/>
            </w:rPr>
            <w:fldChar w:fldCharType="end"/>
          </w:r>
        </w:p>
        <w:p w14:paraId="466A4F46" w14:textId="77777777" w:rsidR="00ED438C" w:rsidRDefault="00ED438C">
          <w:pPr>
            <w:pStyle w:val="TOC2"/>
            <w:tabs>
              <w:tab w:val="left" w:pos="780"/>
              <w:tab w:val="right" w:leader="dot" w:pos="8630"/>
            </w:tabs>
            <w:rPr>
              <w:rFonts w:asciiTheme="minorHAnsi" w:hAnsiTheme="minorHAnsi"/>
              <w:smallCaps w:val="0"/>
              <w:noProof/>
              <w:sz w:val="24"/>
              <w:szCs w:val="24"/>
              <w:lang w:eastAsia="ja-JP"/>
            </w:rPr>
          </w:pPr>
          <w:r>
            <w:rPr>
              <w:noProof/>
            </w:rPr>
            <w:t>2.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5125931 \h </w:instrText>
          </w:r>
          <w:r>
            <w:rPr>
              <w:noProof/>
            </w:rPr>
          </w:r>
          <w:r>
            <w:rPr>
              <w:noProof/>
            </w:rPr>
            <w:fldChar w:fldCharType="separate"/>
          </w:r>
          <w:r>
            <w:rPr>
              <w:noProof/>
            </w:rPr>
            <w:t>39</w:t>
          </w:r>
          <w:r>
            <w:rPr>
              <w:noProof/>
            </w:rPr>
            <w:fldChar w:fldCharType="end"/>
          </w:r>
        </w:p>
        <w:p w14:paraId="7770077E" w14:textId="77777777" w:rsidR="00ED438C" w:rsidRDefault="00ED438C">
          <w:pPr>
            <w:pStyle w:val="TOC2"/>
            <w:tabs>
              <w:tab w:val="left" w:pos="780"/>
              <w:tab w:val="right" w:leader="dot" w:pos="8630"/>
            </w:tabs>
            <w:rPr>
              <w:rFonts w:asciiTheme="minorHAnsi" w:hAnsiTheme="minorHAnsi"/>
              <w:smallCaps w:val="0"/>
              <w:noProof/>
              <w:sz w:val="24"/>
              <w:szCs w:val="24"/>
              <w:lang w:eastAsia="ja-JP"/>
            </w:rPr>
          </w:pPr>
          <w:r>
            <w:rPr>
              <w:noProof/>
            </w:rPr>
            <w:t>2.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5125932 \h </w:instrText>
          </w:r>
          <w:r>
            <w:rPr>
              <w:noProof/>
            </w:rPr>
          </w:r>
          <w:r>
            <w:rPr>
              <w:noProof/>
            </w:rPr>
            <w:fldChar w:fldCharType="separate"/>
          </w:r>
          <w:r>
            <w:rPr>
              <w:noProof/>
            </w:rPr>
            <w:t>42</w:t>
          </w:r>
          <w:r>
            <w:rPr>
              <w:noProof/>
            </w:rPr>
            <w:fldChar w:fldCharType="end"/>
          </w:r>
        </w:p>
        <w:p w14:paraId="1FDC6F87"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2.2.1.</w:t>
          </w:r>
          <w:r>
            <w:rPr>
              <w:rFonts w:asciiTheme="minorHAnsi" w:hAnsiTheme="minorHAnsi"/>
              <w:i w:val="0"/>
              <w:iCs w:val="0"/>
              <w:noProof/>
              <w:sz w:val="24"/>
              <w:szCs w:val="24"/>
              <w:lang w:eastAsia="ja-JP"/>
            </w:rPr>
            <w:tab/>
          </w:r>
          <w:r>
            <w:rPr>
              <w:noProof/>
            </w:rPr>
            <w:t>Animal Subjects</w:t>
          </w:r>
          <w:r>
            <w:rPr>
              <w:noProof/>
            </w:rPr>
            <w:tab/>
          </w:r>
          <w:r>
            <w:rPr>
              <w:noProof/>
            </w:rPr>
            <w:fldChar w:fldCharType="begin"/>
          </w:r>
          <w:r>
            <w:rPr>
              <w:noProof/>
            </w:rPr>
            <w:instrText xml:space="preserve"> PAGEREF _Toc415125933 \h </w:instrText>
          </w:r>
          <w:r>
            <w:rPr>
              <w:noProof/>
            </w:rPr>
          </w:r>
          <w:r>
            <w:rPr>
              <w:noProof/>
            </w:rPr>
            <w:fldChar w:fldCharType="separate"/>
          </w:r>
          <w:r>
            <w:rPr>
              <w:noProof/>
            </w:rPr>
            <w:t>42</w:t>
          </w:r>
          <w:r>
            <w:rPr>
              <w:noProof/>
            </w:rPr>
            <w:fldChar w:fldCharType="end"/>
          </w:r>
        </w:p>
        <w:p w14:paraId="66AF402B"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2.2.2.</w:t>
          </w:r>
          <w:r>
            <w:rPr>
              <w:rFonts w:asciiTheme="minorHAnsi" w:hAnsiTheme="minorHAnsi"/>
              <w:i w:val="0"/>
              <w:iCs w:val="0"/>
              <w:noProof/>
              <w:sz w:val="24"/>
              <w:szCs w:val="24"/>
              <w:lang w:eastAsia="ja-JP"/>
            </w:rPr>
            <w:tab/>
          </w:r>
          <w:r>
            <w:rPr>
              <w:noProof/>
            </w:rPr>
            <w:t>Viral Constructs</w:t>
          </w:r>
          <w:r>
            <w:rPr>
              <w:noProof/>
            </w:rPr>
            <w:tab/>
          </w:r>
          <w:r>
            <w:rPr>
              <w:noProof/>
            </w:rPr>
            <w:fldChar w:fldCharType="begin"/>
          </w:r>
          <w:r>
            <w:rPr>
              <w:noProof/>
            </w:rPr>
            <w:instrText xml:space="preserve"> PAGEREF _Toc415125934 \h </w:instrText>
          </w:r>
          <w:r>
            <w:rPr>
              <w:noProof/>
            </w:rPr>
          </w:r>
          <w:r>
            <w:rPr>
              <w:noProof/>
            </w:rPr>
            <w:fldChar w:fldCharType="separate"/>
          </w:r>
          <w:r>
            <w:rPr>
              <w:noProof/>
            </w:rPr>
            <w:t>42</w:t>
          </w:r>
          <w:r>
            <w:rPr>
              <w:noProof/>
            </w:rPr>
            <w:fldChar w:fldCharType="end"/>
          </w:r>
        </w:p>
        <w:p w14:paraId="6C3D9F50"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2.2.3.</w:t>
          </w:r>
          <w:r>
            <w:rPr>
              <w:rFonts w:asciiTheme="minorHAnsi" w:hAnsiTheme="minorHAnsi"/>
              <w:i w:val="0"/>
              <w:iCs w:val="0"/>
              <w:noProof/>
              <w:sz w:val="24"/>
              <w:szCs w:val="24"/>
              <w:lang w:eastAsia="ja-JP"/>
            </w:rPr>
            <w:tab/>
          </w:r>
          <w:r>
            <w:rPr>
              <w:noProof/>
            </w:rPr>
            <w:t>Stereotactic Surgeries</w:t>
          </w:r>
          <w:r>
            <w:rPr>
              <w:noProof/>
            </w:rPr>
            <w:tab/>
          </w:r>
          <w:r>
            <w:rPr>
              <w:noProof/>
            </w:rPr>
            <w:fldChar w:fldCharType="begin"/>
          </w:r>
          <w:r>
            <w:rPr>
              <w:noProof/>
            </w:rPr>
            <w:instrText xml:space="preserve"> PAGEREF _Toc415125935 \h </w:instrText>
          </w:r>
          <w:r>
            <w:rPr>
              <w:noProof/>
            </w:rPr>
          </w:r>
          <w:r>
            <w:rPr>
              <w:noProof/>
            </w:rPr>
            <w:fldChar w:fldCharType="separate"/>
          </w:r>
          <w:r>
            <w:rPr>
              <w:noProof/>
            </w:rPr>
            <w:t>42</w:t>
          </w:r>
          <w:r>
            <w:rPr>
              <w:noProof/>
            </w:rPr>
            <w:fldChar w:fldCharType="end"/>
          </w:r>
        </w:p>
        <w:p w14:paraId="1315BD45"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2.2.4.</w:t>
          </w:r>
          <w:r>
            <w:rPr>
              <w:rFonts w:asciiTheme="minorHAnsi" w:hAnsiTheme="minorHAnsi"/>
              <w:i w:val="0"/>
              <w:iCs w:val="0"/>
              <w:noProof/>
              <w:sz w:val="24"/>
              <w:szCs w:val="24"/>
              <w:lang w:eastAsia="ja-JP"/>
            </w:rPr>
            <w:tab/>
          </w:r>
          <w:r>
            <w:rPr>
              <w:noProof/>
            </w:rPr>
            <w:t>Treadmill Running Behavior</w:t>
          </w:r>
          <w:r>
            <w:rPr>
              <w:noProof/>
            </w:rPr>
            <w:tab/>
          </w:r>
          <w:r>
            <w:rPr>
              <w:noProof/>
            </w:rPr>
            <w:fldChar w:fldCharType="begin"/>
          </w:r>
          <w:r>
            <w:rPr>
              <w:noProof/>
            </w:rPr>
            <w:instrText xml:space="preserve"> PAGEREF _Toc415125936 \h </w:instrText>
          </w:r>
          <w:r>
            <w:rPr>
              <w:noProof/>
            </w:rPr>
          </w:r>
          <w:r>
            <w:rPr>
              <w:noProof/>
            </w:rPr>
            <w:fldChar w:fldCharType="separate"/>
          </w:r>
          <w:r>
            <w:rPr>
              <w:noProof/>
            </w:rPr>
            <w:t>44</w:t>
          </w:r>
          <w:r>
            <w:rPr>
              <w:noProof/>
            </w:rPr>
            <w:fldChar w:fldCharType="end"/>
          </w:r>
        </w:p>
        <w:p w14:paraId="440AC79F"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2.2.5.</w:t>
          </w:r>
          <w:r>
            <w:rPr>
              <w:rFonts w:asciiTheme="minorHAnsi" w:hAnsiTheme="minorHAnsi"/>
              <w:i w:val="0"/>
              <w:iCs w:val="0"/>
              <w:noProof/>
              <w:sz w:val="24"/>
              <w:szCs w:val="24"/>
              <w:lang w:eastAsia="ja-JP"/>
            </w:rPr>
            <w:tab/>
          </w:r>
          <w:r>
            <w:rPr>
              <w:noProof/>
            </w:rPr>
            <w:t>Freely-Moving Calcium Imaging and Mouse Tracking</w:t>
          </w:r>
          <w:r>
            <w:rPr>
              <w:noProof/>
            </w:rPr>
            <w:tab/>
          </w:r>
          <w:r>
            <w:rPr>
              <w:noProof/>
            </w:rPr>
            <w:fldChar w:fldCharType="begin"/>
          </w:r>
          <w:r>
            <w:rPr>
              <w:noProof/>
            </w:rPr>
            <w:instrText xml:space="preserve"> PAGEREF _Toc415125937 \h </w:instrText>
          </w:r>
          <w:r>
            <w:rPr>
              <w:noProof/>
            </w:rPr>
          </w:r>
          <w:r>
            <w:rPr>
              <w:noProof/>
            </w:rPr>
            <w:fldChar w:fldCharType="separate"/>
          </w:r>
          <w:r>
            <w:rPr>
              <w:noProof/>
            </w:rPr>
            <w:t>44</w:t>
          </w:r>
          <w:r>
            <w:rPr>
              <w:noProof/>
            </w:rPr>
            <w:fldChar w:fldCharType="end"/>
          </w:r>
        </w:p>
        <w:p w14:paraId="6C990A82"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2.2.6.</w:t>
          </w:r>
          <w:r>
            <w:rPr>
              <w:rFonts w:asciiTheme="minorHAnsi" w:hAnsiTheme="minorHAnsi"/>
              <w:i w:val="0"/>
              <w:iCs w:val="0"/>
              <w:noProof/>
              <w:sz w:val="24"/>
              <w:szCs w:val="24"/>
              <w:lang w:eastAsia="ja-JP"/>
            </w:rPr>
            <w:tab/>
          </w:r>
          <w:r>
            <w:rPr>
              <w:noProof/>
            </w:rPr>
            <w:t>Histology and Epifluorescent Microscopy</w:t>
          </w:r>
          <w:r>
            <w:rPr>
              <w:noProof/>
            </w:rPr>
            <w:tab/>
          </w:r>
          <w:r>
            <w:rPr>
              <w:noProof/>
            </w:rPr>
            <w:fldChar w:fldCharType="begin"/>
          </w:r>
          <w:r>
            <w:rPr>
              <w:noProof/>
            </w:rPr>
            <w:instrText xml:space="preserve"> PAGEREF _Toc415125938 \h </w:instrText>
          </w:r>
          <w:r>
            <w:rPr>
              <w:noProof/>
            </w:rPr>
          </w:r>
          <w:r>
            <w:rPr>
              <w:noProof/>
            </w:rPr>
            <w:fldChar w:fldCharType="separate"/>
          </w:r>
          <w:r>
            <w:rPr>
              <w:noProof/>
            </w:rPr>
            <w:t>47</w:t>
          </w:r>
          <w:r>
            <w:rPr>
              <w:noProof/>
            </w:rPr>
            <w:fldChar w:fldCharType="end"/>
          </w:r>
        </w:p>
        <w:p w14:paraId="4634FEB5"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2.2.7.</w:t>
          </w:r>
          <w:r>
            <w:rPr>
              <w:rFonts w:asciiTheme="minorHAnsi" w:hAnsiTheme="minorHAnsi"/>
              <w:i w:val="0"/>
              <w:iCs w:val="0"/>
              <w:noProof/>
              <w:sz w:val="24"/>
              <w:szCs w:val="24"/>
              <w:lang w:eastAsia="ja-JP"/>
            </w:rPr>
            <w:tab/>
          </w:r>
          <w:r>
            <w:rPr>
              <w:noProof/>
            </w:rPr>
            <w:t>Time Cell Selection</w:t>
          </w:r>
          <w:r>
            <w:rPr>
              <w:noProof/>
            </w:rPr>
            <w:tab/>
          </w:r>
          <w:r>
            <w:rPr>
              <w:noProof/>
            </w:rPr>
            <w:fldChar w:fldCharType="begin"/>
          </w:r>
          <w:r>
            <w:rPr>
              <w:noProof/>
            </w:rPr>
            <w:instrText xml:space="preserve"> PAGEREF _Toc415125939 \h </w:instrText>
          </w:r>
          <w:r>
            <w:rPr>
              <w:noProof/>
            </w:rPr>
          </w:r>
          <w:r>
            <w:rPr>
              <w:noProof/>
            </w:rPr>
            <w:fldChar w:fldCharType="separate"/>
          </w:r>
          <w:r>
            <w:rPr>
              <w:noProof/>
            </w:rPr>
            <w:t>47</w:t>
          </w:r>
          <w:r>
            <w:rPr>
              <w:noProof/>
            </w:rPr>
            <w:fldChar w:fldCharType="end"/>
          </w:r>
        </w:p>
        <w:p w14:paraId="7A1C4BBA"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2.2.8.</w:t>
          </w:r>
          <w:r>
            <w:rPr>
              <w:rFonts w:asciiTheme="minorHAnsi" w:hAnsiTheme="minorHAnsi"/>
              <w:i w:val="0"/>
              <w:iCs w:val="0"/>
              <w:noProof/>
              <w:sz w:val="24"/>
              <w:szCs w:val="24"/>
              <w:lang w:eastAsia="ja-JP"/>
            </w:rPr>
            <w:tab/>
          </w:r>
          <w:r>
            <w:rPr>
              <w:noProof/>
            </w:rPr>
            <w:t>Within-Session Trial Bias Score</w:t>
          </w:r>
          <w:r>
            <w:rPr>
              <w:noProof/>
            </w:rPr>
            <w:tab/>
          </w:r>
          <w:r>
            <w:rPr>
              <w:noProof/>
            </w:rPr>
            <w:fldChar w:fldCharType="begin"/>
          </w:r>
          <w:r>
            <w:rPr>
              <w:noProof/>
            </w:rPr>
            <w:instrText xml:space="preserve"> PAGEREF _Toc415125940 \h </w:instrText>
          </w:r>
          <w:r>
            <w:rPr>
              <w:noProof/>
            </w:rPr>
          </w:r>
          <w:r>
            <w:rPr>
              <w:noProof/>
            </w:rPr>
            <w:fldChar w:fldCharType="separate"/>
          </w:r>
          <w:r>
            <w:rPr>
              <w:noProof/>
            </w:rPr>
            <w:t>48</w:t>
          </w:r>
          <w:r>
            <w:rPr>
              <w:noProof/>
            </w:rPr>
            <w:fldChar w:fldCharType="end"/>
          </w:r>
        </w:p>
        <w:p w14:paraId="2A9226F1"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2.2.9.</w:t>
          </w:r>
          <w:r>
            <w:rPr>
              <w:rFonts w:asciiTheme="minorHAnsi" w:hAnsiTheme="minorHAnsi"/>
              <w:i w:val="0"/>
              <w:iCs w:val="0"/>
              <w:noProof/>
              <w:sz w:val="24"/>
              <w:szCs w:val="24"/>
              <w:lang w:eastAsia="ja-JP"/>
            </w:rPr>
            <w:tab/>
          </w:r>
          <w:r>
            <w:rPr>
              <w:noProof/>
            </w:rPr>
            <w:t>Population Correlations</w:t>
          </w:r>
          <w:r>
            <w:rPr>
              <w:noProof/>
            </w:rPr>
            <w:tab/>
          </w:r>
          <w:r>
            <w:rPr>
              <w:noProof/>
            </w:rPr>
            <w:fldChar w:fldCharType="begin"/>
          </w:r>
          <w:r>
            <w:rPr>
              <w:noProof/>
            </w:rPr>
            <w:instrText xml:space="preserve"> PAGEREF _Toc415125941 \h </w:instrText>
          </w:r>
          <w:r>
            <w:rPr>
              <w:noProof/>
            </w:rPr>
          </w:r>
          <w:r>
            <w:rPr>
              <w:noProof/>
            </w:rPr>
            <w:fldChar w:fldCharType="separate"/>
          </w:r>
          <w:r>
            <w:rPr>
              <w:noProof/>
            </w:rPr>
            <w:t>49</w:t>
          </w:r>
          <w:r>
            <w:rPr>
              <w:noProof/>
            </w:rPr>
            <w:fldChar w:fldCharType="end"/>
          </w:r>
        </w:p>
        <w:p w14:paraId="43ECB581" w14:textId="77777777" w:rsidR="00ED438C" w:rsidRDefault="00ED438C">
          <w:pPr>
            <w:pStyle w:val="TOC3"/>
            <w:tabs>
              <w:tab w:val="left" w:pos="1270"/>
              <w:tab w:val="right" w:leader="dot" w:pos="8630"/>
            </w:tabs>
            <w:rPr>
              <w:rFonts w:asciiTheme="minorHAnsi" w:hAnsiTheme="minorHAnsi"/>
              <w:i w:val="0"/>
              <w:iCs w:val="0"/>
              <w:noProof/>
              <w:sz w:val="24"/>
              <w:szCs w:val="24"/>
              <w:lang w:eastAsia="ja-JP"/>
            </w:rPr>
          </w:pPr>
          <w:r>
            <w:rPr>
              <w:noProof/>
            </w:rPr>
            <w:t>2.2.10.</w:t>
          </w:r>
          <w:r>
            <w:rPr>
              <w:rFonts w:asciiTheme="minorHAnsi" w:hAnsiTheme="minorHAnsi"/>
              <w:i w:val="0"/>
              <w:iCs w:val="0"/>
              <w:noProof/>
              <w:sz w:val="24"/>
              <w:szCs w:val="24"/>
              <w:lang w:eastAsia="ja-JP"/>
            </w:rPr>
            <w:tab/>
          </w:r>
          <w:r>
            <w:rPr>
              <w:noProof/>
            </w:rPr>
            <w:t>Naïve Bayes Classifiers</w:t>
          </w:r>
          <w:r>
            <w:rPr>
              <w:noProof/>
            </w:rPr>
            <w:tab/>
          </w:r>
          <w:r>
            <w:rPr>
              <w:noProof/>
            </w:rPr>
            <w:fldChar w:fldCharType="begin"/>
          </w:r>
          <w:r>
            <w:rPr>
              <w:noProof/>
            </w:rPr>
            <w:instrText xml:space="preserve"> PAGEREF _Toc415125942 \h </w:instrText>
          </w:r>
          <w:r>
            <w:rPr>
              <w:noProof/>
            </w:rPr>
          </w:r>
          <w:r>
            <w:rPr>
              <w:noProof/>
            </w:rPr>
            <w:fldChar w:fldCharType="separate"/>
          </w:r>
          <w:r>
            <w:rPr>
              <w:noProof/>
            </w:rPr>
            <w:t>49</w:t>
          </w:r>
          <w:r>
            <w:rPr>
              <w:noProof/>
            </w:rPr>
            <w:fldChar w:fldCharType="end"/>
          </w:r>
        </w:p>
        <w:p w14:paraId="6AFBFA6A" w14:textId="77777777" w:rsidR="00ED438C" w:rsidRDefault="00ED438C">
          <w:pPr>
            <w:pStyle w:val="TOC3"/>
            <w:tabs>
              <w:tab w:val="left" w:pos="1270"/>
              <w:tab w:val="right" w:leader="dot" w:pos="8630"/>
            </w:tabs>
            <w:rPr>
              <w:rFonts w:asciiTheme="minorHAnsi" w:hAnsiTheme="minorHAnsi"/>
              <w:i w:val="0"/>
              <w:iCs w:val="0"/>
              <w:noProof/>
              <w:sz w:val="24"/>
              <w:szCs w:val="24"/>
              <w:lang w:eastAsia="ja-JP"/>
            </w:rPr>
          </w:pPr>
          <w:r>
            <w:rPr>
              <w:noProof/>
            </w:rPr>
            <w:t>2.2.11.</w:t>
          </w:r>
          <w:r>
            <w:rPr>
              <w:rFonts w:asciiTheme="minorHAnsi" w:hAnsiTheme="minorHAnsi"/>
              <w:i w:val="0"/>
              <w:iCs w:val="0"/>
              <w:noProof/>
              <w:sz w:val="24"/>
              <w:szCs w:val="24"/>
              <w:lang w:eastAsia="ja-JP"/>
            </w:rPr>
            <w:tab/>
          </w:r>
          <w:r>
            <w:rPr>
              <w:noProof/>
            </w:rPr>
            <w:t>Statistical Tests</w:t>
          </w:r>
          <w:r>
            <w:rPr>
              <w:noProof/>
            </w:rPr>
            <w:tab/>
          </w:r>
          <w:r>
            <w:rPr>
              <w:noProof/>
            </w:rPr>
            <w:fldChar w:fldCharType="begin"/>
          </w:r>
          <w:r>
            <w:rPr>
              <w:noProof/>
            </w:rPr>
            <w:instrText xml:space="preserve"> PAGEREF _Toc415125943 \h </w:instrText>
          </w:r>
          <w:r>
            <w:rPr>
              <w:noProof/>
            </w:rPr>
          </w:r>
          <w:r>
            <w:rPr>
              <w:noProof/>
            </w:rPr>
            <w:fldChar w:fldCharType="separate"/>
          </w:r>
          <w:r>
            <w:rPr>
              <w:noProof/>
            </w:rPr>
            <w:t>50</w:t>
          </w:r>
          <w:r>
            <w:rPr>
              <w:noProof/>
            </w:rPr>
            <w:fldChar w:fldCharType="end"/>
          </w:r>
        </w:p>
        <w:p w14:paraId="5FC2AB91" w14:textId="77777777" w:rsidR="00ED438C" w:rsidRDefault="00ED438C">
          <w:pPr>
            <w:pStyle w:val="TOC2"/>
            <w:tabs>
              <w:tab w:val="left" w:pos="780"/>
              <w:tab w:val="right" w:leader="dot" w:pos="8630"/>
            </w:tabs>
            <w:rPr>
              <w:rFonts w:asciiTheme="minorHAnsi" w:hAnsiTheme="minorHAnsi"/>
              <w:smallCaps w:val="0"/>
              <w:noProof/>
              <w:sz w:val="24"/>
              <w:szCs w:val="24"/>
              <w:lang w:eastAsia="ja-JP"/>
            </w:rPr>
          </w:pPr>
          <w:r>
            <w:rPr>
              <w:noProof/>
            </w:rPr>
            <w:lastRenderedPageBreak/>
            <w:t>2.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5125944 \h </w:instrText>
          </w:r>
          <w:r>
            <w:rPr>
              <w:noProof/>
            </w:rPr>
          </w:r>
          <w:r>
            <w:rPr>
              <w:noProof/>
            </w:rPr>
            <w:fldChar w:fldCharType="separate"/>
          </w:r>
          <w:r>
            <w:rPr>
              <w:noProof/>
            </w:rPr>
            <w:t>51</w:t>
          </w:r>
          <w:r>
            <w:rPr>
              <w:noProof/>
            </w:rPr>
            <w:fldChar w:fldCharType="end"/>
          </w:r>
        </w:p>
        <w:p w14:paraId="4A3CCBA4"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2.3.1.</w:t>
          </w:r>
          <w:r>
            <w:rPr>
              <w:rFonts w:asciiTheme="minorHAnsi" w:hAnsiTheme="minorHAnsi"/>
              <w:i w:val="0"/>
              <w:iCs w:val="0"/>
              <w:noProof/>
              <w:sz w:val="24"/>
              <w:szCs w:val="24"/>
              <w:lang w:eastAsia="ja-JP"/>
            </w:rPr>
            <w:tab/>
          </w:r>
          <w:r>
            <w:rPr>
              <w:noProof/>
            </w:rPr>
            <w:t>Behavioral Task and Epifluorescence Imaging of Calcium Transients</w:t>
          </w:r>
          <w:r>
            <w:rPr>
              <w:noProof/>
            </w:rPr>
            <w:tab/>
          </w:r>
          <w:r>
            <w:rPr>
              <w:noProof/>
            </w:rPr>
            <w:fldChar w:fldCharType="begin"/>
          </w:r>
          <w:r>
            <w:rPr>
              <w:noProof/>
            </w:rPr>
            <w:instrText xml:space="preserve"> PAGEREF _Toc415125945 \h </w:instrText>
          </w:r>
          <w:r>
            <w:rPr>
              <w:noProof/>
            </w:rPr>
          </w:r>
          <w:r>
            <w:rPr>
              <w:noProof/>
            </w:rPr>
            <w:fldChar w:fldCharType="separate"/>
          </w:r>
          <w:r>
            <w:rPr>
              <w:noProof/>
            </w:rPr>
            <w:t>51</w:t>
          </w:r>
          <w:r>
            <w:rPr>
              <w:noProof/>
            </w:rPr>
            <w:fldChar w:fldCharType="end"/>
          </w:r>
        </w:p>
        <w:p w14:paraId="195D36FC"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2.3.2.</w:t>
          </w:r>
          <w:r>
            <w:rPr>
              <w:rFonts w:asciiTheme="minorHAnsi" w:hAnsiTheme="minorHAnsi"/>
              <w:i w:val="0"/>
              <w:iCs w:val="0"/>
              <w:noProof/>
              <w:sz w:val="24"/>
              <w:szCs w:val="24"/>
              <w:lang w:eastAsia="ja-JP"/>
            </w:rPr>
            <w:tab/>
          </w:r>
          <w:r>
            <w:rPr>
              <w:noProof/>
            </w:rPr>
            <w:t>Reconstructing Temporal Information from Ordered Neuronal Firing</w:t>
          </w:r>
          <w:r>
            <w:rPr>
              <w:noProof/>
            </w:rPr>
            <w:tab/>
          </w:r>
          <w:r>
            <w:rPr>
              <w:noProof/>
            </w:rPr>
            <w:fldChar w:fldCharType="begin"/>
          </w:r>
          <w:r>
            <w:rPr>
              <w:noProof/>
            </w:rPr>
            <w:instrText xml:space="preserve"> PAGEREF _Toc415125946 \h </w:instrText>
          </w:r>
          <w:r>
            <w:rPr>
              <w:noProof/>
            </w:rPr>
          </w:r>
          <w:r>
            <w:rPr>
              <w:noProof/>
            </w:rPr>
            <w:fldChar w:fldCharType="separate"/>
          </w:r>
          <w:r>
            <w:rPr>
              <w:noProof/>
            </w:rPr>
            <w:t>52</w:t>
          </w:r>
          <w:r>
            <w:rPr>
              <w:noProof/>
            </w:rPr>
            <w:fldChar w:fldCharType="end"/>
          </w:r>
        </w:p>
        <w:p w14:paraId="2813244F"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2.3.3.</w:t>
          </w:r>
          <w:r>
            <w:rPr>
              <w:rFonts w:asciiTheme="minorHAnsi" w:hAnsiTheme="minorHAnsi"/>
              <w:i w:val="0"/>
              <w:iCs w:val="0"/>
              <w:noProof/>
              <w:sz w:val="24"/>
              <w:szCs w:val="24"/>
              <w:lang w:eastAsia="ja-JP"/>
            </w:rPr>
            <w:tab/>
          </w:r>
          <w:r>
            <w:rPr>
              <w:noProof/>
            </w:rPr>
            <w:t>Evolution of Time Cell Sequences on the Scale of Minutes</w:t>
          </w:r>
          <w:r>
            <w:rPr>
              <w:noProof/>
            </w:rPr>
            <w:tab/>
          </w:r>
          <w:r>
            <w:rPr>
              <w:noProof/>
            </w:rPr>
            <w:fldChar w:fldCharType="begin"/>
          </w:r>
          <w:r>
            <w:rPr>
              <w:noProof/>
            </w:rPr>
            <w:instrText xml:space="preserve"> PAGEREF _Toc415125947 \h </w:instrText>
          </w:r>
          <w:r>
            <w:rPr>
              <w:noProof/>
            </w:rPr>
          </w:r>
          <w:r>
            <w:rPr>
              <w:noProof/>
            </w:rPr>
            <w:fldChar w:fldCharType="separate"/>
          </w:r>
          <w:r>
            <w:rPr>
              <w:noProof/>
            </w:rPr>
            <w:t>53</w:t>
          </w:r>
          <w:r>
            <w:rPr>
              <w:noProof/>
            </w:rPr>
            <w:fldChar w:fldCharType="end"/>
          </w:r>
        </w:p>
        <w:p w14:paraId="0164BE79"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2.3.4.</w:t>
          </w:r>
          <w:r>
            <w:rPr>
              <w:rFonts w:asciiTheme="minorHAnsi" w:hAnsiTheme="minorHAnsi"/>
              <w:i w:val="0"/>
              <w:iCs w:val="0"/>
              <w:noProof/>
              <w:sz w:val="24"/>
              <w:szCs w:val="24"/>
              <w:lang w:eastAsia="ja-JP"/>
            </w:rPr>
            <w:tab/>
          </w:r>
          <w:r>
            <w:rPr>
              <w:noProof/>
            </w:rPr>
            <w:t>Longitudinal Tracking of Time Cell Sequences</w:t>
          </w:r>
          <w:r>
            <w:rPr>
              <w:noProof/>
            </w:rPr>
            <w:tab/>
          </w:r>
          <w:r>
            <w:rPr>
              <w:noProof/>
            </w:rPr>
            <w:fldChar w:fldCharType="begin"/>
          </w:r>
          <w:r>
            <w:rPr>
              <w:noProof/>
            </w:rPr>
            <w:instrText xml:space="preserve"> PAGEREF _Toc415125948 \h </w:instrText>
          </w:r>
          <w:r>
            <w:rPr>
              <w:noProof/>
            </w:rPr>
          </w:r>
          <w:r>
            <w:rPr>
              <w:noProof/>
            </w:rPr>
            <w:fldChar w:fldCharType="separate"/>
          </w:r>
          <w:r>
            <w:rPr>
              <w:noProof/>
            </w:rPr>
            <w:t>55</w:t>
          </w:r>
          <w:r>
            <w:rPr>
              <w:noProof/>
            </w:rPr>
            <w:fldChar w:fldCharType="end"/>
          </w:r>
        </w:p>
        <w:p w14:paraId="10EBDE49"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2.3.5.</w:t>
          </w:r>
          <w:r>
            <w:rPr>
              <w:rFonts w:asciiTheme="minorHAnsi" w:hAnsiTheme="minorHAnsi"/>
              <w:i w:val="0"/>
              <w:iCs w:val="0"/>
              <w:noProof/>
              <w:sz w:val="24"/>
              <w:szCs w:val="24"/>
              <w:lang w:eastAsia="ja-JP"/>
            </w:rPr>
            <w:tab/>
          </w:r>
          <w:r>
            <w:rPr>
              <w:noProof/>
            </w:rPr>
            <w:t>Evolution of Time Cell Sequences on the Scale of Days</w:t>
          </w:r>
          <w:r>
            <w:rPr>
              <w:noProof/>
            </w:rPr>
            <w:tab/>
          </w:r>
          <w:r>
            <w:rPr>
              <w:noProof/>
            </w:rPr>
            <w:fldChar w:fldCharType="begin"/>
          </w:r>
          <w:r>
            <w:rPr>
              <w:noProof/>
            </w:rPr>
            <w:instrText xml:space="preserve"> PAGEREF _Toc415125949 \h </w:instrText>
          </w:r>
          <w:r>
            <w:rPr>
              <w:noProof/>
            </w:rPr>
          </w:r>
          <w:r>
            <w:rPr>
              <w:noProof/>
            </w:rPr>
            <w:fldChar w:fldCharType="separate"/>
          </w:r>
          <w:r>
            <w:rPr>
              <w:noProof/>
            </w:rPr>
            <w:t>57</w:t>
          </w:r>
          <w:r>
            <w:rPr>
              <w:noProof/>
            </w:rPr>
            <w:fldChar w:fldCharType="end"/>
          </w:r>
        </w:p>
        <w:p w14:paraId="43BB3E15" w14:textId="77777777" w:rsidR="00ED438C" w:rsidRDefault="00ED438C">
          <w:pPr>
            <w:pStyle w:val="TOC2"/>
            <w:tabs>
              <w:tab w:val="left" w:pos="780"/>
              <w:tab w:val="right" w:leader="dot" w:pos="8630"/>
            </w:tabs>
            <w:rPr>
              <w:rFonts w:asciiTheme="minorHAnsi" w:hAnsiTheme="minorHAnsi"/>
              <w:smallCaps w:val="0"/>
              <w:noProof/>
              <w:sz w:val="24"/>
              <w:szCs w:val="24"/>
              <w:lang w:eastAsia="ja-JP"/>
            </w:rPr>
          </w:pPr>
          <w:r>
            <w:rPr>
              <w:noProof/>
            </w:rPr>
            <w:t>2.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5125950 \h </w:instrText>
          </w:r>
          <w:r>
            <w:rPr>
              <w:noProof/>
            </w:rPr>
          </w:r>
          <w:r>
            <w:rPr>
              <w:noProof/>
            </w:rPr>
            <w:fldChar w:fldCharType="separate"/>
          </w:r>
          <w:r>
            <w:rPr>
              <w:noProof/>
            </w:rPr>
            <w:t>59</w:t>
          </w:r>
          <w:r>
            <w:rPr>
              <w:noProof/>
            </w:rPr>
            <w:fldChar w:fldCharType="end"/>
          </w:r>
        </w:p>
        <w:p w14:paraId="01498D61"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2.4.1.</w:t>
          </w:r>
          <w:r>
            <w:rPr>
              <w:rFonts w:asciiTheme="minorHAnsi" w:hAnsiTheme="minorHAnsi"/>
              <w:i w:val="0"/>
              <w:iCs w:val="0"/>
              <w:noProof/>
              <w:sz w:val="24"/>
              <w:szCs w:val="24"/>
              <w:lang w:eastAsia="ja-JP"/>
            </w:rPr>
            <w:tab/>
          </w:r>
          <w:r>
            <w:rPr>
              <w:noProof/>
            </w:rPr>
            <w:t>Robustness of Sequential Firing over Days</w:t>
          </w:r>
          <w:r>
            <w:rPr>
              <w:noProof/>
            </w:rPr>
            <w:tab/>
          </w:r>
          <w:r>
            <w:rPr>
              <w:noProof/>
            </w:rPr>
            <w:fldChar w:fldCharType="begin"/>
          </w:r>
          <w:r>
            <w:rPr>
              <w:noProof/>
            </w:rPr>
            <w:instrText xml:space="preserve"> PAGEREF _Toc415125951 \h </w:instrText>
          </w:r>
          <w:r>
            <w:rPr>
              <w:noProof/>
            </w:rPr>
          </w:r>
          <w:r>
            <w:rPr>
              <w:noProof/>
            </w:rPr>
            <w:fldChar w:fldCharType="separate"/>
          </w:r>
          <w:r>
            <w:rPr>
              <w:noProof/>
            </w:rPr>
            <w:t>59</w:t>
          </w:r>
          <w:r>
            <w:rPr>
              <w:noProof/>
            </w:rPr>
            <w:fldChar w:fldCharType="end"/>
          </w:r>
        </w:p>
        <w:p w14:paraId="7DC160A8"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2.4.2.</w:t>
          </w:r>
          <w:r>
            <w:rPr>
              <w:rFonts w:asciiTheme="minorHAnsi" w:hAnsiTheme="minorHAnsi"/>
              <w:i w:val="0"/>
              <w:iCs w:val="0"/>
              <w:noProof/>
              <w:sz w:val="24"/>
              <w:szCs w:val="24"/>
              <w:lang w:eastAsia="ja-JP"/>
            </w:rPr>
            <w:tab/>
          </w:r>
          <w:r>
            <w:rPr>
              <w:noProof/>
            </w:rPr>
            <w:t>Advantages of Neural Instability in an Unstable World: Drift as a Mechanism for Timestamping Events</w:t>
          </w:r>
          <w:r>
            <w:rPr>
              <w:noProof/>
            </w:rPr>
            <w:tab/>
          </w:r>
          <w:r>
            <w:rPr>
              <w:noProof/>
            </w:rPr>
            <w:fldChar w:fldCharType="begin"/>
          </w:r>
          <w:r>
            <w:rPr>
              <w:noProof/>
            </w:rPr>
            <w:instrText xml:space="preserve"> PAGEREF _Toc415125952 \h </w:instrText>
          </w:r>
          <w:r>
            <w:rPr>
              <w:noProof/>
            </w:rPr>
          </w:r>
          <w:r>
            <w:rPr>
              <w:noProof/>
            </w:rPr>
            <w:fldChar w:fldCharType="separate"/>
          </w:r>
          <w:r>
            <w:rPr>
              <w:noProof/>
            </w:rPr>
            <w:t>60</w:t>
          </w:r>
          <w:r>
            <w:rPr>
              <w:noProof/>
            </w:rPr>
            <w:fldChar w:fldCharType="end"/>
          </w:r>
        </w:p>
        <w:p w14:paraId="7EA6037E"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2.4.3.</w:t>
          </w:r>
          <w:r>
            <w:rPr>
              <w:rFonts w:asciiTheme="minorHAnsi" w:hAnsiTheme="minorHAnsi"/>
              <w:i w:val="0"/>
              <w:iCs w:val="0"/>
              <w:noProof/>
              <w:sz w:val="24"/>
              <w:szCs w:val="24"/>
              <w:lang w:eastAsia="ja-JP"/>
            </w:rPr>
            <w:tab/>
          </w:r>
          <w:r>
            <w:rPr>
              <w:noProof/>
            </w:rPr>
            <w:t>A Unified Framework of Event Sequence Coding in Hippocampus over Long Timescales</w:t>
          </w:r>
          <w:r>
            <w:rPr>
              <w:noProof/>
            </w:rPr>
            <w:tab/>
          </w:r>
          <w:r>
            <w:rPr>
              <w:noProof/>
            </w:rPr>
            <w:fldChar w:fldCharType="begin"/>
          </w:r>
          <w:r>
            <w:rPr>
              <w:noProof/>
            </w:rPr>
            <w:instrText xml:space="preserve"> PAGEREF _Toc415125953 \h </w:instrText>
          </w:r>
          <w:r>
            <w:rPr>
              <w:noProof/>
            </w:rPr>
          </w:r>
          <w:r>
            <w:rPr>
              <w:noProof/>
            </w:rPr>
            <w:fldChar w:fldCharType="separate"/>
          </w:r>
          <w:r>
            <w:rPr>
              <w:noProof/>
            </w:rPr>
            <w:t>63</w:t>
          </w:r>
          <w:r>
            <w:rPr>
              <w:noProof/>
            </w:rPr>
            <w:fldChar w:fldCharType="end"/>
          </w:r>
        </w:p>
        <w:p w14:paraId="41E0E4E5"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2.4.4.</w:t>
          </w:r>
          <w:r>
            <w:rPr>
              <w:rFonts w:asciiTheme="minorHAnsi" w:hAnsiTheme="minorHAnsi"/>
              <w:i w:val="0"/>
              <w:iCs w:val="0"/>
              <w:noProof/>
              <w:sz w:val="24"/>
              <w:szCs w:val="24"/>
              <w:lang w:eastAsia="ja-JP"/>
            </w:rPr>
            <w:tab/>
          </w:r>
          <w:r>
            <w:rPr>
              <w:noProof/>
            </w:rPr>
            <w:t>Formation of Schemata via Integration of Experiences across Macrotime</w:t>
          </w:r>
          <w:r>
            <w:rPr>
              <w:noProof/>
            </w:rPr>
            <w:tab/>
          </w:r>
          <w:r>
            <w:rPr>
              <w:noProof/>
            </w:rPr>
            <w:fldChar w:fldCharType="begin"/>
          </w:r>
          <w:r>
            <w:rPr>
              <w:noProof/>
            </w:rPr>
            <w:instrText xml:space="preserve"> PAGEREF _Toc415125954 \h </w:instrText>
          </w:r>
          <w:r>
            <w:rPr>
              <w:noProof/>
            </w:rPr>
          </w:r>
          <w:r>
            <w:rPr>
              <w:noProof/>
            </w:rPr>
            <w:fldChar w:fldCharType="separate"/>
          </w:r>
          <w:r>
            <w:rPr>
              <w:noProof/>
            </w:rPr>
            <w:t>64</w:t>
          </w:r>
          <w:r>
            <w:rPr>
              <w:noProof/>
            </w:rPr>
            <w:fldChar w:fldCharType="end"/>
          </w:r>
        </w:p>
        <w:p w14:paraId="6BBA0339"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2.4.5.</w:t>
          </w:r>
          <w:r>
            <w:rPr>
              <w:rFonts w:asciiTheme="minorHAnsi" w:hAnsiTheme="minorHAnsi"/>
              <w:i w:val="0"/>
              <w:iCs w:val="0"/>
              <w:noProof/>
              <w:sz w:val="24"/>
              <w:szCs w:val="24"/>
              <w:lang w:eastAsia="ja-JP"/>
            </w:rPr>
            <w:tab/>
          </w:r>
          <w:r>
            <w:rPr>
              <w:noProof/>
            </w:rPr>
            <w:t>Outstanding Questions in Long-Term Sequence Representations</w:t>
          </w:r>
          <w:r>
            <w:rPr>
              <w:noProof/>
            </w:rPr>
            <w:tab/>
          </w:r>
          <w:r>
            <w:rPr>
              <w:noProof/>
            </w:rPr>
            <w:fldChar w:fldCharType="begin"/>
          </w:r>
          <w:r>
            <w:rPr>
              <w:noProof/>
            </w:rPr>
            <w:instrText xml:space="preserve"> PAGEREF _Toc415125955 \h </w:instrText>
          </w:r>
          <w:r>
            <w:rPr>
              <w:noProof/>
            </w:rPr>
          </w:r>
          <w:r>
            <w:rPr>
              <w:noProof/>
            </w:rPr>
            <w:fldChar w:fldCharType="separate"/>
          </w:r>
          <w:r>
            <w:rPr>
              <w:noProof/>
            </w:rPr>
            <w:t>65</w:t>
          </w:r>
          <w:r>
            <w:rPr>
              <w:noProof/>
            </w:rPr>
            <w:fldChar w:fldCharType="end"/>
          </w:r>
        </w:p>
        <w:p w14:paraId="5A1AA056" w14:textId="77777777" w:rsidR="00ED438C" w:rsidRDefault="00ED438C">
          <w:pPr>
            <w:pStyle w:val="TOC2"/>
            <w:tabs>
              <w:tab w:val="left" w:pos="780"/>
              <w:tab w:val="right" w:leader="dot" w:pos="8630"/>
            </w:tabs>
            <w:rPr>
              <w:rFonts w:asciiTheme="minorHAnsi" w:hAnsiTheme="minorHAnsi"/>
              <w:smallCaps w:val="0"/>
              <w:noProof/>
              <w:sz w:val="24"/>
              <w:szCs w:val="24"/>
              <w:lang w:eastAsia="ja-JP"/>
            </w:rPr>
          </w:pPr>
          <w:r>
            <w:rPr>
              <w:noProof/>
            </w:rPr>
            <w:t>2.5.</w:t>
          </w:r>
          <w:r>
            <w:rPr>
              <w:rFonts w:asciiTheme="minorHAnsi" w:hAnsiTheme="minorHAnsi"/>
              <w:smallCaps w:val="0"/>
              <w:noProof/>
              <w:sz w:val="24"/>
              <w:szCs w:val="24"/>
              <w:lang w:eastAsia="ja-JP"/>
            </w:rPr>
            <w:tab/>
          </w:r>
          <w:r>
            <w:rPr>
              <w:noProof/>
            </w:rPr>
            <w:t>Chapter Two Figure List</w:t>
          </w:r>
          <w:r>
            <w:rPr>
              <w:noProof/>
            </w:rPr>
            <w:tab/>
          </w:r>
          <w:r>
            <w:rPr>
              <w:noProof/>
            </w:rPr>
            <w:fldChar w:fldCharType="begin"/>
          </w:r>
          <w:r>
            <w:rPr>
              <w:noProof/>
            </w:rPr>
            <w:instrText xml:space="preserve"> PAGEREF _Toc415125956 \h </w:instrText>
          </w:r>
          <w:r>
            <w:rPr>
              <w:noProof/>
            </w:rPr>
          </w:r>
          <w:r>
            <w:rPr>
              <w:noProof/>
            </w:rPr>
            <w:fldChar w:fldCharType="separate"/>
          </w:r>
          <w:r>
            <w:rPr>
              <w:noProof/>
            </w:rPr>
            <w:t>66</w:t>
          </w:r>
          <w:r>
            <w:rPr>
              <w:noProof/>
            </w:rPr>
            <w:fldChar w:fldCharType="end"/>
          </w:r>
        </w:p>
        <w:p w14:paraId="4A85DC2F" w14:textId="77777777" w:rsidR="00ED438C" w:rsidRDefault="00ED438C">
          <w:pPr>
            <w:pStyle w:val="TOC1"/>
            <w:tabs>
              <w:tab w:val="left" w:pos="390"/>
              <w:tab w:val="right" w:leader="dot" w:pos="8630"/>
            </w:tabs>
            <w:rPr>
              <w:rFonts w:asciiTheme="minorHAnsi" w:hAnsiTheme="minorHAnsi"/>
              <w:bCs w:val="0"/>
              <w:caps w:val="0"/>
              <w:noProof/>
              <w:sz w:val="24"/>
              <w:szCs w:val="24"/>
              <w:lang w:eastAsia="ja-JP"/>
            </w:rPr>
          </w:pPr>
          <w:r>
            <w:rPr>
              <w:noProof/>
            </w:rPr>
            <w:t>3.</w:t>
          </w:r>
          <w:r>
            <w:rPr>
              <w:rFonts w:asciiTheme="minorHAnsi" w:hAnsiTheme="minorHAnsi"/>
              <w:bCs w:val="0"/>
              <w:caps w:val="0"/>
              <w:noProof/>
              <w:sz w:val="24"/>
              <w:szCs w:val="24"/>
              <w:lang w:eastAsia="ja-JP"/>
            </w:rPr>
            <w:tab/>
          </w:r>
          <w:r>
            <w:rPr>
              <w:noProof/>
            </w:rPr>
            <w:t>CHAPTER THREE</w:t>
          </w:r>
          <w:r>
            <w:rPr>
              <w:noProof/>
            </w:rPr>
            <w:tab/>
          </w:r>
          <w:r>
            <w:rPr>
              <w:noProof/>
            </w:rPr>
            <w:fldChar w:fldCharType="begin"/>
          </w:r>
          <w:r>
            <w:rPr>
              <w:noProof/>
            </w:rPr>
            <w:instrText xml:space="preserve"> PAGEREF _Toc415125957 \h </w:instrText>
          </w:r>
          <w:r>
            <w:rPr>
              <w:noProof/>
            </w:rPr>
          </w:r>
          <w:r>
            <w:rPr>
              <w:noProof/>
            </w:rPr>
            <w:fldChar w:fldCharType="separate"/>
          </w:r>
          <w:r>
            <w:rPr>
              <w:noProof/>
            </w:rPr>
            <w:t>87</w:t>
          </w:r>
          <w:r>
            <w:rPr>
              <w:noProof/>
            </w:rPr>
            <w:fldChar w:fldCharType="end"/>
          </w:r>
        </w:p>
        <w:p w14:paraId="0C5CC1DB" w14:textId="77777777" w:rsidR="00ED438C" w:rsidRDefault="00ED438C">
          <w:pPr>
            <w:pStyle w:val="TOC2"/>
            <w:tabs>
              <w:tab w:val="left" w:pos="780"/>
              <w:tab w:val="right" w:leader="dot" w:pos="8630"/>
            </w:tabs>
            <w:rPr>
              <w:rFonts w:asciiTheme="minorHAnsi" w:hAnsiTheme="minorHAnsi"/>
              <w:smallCaps w:val="0"/>
              <w:noProof/>
              <w:sz w:val="24"/>
              <w:szCs w:val="24"/>
              <w:lang w:eastAsia="ja-JP"/>
            </w:rPr>
          </w:pPr>
          <w:r>
            <w:rPr>
              <w:noProof/>
            </w:rPr>
            <w:t>3.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5125958 \h </w:instrText>
          </w:r>
          <w:r>
            <w:rPr>
              <w:noProof/>
            </w:rPr>
          </w:r>
          <w:r>
            <w:rPr>
              <w:noProof/>
            </w:rPr>
            <w:fldChar w:fldCharType="separate"/>
          </w:r>
          <w:r>
            <w:rPr>
              <w:noProof/>
            </w:rPr>
            <w:t>87</w:t>
          </w:r>
          <w:r>
            <w:rPr>
              <w:noProof/>
            </w:rPr>
            <w:fldChar w:fldCharType="end"/>
          </w:r>
        </w:p>
        <w:p w14:paraId="5D85ACAC" w14:textId="77777777" w:rsidR="00ED438C" w:rsidRDefault="00ED438C">
          <w:pPr>
            <w:pStyle w:val="TOC2"/>
            <w:tabs>
              <w:tab w:val="left" w:pos="780"/>
              <w:tab w:val="right" w:leader="dot" w:pos="8630"/>
            </w:tabs>
            <w:rPr>
              <w:rFonts w:asciiTheme="minorHAnsi" w:hAnsiTheme="minorHAnsi"/>
              <w:smallCaps w:val="0"/>
              <w:noProof/>
              <w:sz w:val="24"/>
              <w:szCs w:val="24"/>
              <w:lang w:eastAsia="ja-JP"/>
            </w:rPr>
          </w:pPr>
          <w:r>
            <w:rPr>
              <w:noProof/>
            </w:rPr>
            <w:t>3.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5125959 \h </w:instrText>
          </w:r>
          <w:r>
            <w:rPr>
              <w:noProof/>
            </w:rPr>
          </w:r>
          <w:r>
            <w:rPr>
              <w:noProof/>
            </w:rPr>
            <w:fldChar w:fldCharType="separate"/>
          </w:r>
          <w:r>
            <w:rPr>
              <w:noProof/>
            </w:rPr>
            <w:t>88</w:t>
          </w:r>
          <w:r>
            <w:rPr>
              <w:noProof/>
            </w:rPr>
            <w:fldChar w:fldCharType="end"/>
          </w:r>
        </w:p>
        <w:p w14:paraId="6C3E3293"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3.2.1.</w:t>
          </w:r>
          <w:r>
            <w:rPr>
              <w:rFonts w:asciiTheme="minorHAnsi" w:hAnsiTheme="minorHAnsi"/>
              <w:i w:val="0"/>
              <w:iCs w:val="0"/>
              <w:noProof/>
              <w:sz w:val="24"/>
              <w:szCs w:val="24"/>
              <w:lang w:eastAsia="ja-JP"/>
            </w:rPr>
            <w:tab/>
          </w:r>
          <w:r>
            <w:rPr>
              <w:noProof/>
            </w:rPr>
            <w:t>Subjects</w:t>
          </w:r>
          <w:r>
            <w:rPr>
              <w:noProof/>
            </w:rPr>
            <w:tab/>
          </w:r>
          <w:r>
            <w:rPr>
              <w:noProof/>
            </w:rPr>
            <w:fldChar w:fldCharType="begin"/>
          </w:r>
          <w:r>
            <w:rPr>
              <w:noProof/>
            </w:rPr>
            <w:instrText xml:space="preserve"> PAGEREF _Toc415125960 \h </w:instrText>
          </w:r>
          <w:r>
            <w:rPr>
              <w:noProof/>
            </w:rPr>
          </w:r>
          <w:r>
            <w:rPr>
              <w:noProof/>
            </w:rPr>
            <w:fldChar w:fldCharType="separate"/>
          </w:r>
          <w:r>
            <w:rPr>
              <w:noProof/>
            </w:rPr>
            <w:t>88</w:t>
          </w:r>
          <w:r>
            <w:rPr>
              <w:noProof/>
            </w:rPr>
            <w:fldChar w:fldCharType="end"/>
          </w:r>
        </w:p>
        <w:p w14:paraId="2927276B"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3.2.2.</w:t>
          </w:r>
          <w:r>
            <w:rPr>
              <w:rFonts w:asciiTheme="minorHAnsi" w:hAnsiTheme="minorHAnsi"/>
              <w:i w:val="0"/>
              <w:iCs w:val="0"/>
              <w:noProof/>
              <w:sz w:val="24"/>
              <w:szCs w:val="24"/>
              <w:lang w:eastAsia="ja-JP"/>
            </w:rPr>
            <w:tab/>
          </w:r>
          <w:r>
            <w:rPr>
              <w:noProof/>
            </w:rPr>
            <w:t>Activity-dependent viral constructs</w:t>
          </w:r>
          <w:r>
            <w:rPr>
              <w:noProof/>
            </w:rPr>
            <w:tab/>
          </w:r>
          <w:r>
            <w:rPr>
              <w:noProof/>
            </w:rPr>
            <w:fldChar w:fldCharType="begin"/>
          </w:r>
          <w:r>
            <w:rPr>
              <w:noProof/>
            </w:rPr>
            <w:instrText xml:space="preserve"> PAGEREF _Toc415125961 \h </w:instrText>
          </w:r>
          <w:r>
            <w:rPr>
              <w:noProof/>
            </w:rPr>
          </w:r>
          <w:r>
            <w:rPr>
              <w:noProof/>
            </w:rPr>
            <w:fldChar w:fldCharType="separate"/>
          </w:r>
          <w:r>
            <w:rPr>
              <w:noProof/>
            </w:rPr>
            <w:t>89</w:t>
          </w:r>
          <w:r>
            <w:rPr>
              <w:noProof/>
            </w:rPr>
            <w:fldChar w:fldCharType="end"/>
          </w:r>
        </w:p>
        <w:p w14:paraId="5E1FEAA4"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3.2.3.</w:t>
          </w:r>
          <w:r>
            <w:rPr>
              <w:rFonts w:asciiTheme="minorHAnsi" w:hAnsiTheme="minorHAnsi"/>
              <w:i w:val="0"/>
              <w:iCs w:val="0"/>
              <w:noProof/>
              <w:sz w:val="24"/>
              <w:szCs w:val="24"/>
              <w:lang w:eastAsia="ja-JP"/>
            </w:rPr>
            <w:tab/>
          </w:r>
          <w:r>
            <w:rPr>
              <w:noProof/>
            </w:rPr>
            <w:t>Stereotaxic surgeries</w:t>
          </w:r>
          <w:r>
            <w:rPr>
              <w:noProof/>
            </w:rPr>
            <w:tab/>
          </w:r>
          <w:r>
            <w:rPr>
              <w:noProof/>
            </w:rPr>
            <w:fldChar w:fldCharType="begin"/>
          </w:r>
          <w:r>
            <w:rPr>
              <w:noProof/>
            </w:rPr>
            <w:instrText xml:space="preserve"> PAGEREF _Toc415125962 \h </w:instrText>
          </w:r>
          <w:r>
            <w:rPr>
              <w:noProof/>
            </w:rPr>
          </w:r>
          <w:r>
            <w:rPr>
              <w:noProof/>
            </w:rPr>
            <w:fldChar w:fldCharType="separate"/>
          </w:r>
          <w:r>
            <w:rPr>
              <w:noProof/>
            </w:rPr>
            <w:t>89</w:t>
          </w:r>
          <w:r>
            <w:rPr>
              <w:noProof/>
            </w:rPr>
            <w:fldChar w:fldCharType="end"/>
          </w:r>
        </w:p>
        <w:p w14:paraId="09798D51"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3.2.4.</w:t>
          </w:r>
          <w:r>
            <w:rPr>
              <w:rFonts w:asciiTheme="minorHAnsi" w:hAnsiTheme="minorHAnsi"/>
              <w:i w:val="0"/>
              <w:iCs w:val="0"/>
              <w:noProof/>
              <w:sz w:val="24"/>
              <w:szCs w:val="24"/>
              <w:lang w:eastAsia="ja-JP"/>
            </w:rPr>
            <w:tab/>
          </w:r>
          <w:r>
            <w:rPr>
              <w:noProof/>
            </w:rPr>
            <w:t>Optogenetic methods</w:t>
          </w:r>
          <w:r>
            <w:rPr>
              <w:noProof/>
            </w:rPr>
            <w:tab/>
          </w:r>
          <w:r>
            <w:rPr>
              <w:noProof/>
            </w:rPr>
            <w:fldChar w:fldCharType="begin"/>
          </w:r>
          <w:r>
            <w:rPr>
              <w:noProof/>
            </w:rPr>
            <w:instrText xml:space="preserve"> PAGEREF _Toc415125963 \h </w:instrText>
          </w:r>
          <w:r>
            <w:rPr>
              <w:noProof/>
            </w:rPr>
          </w:r>
          <w:r>
            <w:rPr>
              <w:noProof/>
            </w:rPr>
            <w:fldChar w:fldCharType="separate"/>
          </w:r>
          <w:r>
            <w:rPr>
              <w:noProof/>
            </w:rPr>
            <w:t>91</w:t>
          </w:r>
          <w:r>
            <w:rPr>
              <w:noProof/>
            </w:rPr>
            <w:fldChar w:fldCharType="end"/>
          </w:r>
        </w:p>
        <w:p w14:paraId="172F19F2"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3.2.5.</w:t>
          </w:r>
          <w:r>
            <w:rPr>
              <w:rFonts w:asciiTheme="minorHAnsi" w:hAnsiTheme="minorHAnsi"/>
              <w:i w:val="0"/>
              <w:iCs w:val="0"/>
              <w:noProof/>
              <w:sz w:val="24"/>
              <w:szCs w:val="24"/>
              <w:lang w:eastAsia="ja-JP"/>
            </w:rPr>
            <w:tab/>
          </w:r>
          <w:r>
            <w:rPr>
              <w:noProof/>
            </w:rPr>
            <w:t>Behavioral tagging</w:t>
          </w:r>
          <w:r>
            <w:rPr>
              <w:noProof/>
            </w:rPr>
            <w:tab/>
          </w:r>
          <w:r>
            <w:rPr>
              <w:noProof/>
            </w:rPr>
            <w:fldChar w:fldCharType="begin"/>
          </w:r>
          <w:r>
            <w:rPr>
              <w:noProof/>
            </w:rPr>
            <w:instrText xml:space="preserve"> PAGEREF _Toc415125964 \h </w:instrText>
          </w:r>
          <w:r>
            <w:rPr>
              <w:noProof/>
            </w:rPr>
          </w:r>
          <w:r>
            <w:rPr>
              <w:noProof/>
            </w:rPr>
            <w:fldChar w:fldCharType="separate"/>
          </w:r>
          <w:r>
            <w:rPr>
              <w:noProof/>
            </w:rPr>
            <w:t>92</w:t>
          </w:r>
          <w:r>
            <w:rPr>
              <w:noProof/>
            </w:rPr>
            <w:fldChar w:fldCharType="end"/>
          </w:r>
        </w:p>
        <w:p w14:paraId="05031144"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3.2.6.</w:t>
          </w:r>
          <w:r>
            <w:rPr>
              <w:rFonts w:asciiTheme="minorHAnsi" w:hAnsiTheme="minorHAnsi"/>
              <w:i w:val="0"/>
              <w:iCs w:val="0"/>
              <w:noProof/>
              <w:sz w:val="24"/>
              <w:szCs w:val="24"/>
              <w:lang w:eastAsia="ja-JP"/>
            </w:rPr>
            <w:tab/>
          </w:r>
          <w:r>
            <w:rPr>
              <w:noProof/>
            </w:rPr>
            <w:t>Behavior</w:t>
          </w:r>
          <w:r>
            <w:rPr>
              <w:noProof/>
            </w:rPr>
            <w:tab/>
          </w:r>
          <w:r>
            <w:rPr>
              <w:noProof/>
            </w:rPr>
            <w:fldChar w:fldCharType="begin"/>
          </w:r>
          <w:r>
            <w:rPr>
              <w:noProof/>
            </w:rPr>
            <w:instrText xml:space="preserve"> PAGEREF _Toc415125965 \h </w:instrText>
          </w:r>
          <w:r>
            <w:rPr>
              <w:noProof/>
            </w:rPr>
          </w:r>
          <w:r>
            <w:rPr>
              <w:noProof/>
            </w:rPr>
            <w:fldChar w:fldCharType="separate"/>
          </w:r>
          <w:r>
            <w:rPr>
              <w:noProof/>
            </w:rPr>
            <w:t>92</w:t>
          </w:r>
          <w:r>
            <w:rPr>
              <w:noProof/>
            </w:rPr>
            <w:fldChar w:fldCharType="end"/>
          </w:r>
        </w:p>
        <w:p w14:paraId="61BA0198"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3.2.7.</w:t>
          </w:r>
          <w:r>
            <w:rPr>
              <w:rFonts w:asciiTheme="minorHAnsi" w:hAnsiTheme="minorHAnsi"/>
              <w:i w:val="0"/>
              <w:iCs w:val="0"/>
              <w:noProof/>
              <w:sz w:val="24"/>
              <w:szCs w:val="24"/>
              <w:lang w:eastAsia="ja-JP"/>
            </w:rPr>
            <w:tab/>
          </w:r>
          <w:r>
            <w:rPr>
              <w:noProof/>
            </w:rPr>
            <w:t>Immunohistochemistry</w:t>
          </w:r>
          <w:r>
            <w:rPr>
              <w:noProof/>
            </w:rPr>
            <w:tab/>
          </w:r>
          <w:r>
            <w:rPr>
              <w:noProof/>
            </w:rPr>
            <w:fldChar w:fldCharType="begin"/>
          </w:r>
          <w:r>
            <w:rPr>
              <w:noProof/>
            </w:rPr>
            <w:instrText xml:space="preserve"> PAGEREF _Toc415125966 \h </w:instrText>
          </w:r>
          <w:r>
            <w:rPr>
              <w:noProof/>
            </w:rPr>
          </w:r>
          <w:r>
            <w:rPr>
              <w:noProof/>
            </w:rPr>
            <w:fldChar w:fldCharType="separate"/>
          </w:r>
          <w:r>
            <w:rPr>
              <w:noProof/>
            </w:rPr>
            <w:t>95</w:t>
          </w:r>
          <w:r>
            <w:rPr>
              <w:noProof/>
            </w:rPr>
            <w:fldChar w:fldCharType="end"/>
          </w:r>
        </w:p>
        <w:p w14:paraId="37DBFE49"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3.2.8.</w:t>
          </w:r>
          <w:r>
            <w:rPr>
              <w:rFonts w:asciiTheme="minorHAnsi" w:hAnsiTheme="minorHAnsi"/>
              <w:i w:val="0"/>
              <w:iCs w:val="0"/>
              <w:noProof/>
              <w:sz w:val="24"/>
              <w:szCs w:val="24"/>
              <w:lang w:eastAsia="ja-JP"/>
            </w:rPr>
            <w:tab/>
          </w:r>
          <w:r>
            <w:rPr>
              <w:noProof/>
            </w:rPr>
            <w:t>Cell counting</w:t>
          </w:r>
          <w:r>
            <w:rPr>
              <w:noProof/>
            </w:rPr>
            <w:tab/>
          </w:r>
          <w:r>
            <w:rPr>
              <w:noProof/>
            </w:rPr>
            <w:fldChar w:fldCharType="begin"/>
          </w:r>
          <w:r>
            <w:rPr>
              <w:noProof/>
            </w:rPr>
            <w:instrText xml:space="preserve"> PAGEREF _Toc415125967 \h </w:instrText>
          </w:r>
          <w:r>
            <w:rPr>
              <w:noProof/>
            </w:rPr>
          </w:r>
          <w:r>
            <w:rPr>
              <w:noProof/>
            </w:rPr>
            <w:fldChar w:fldCharType="separate"/>
          </w:r>
          <w:r>
            <w:rPr>
              <w:noProof/>
            </w:rPr>
            <w:t>96</w:t>
          </w:r>
          <w:r>
            <w:rPr>
              <w:noProof/>
            </w:rPr>
            <w:fldChar w:fldCharType="end"/>
          </w:r>
        </w:p>
        <w:p w14:paraId="0DB6F6BD"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3.2.9.</w:t>
          </w:r>
          <w:r>
            <w:rPr>
              <w:rFonts w:asciiTheme="minorHAnsi" w:hAnsiTheme="minorHAnsi"/>
              <w:i w:val="0"/>
              <w:iCs w:val="0"/>
              <w:noProof/>
              <w:sz w:val="24"/>
              <w:szCs w:val="24"/>
              <w:lang w:eastAsia="ja-JP"/>
            </w:rPr>
            <w:tab/>
          </w:r>
          <w:r>
            <w:rPr>
              <w:noProof/>
            </w:rPr>
            <w:t>In vivo calcium imaging</w:t>
          </w:r>
          <w:r>
            <w:rPr>
              <w:noProof/>
            </w:rPr>
            <w:tab/>
          </w:r>
          <w:r>
            <w:rPr>
              <w:noProof/>
            </w:rPr>
            <w:fldChar w:fldCharType="begin"/>
          </w:r>
          <w:r>
            <w:rPr>
              <w:noProof/>
            </w:rPr>
            <w:instrText xml:space="preserve"> PAGEREF _Toc415125968 \h </w:instrText>
          </w:r>
          <w:r>
            <w:rPr>
              <w:noProof/>
            </w:rPr>
          </w:r>
          <w:r>
            <w:rPr>
              <w:noProof/>
            </w:rPr>
            <w:fldChar w:fldCharType="separate"/>
          </w:r>
          <w:r>
            <w:rPr>
              <w:noProof/>
            </w:rPr>
            <w:t>97</w:t>
          </w:r>
          <w:r>
            <w:rPr>
              <w:noProof/>
            </w:rPr>
            <w:fldChar w:fldCharType="end"/>
          </w:r>
        </w:p>
        <w:p w14:paraId="3F245753" w14:textId="77777777" w:rsidR="00ED438C" w:rsidRDefault="00ED438C">
          <w:pPr>
            <w:pStyle w:val="TOC3"/>
            <w:tabs>
              <w:tab w:val="left" w:pos="1270"/>
              <w:tab w:val="right" w:leader="dot" w:pos="8630"/>
            </w:tabs>
            <w:rPr>
              <w:rFonts w:asciiTheme="minorHAnsi" w:hAnsiTheme="minorHAnsi"/>
              <w:i w:val="0"/>
              <w:iCs w:val="0"/>
              <w:noProof/>
              <w:sz w:val="24"/>
              <w:szCs w:val="24"/>
              <w:lang w:eastAsia="ja-JP"/>
            </w:rPr>
          </w:pPr>
          <w:r>
            <w:rPr>
              <w:noProof/>
            </w:rPr>
            <w:lastRenderedPageBreak/>
            <w:t>3.2.10.</w:t>
          </w:r>
          <w:r>
            <w:rPr>
              <w:rFonts w:asciiTheme="minorHAnsi" w:hAnsiTheme="minorHAnsi"/>
              <w:i w:val="0"/>
              <w:iCs w:val="0"/>
              <w:noProof/>
              <w:sz w:val="24"/>
              <w:szCs w:val="24"/>
              <w:lang w:eastAsia="ja-JP"/>
            </w:rPr>
            <w:tab/>
          </w:r>
          <w:r>
            <w:rPr>
              <w:noProof/>
            </w:rPr>
            <w:t>Data Analysis</w:t>
          </w:r>
          <w:r>
            <w:rPr>
              <w:noProof/>
            </w:rPr>
            <w:tab/>
          </w:r>
          <w:r>
            <w:rPr>
              <w:noProof/>
            </w:rPr>
            <w:fldChar w:fldCharType="begin"/>
          </w:r>
          <w:r>
            <w:rPr>
              <w:noProof/>
            </w:rPr>
            <w:instrText xml:space="preserve"> PAGEREF _Toc415125969 \h </w:instrText>
          </w:r>
          <w:r>
            <w:rPr>
              <w:noProof/>
            </w:rPr>
          </w:r>
          <w:r>
            <w:rPr>
              <w:noProof/>
            </w:rPr>
            <w:fldChar w:fldCharType="separate"/>
          </w:r>
          <w:r>
            <w:rPr>
              <w:noProof/>
            </w:rPr>
            <w:t>98</w:t>
          </w:r>
          <w:r>
            <w:rPr>
              <w:noProof/>
            </w:rPr>
            <w:fldChar w:fldCharType="end"/>
          </w:r>
        </w:p>
        <w:p w14:paraId="7036DA80" w14:textId="77777777" w:rsidR="00ED438C" w:rsidRDefault="00ED438C">
          <w:pPr>
            <w:pStyle w:val="TOC2"/>
            <w:tabs>
              <w:tab w:val="left" w:pos="780"/>
              <w:tab w:val="right" w:leader="dot" w:pos="8630"/>
            </w:tabs>
            <w:rPr>
              <w:rFonts w:asciiTheme="minorHAnsi" w:hAnsiTheme="minorHAnsi"/>
              <w:smallCaps w:val="0"/>
              <w:noProof/>
              <w:sz w:val="24"/>
              <w:szCs w:val="24"/>
              <w:lang w:eastAsia="ja-JP"/>
            </w:rPr>
          </w:pPr>
          <w:r>
            <w:rPr>
              <w:noProof/>
            </w:rPr>
            <w:t>3.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5125970 \h </w:instrText>
          </w:r>
          <w:r>
            <w:rPr>
              <w:noProof/>
            </w:rPr>
          </w:r>
          <w:r>
            <w:rPr>
              <w:noProof/>
            </w:rPr>
            <w:fldChar w:fldCharType="separate"/>
          </w:r>
          <w:r>
            <w:rPr>
              <w:noProof/>
            </w:rPr>
            <w:t>98</w:t>
          </w:r>
          <w:r>
            <w:rPr>
              <w:noProof/>
            </w:rPr>
            <w:fldChar w:fldCharType="end"/>
          </w:r>
        </w:p>
        <w:p w14:paraId="0369480E"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3.3.1.</w:t>
          </w:r>
          <w:r>
            <w:rPr>
              <w:rFonts w:asciiTheme="minorHAnsi" w:hAnsiTheme="minorHAnsi"/>
              <w:i w:val="0"/>
              <w:iCs w:val="0"/>
              <w:noProof/>
              <w:sz w:val="24"/>
              <w:szCs w:val="24"/>
              <w:lang w:eastAsia="ja-JP"/>
            </w:rPr>
            <w:tab/>
          </w:r>
          <w:r>
            <w:rPr>
              <w:noProof/>
            </w:rPr>
            <w:t>Behavioral Model of Fear Relapse</w:t>
          </w:r>
          <w:r>
            <w:rPr>
              <w:noProof/>
            </w:rPr>
            <w:tab/>
          </w:r>
          <w:r>
            <w:rPr>
              <w:noProof/>
            </w:rPr>
            <w:fldChar w:fldCharType="begin"/>
          </w:r>
          <w:r>
            <w:rPr>
              <w:noProof/>
            </w:rPr>
            <w:instrText xml:space="preserve"> PAGEREF _Toc415125971 \h </w:instrText>
          </w:r>
          <w:r>
            <w:rPr>
              <w:noProof/>
            </w:rPr>
          </w:r>
          <w:r>
            <w:rPr>
              <w:noProof/>
            </w:rPr>
            <w:fldChar w:fldCharType="separate"/>
          </w:r>
          <w:r>
            <w:rPr>
              <w:noProof/>
            </w:rPr>
            <w:t>98</w:t>
          </w:r>
          <w:r>
            <w:rPr>
              <w:noProof/>
            </w:rPr>
            <w:fldChar w:fldCharType="end"/>
          </w:r>
        </w:p>
        <w:p w14:paraId="78FDF5C2"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3.3.2.</w:t>
          </w:r>
          <w:r>
            <w:rPr>
              <w:rFonts w:asciiTheme="minorHAnsi" w:hAnsiTheme="minorHAnsi"/>
              <w:i w:val="0"/>
              <w:iCs w:val="0"/>
              <w:noProof/>
              <w:sz w:val="24"/>
              <w:szCs w:val="24"/>
              <w:lang w:eastAsia="ja-JP"/>
            </w:rPr>
            <w:tab/>
          </w:r>
          <w:r>
            <w:rPr>
              <w:noProof/>
            </w:rPr>
            <w:t>Reactivation of DG and BLA Ensembles during Fear Relapse</w:t>
          </w:r>
          <w:r>
            <w:rPr>
              <w:noProof/>
            </w:rPr>
            <w:tab/>
          </w:r>
          <w:r>
            <w:rPr>
              <w:noProof/>
            </w:rPr>
            <w:fldChar w:fldCharType="begin"/>
          </w:r>
          <w:r>
            <w:rPr>
              <w:noProof/>
            </w:rPr>
            <w:instrText xml:space="preserve"> PAGEREF _Toc415125972 \h </w:instrText>
          </w:r>
          <w:r>
            <w:rPr>
              <w:noProof/>
            </w:rPr>
          </w:r>
          <w:r>
            <w:rPr>
              <w:noProof/>
            </w:rPr>
            <w:fldChar w:fldCharType="separate"/>
          </w:r>
          <w:r>
            <w:rPr>
              <w:noProof/>
            </w:rPr>
            <w:t>98</w:t>
          </w:r>
          <w:r>
            <w:rPr>
              <w:noProof/>
            </w:rPr>
            <w:fldChar w:fldCharType="end"/>
          </w:r>
        </w:p>
        <w:p w14:paraId="41CA07EA"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3.3.3.</w:t>
          </w:r>
          <w:r>
            <w:rPr>
              <w:rFonts w:asciiTheme="minorHAnsi" w:hAnsiTheme="minorHAnsi"/>
              <w:i w:val="0"/>
              <w:iCs w:val="0"/>
              <w:noProof/>
              <w:sz w:val="24"/>
              <w:szCs w:val="24"/>
              <w:lang w:eastAsia="ja-JP"/>
            </w:rPr>
            <w:tab/>
          </w:r>
          <w:r>
            <w:rPr>
              <w:noProof/>
            </w:rPr>
            <w:t>Relapse-Associated Longitudinal Population Dynamics with Calcium Imaging</w:t>
          </w:r>
          <w:r>
            <w:rPr>
              <w:noProof/>
            </w:rPr>
            <w:tab/>
          </w:r>
          <w:r>
            <w:rPr>
              <w:noProof/>
            </w:rPr>
            <w:fldChar w:fldCharType="begin"/>
          </w:r>
          <w:r>
            <w:rPr>
              <w:noProof/>
            </w:rPr>
            <w:instrText xml:space="preserve"> PAGEREF _Toc415125973 \h </w:instrText>
          </w:r>
          <w:r>
            <w:rPr>
              <w:noProof/>
            </w:rPr>
          </w:r>
          <w:r>
            <w:rPr>
              <w:noProof/>
            </w:rPr>
            <w:fldChar w:fldCharType="separate"/>
          </w:r>
          <w:r>
            <w:rPr>
              <w:noProof/>
            </w:rPr>
            <w:t>100</w:t>
          </w:r>
          <w:r>
            <w:rPr>
              <w:noProof/>
            </w:rPr>
            <w:fldChar w:fldCharType="end"/>
          </w:r>
        </w:p>
        <w:p w14:paraId="7E9E8055" w14:textId="77777777" w:rsidR="00ED438C" w:rsidRDefault="00ED438C">
          <w:pPr>
            <w:pStyle w:val="TOC3"/>
            <w:tabs>
              <w:tab w:val="left" w:pos="1170"/>
              <w:tab w:val="right" w:leader="dot" w:pos="8630"/>
            </w:tabs>
            <w:rPr>
              <w:rFonts w:asciiTheme="minorHAnsi" w:hAnsiTheme="minorHAnsi"/>
              <w:i w:val="0"/>
              <w:iCs w:val="0"/>
              <w:noProof/>
              <w:sz w:val="24"/>
              <w:szCs w:val="24"/>
              <w:lang w:eastAsia="ja-JP"/>
            </w:rPr>
          </w:pPr>
          <w:r>
            <w:rPr>
              <w:noProof/>
            </w:rPr>
            <w:t>3.3.4.</w:t>
          </w:r>
          <w:r>
            <w:rPr>
              <w:rFonts w:asciiTheme="minorHAnsi" w:hAnsiTheme="minorHAnsi"/>
              <w:i w:val="0"/>
              <w:iCs w:val="0"/>
              <w:noProof/>
              <w:sz w:val="24"/>
              <w:szCs w:val="24"/>
              <w:lang w:eastAsia="ja-JP"/>
            </w:rPr>
            <w:tab/>
          </w:r>
          <w:r>
            <w:rPr>
              <w:noProof/>
            </w:rPr>
            <w:t>Optogenetic Manipulation of Ensembles Controlling Fear Reinstatement and Relapse</w:t>
          </w:r>
          <w:r>
            <w:rPr>
              <w:noProof/>
            </w:rPr>
            <w:tab/>
          </w:r>
          <w:r>
            <w:rPr>
              <w:noProof/>
            </w:rPr>
            <w:fldChar w:fldCharType="begin"/>
          </w:r>
          <w:r>
            <w:rPr>
              <w:noProof/>
            </w:rPr>
            <w:instrText xml:space="preserve"> PAGEREF _Toc415125974 \h </w:instrText>
          </w:r>
          <w:r>
            <w:rPr>
              <w:noProof/>
            </w:rPr>
          </w:r>
          <w:r>
            <w:rPr>
              <w:noProof/>
            </w:rPr>
            <w:fldChar w:fldCharType="separate"/>
          </w:r>
          <w:r>
            <w:rPr>
              <w:noProof/>
            </w:rPr>
            <w:t>101</w:t>
          </w:r>
          <w:r>
            <w:rPr>
              <w:noProof/>
            </w:rPr>
            <w:fldChar w:fldCharType="end"/>
          </w:r>
        </w:p>
        <w:p w14:paraId="21AE4567" w14:textId="77777777" w:rsidR="00ED438C" w:rsidRDefault="00ED438C">
          <w:pPr>
            <w:pStyle w:val="TOC2"/>
            <w:tabs>
              <w:tab w:val="left" w:pos="780"/>
              <w:tab w:val="right" w:leader="dot" w:pos="8630"/>
            </w:tabs>
            <w:rPr>
              <w:rFonts w:asciiTheme="minorHAnsi" w:hAnsiTheme="minorHAnsi"/>
              <w:smallCaps w:val="0"/>
              <w:noProof/>
              <w:sz w:val="24"/>
              <w:szCs w:val="24"/>
              <w:lang w:eastAsia="ja-JP"/>
            </w:rPr>
          </w:pPr>
          <w:r>
            <w:rPr>
              <w:noProof/>
            </w:rPr>
            <w:t>3.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5125975 \h </w:instrText>
          </w:r>
          <w:r>
            <w:rPr>
              <w:noProof/>
            </w:rPr>
          </w:r>
          <w:r>
            <w:rPr>
              <w:noProof/>
            </w:rPr>
            <w:fldChar w:fldCharType="separate"/>
          </w:r>
          <w:r>
            <w:rPr>
              <w:noProof/>
            </w:rPr>
            <w:t>103</w:t>
          </w:r>
          <w:r>
            <w:rPr>
              <w:noProof/>
            </w:rPr>
            <w:fldChar w:fldCharType="end"/>
          </w:r>
        </w:p>
        <w:p w14:paraId="35A93219" w14:textId="77777777" w:rsidR="00ED438C" w:rsidRDefault="00ED438C">
          <w:pPr>
            <w:pStyle w:val="TOC1"/>
            <w:tabs>
              <w:tab w:val="left" w:pos="390"/>
              <w:tab w:val="right" w:leader="dot" w:pos="8630"/>
            </w:tabs>
            <w:rPr>
              <w:rFonts w:asciiTheme="minorHAnsi" w:hAnsiTheme="minorHAnsi"/>
              <w:bCs w:val="0"/>
              <w:caps w:val="0"/>
              <w:noProof/>
              <w:sz w:val="24"/>
              <w:szCs w:val="24"/>
              <w:lang w:eastAsia="ja-JP"/>
            </w:rPr>
          </w:pPr>
          <w:r>
            <w:rPr>
              <w:noProof/>
            </w:rPr>
            <w:t>4.</w:t>
          </w:r>
          <w:r>
            <w:rPr>
              <w:rFonts w:asciiTheme="minorHAnsi" w:hAnsiTheme="minorHAnsi"/>
              <w:bCs w:val="0"/>
              <w:caps w:val="0"/>
              <w:noProof/>
              <w:sz w:val="24"/>
              <w:szCs w:val="24"/>
              <w:lang w:eastAsia="ja-JP"/>
            </w:rPr>
            <w:tab/>
          </w:r>
          <w:r>
            <w:rPr>
              <w:noProof/>
            </w:rPr>
            <w:t>CHAPTER 4</w:t>
          </w:r>
          <w:r>
            <w:rPr>
              <w:noProof/>
            </w:rPr>
            <w:tab/>
          </w:r>
          <w:r>
            <w:rPr>
              <w:noProof/>
            </w:rPr>
            <w:fldChar w:fldCharType="begin"/>
          </w:r>
          <w:r>
            <w:rPr>
              <w:noProof/>
            </w:rPr>
            <w:instrText xml:space="preserve"> PAGEREF _Toc415125976 \h </w:instrText>
          </w:r>
          <w:r>
            <w:rPr>
              <w:noProof/>
            </w:rPr>
          </w:r>
          <w:r>
            <w:rPr>
              <w:noProof/>
            </w:rPr>
            <w:fldChar w:fldCharType="separate"/>
          </w:r>
          <w:r>
            <w:rPr>
              <w:noProof/>
            </w:rPr>
            <w:t>129</w:t>
          </w:r>
          <w:r>
            <w:rPr>
              <w:noProof/>
            </w:rPr>
            <w:fldChar w:fldCharType="end"/>
          </w:r>
        </w:p>
        <w:p w14:paraId="36F3ACF8" w14:textId="77777777" w:rsidR="00ED438C" w:rsidRDefault="00ED438C">
          <w:pPr>
            <w:pStyle w:val="TOC2"/>
            <w:tabs>
              <w:tab w:val="left" w:pos="780"/>
              <w:tab w:val="right" w:leader="dot" w:pos="8630"/>
            </w:tabs>
            <w:rPr>
              <w:rFonts w:asciiTheme="minorHAnsi" w:hAnsiTheme="minorHAnsi"/>
              <w:smallCaps w:val="0"/>
              <w:noProof/>
              <w:sz w:val="24"/>
              <w:szCs w:val="24"/>
              <w:lang w:eastAsia="ja-JP"/>
            </w:rPr>
          </w:pPr>
          <w:r>
            <w:rPr>
              <w:noProof/>
            </w:rPr>
            <w:t>4.1.</w:t>
          </w:r>
          <w:r>
            <w:rPr>
              <w:rFonts w:asciiTheme="minorHAnsi" w:hAnsiTheme="minorHAnsi"/>
              <w:smallCaps w:val="0"/>
              <w:noProof/>
              <w:sz w:val="24"/>
              <w:szCs w:val="24"/>
              <w:lang w:eastAsia="ja-JP"/>
            </w:rPr>
            <w:tab/>
          </w:r>
          <w:r>
            <w:rPr>
              <w:noProof/>
            </w:rPr>
            <w:t>Discussion overview</w:t>
          </w:r>
          <w:r>
            <w:rPr>
              <w:noProof/>
            </w:rPr>
            <w:tab/>
          </w:r>
          <w:r>
            <w:rPr>
              <w:noProof/>
            </w:rPr>
            <w:fldChar w:fldCharType="begin"/>
          </w:r>
          <w:r>
            <w:rPr>
              <w:noProof/>
            </w:rPr>
            <w:instrText xml:space="preserve"> PAGEREF _Toc415125977 \h </w:instrText>
          </w:r>
          <w:r>
            <w:rPr>
              <w:noProof/>
            </w:rPr>
          </w:r>
          <w:r>
            <w:rPr>
              <w:noProof/>
            </w:rPr>
            <w:fldChar w:fldCharType="separate"/>
          </w:r>
          <w:r>
            <w:rPr>
              <w:noProof/>
            </w:rPr>
            <w:t>129</w:t>
          </w:r>
          <w:r>
            <w:rPr>
              <w:noProof/>
            </w:rPr>
            <w:fldChar w:fldCharType="end"/>
          </w:r>
        </w:p>
        <w:p w14:paraId="3D3F6F4D" w14:textId="77777777" w:rsidR="00ED438C" w:rsidRDefault="00ED438C">
          <w:pPr>
            <w:pStyle w:val="TOC2"/>
            <w:tabs>
              <w:tab w:val="left" w:pos="780"/>
              <w:tab w:val="right" w:leader="dot" w:pos="8630"/>
            </w:tabs>
            <w:rPr>
              <w:rFonts w:asciiTheme="minorHAnsi" w:hAnsiTheme="minorHAnsi"/>
              <w:smallCaps w:val="0"/>
              <w:noProof/>
              <w:sz w:val="24"/>
              <w:szCs w:val="24"/>
              <w:lang w:eastAsia="ja-JP"/>
            </w:rPr>
          </w:pPr>
          <w:r>
            <w:rPr>
              <w:noProof/>
            </w:rPr>
            <w:t>4.2.</w:t>
          </w:r>
          <w:r>
            <w:rPr>
              <w:rFonts w:asciiTheme="minorHAnsi" w:hAnsiTheme="minorHAnsi"/>
              <w:smallCaps w:val="0"/>
              <w:noProof/>
              <w:sz w:val="24"/>
              <w:szCs w:val="24"/>
              <w:lang w:eastAsia="ja-JP"/>
            </w:rPr>
            <w:tab/>
          </w:r>
          <w:r>
            <w:rPr>
              <w:noProof/>
            </w:rPr>
            <w:t>Behavioral-timescale neural sequences support temporal associations</w:t>
          </w:r>
          <w:r>
            <w:rPr>
              <w:noProof/>
            </w:rPr>
            <w:tab/>
          </w:r>
          <w:r>
            <w:rPr>
              <w:noProof/>
            </w:rPr>
            <w:fldChar w:fldCharType="begin"/>
          </w:r>
          <w:r>
            <w:rPr>
              <w:noProof/>
            </w:rPr>
            <w:instrText xml:space="preserve"> PAGEREF _Toc415125978 \h </w:instrText>
          </w:r>
          <w:r>
            <w:rPr>
              <w:noProof/>
            </w:rPr>
          </w:r>
          <w:r>
            <w:rPr>
              <w:noProof/>
            </w:rPr>
            <w:fldChar w:fldCharType="separate"/>
          </w:r>
          <w:r>
            <w:rPr>
              <w:noProof/>
            </w:rPr>
            <w:t>130</w:t>
          </w:r>
          <w:r>
            <w:rPr>
              <w:noProof/>
            </w:rPr>
            <w:fldChar w:fldCharType="end"/>
          </w:r>
        </w:p>
        <w:p w14:paraId="459DA235" w14:textId="77777777" w:rsidR="00ED438C" w:rsidRDefault="00ED438C">
          <w:pPr>
            <w:pStyle w:val="TOC2"/>
            <w:tabs>
              <w:tab w:val="left" w:pos="780"/>
              <w:tab w:val="right" w:leader="dot" w:pos="8630"/>
            </w:tabs>
            <w:rPr>
              <w:rFonts w:asciiTheme="minorHAnsi" w:hAnsiTheme="minorHAnsi"/>
              <w:smallCaps w:val="0"/>
              <w:noProof/>
              <w:sz w:val="24"/>
              <w:szCs w:val="24"/>
              <w:lang w:eastAsia="ja-JP"/>
            </w:rPr>
          </w:pPr>
          <w:r>
            <w:rPr>
              <w:noProof/>
            </w:rPr>
            <w:t>4.3.</w:t>
          </w:r>
          <w:r>
            <w:rPr>
              <w:rFonts w:asciiTheme="minorHAnsi" w:hAnsiTheme="minorHAnsi"/>
              <w:smallCaps w:val="0"/>
              <w:noProof/>
              <w:sz w:val="24"/>
              <w:szCs w:val="24"/>
              <w:lang w:eastAsia="ja-JP"/>
            </w:rPr>
            <w:tab/>
          </w:r>
          <w:r>
            <w:rPr>
              <w:noProof/>
            </w:rPr>
            <w:t>Cell excitability and dendritic summation support sequence formation</w:t>
          </w:r>
          <w:r>
            <w:rPr>
              <w:noProof/>
            </w:rPr>
            <w:tab/>
          </w:r>
          <w:r>
            <w:rPr>
              <w:noProof/>
            </w:rPr>
            <w:fldChar w:fldCharType="begin"/>
          </w:r>
          <w:r>
            <w:rPr>
              <w:noProof/>
            </w:rPr>
            <w:instrText xml:space="preserve"> PAGEREF _Toc415125979 \h </w:instrText>
          </w:r>
          <w:r>
            <w:rPr>
              <w:noProof/>
            </w:rPr>
          </w:r>
          <w:r>
            <w:rPr>
              <w:noProof/>
            </w:rPr>
            <w:fldChar w:fldCharType="separate"/>
          </w:r>
          <w:r>
            <w:rPr>
              <w:noProof/>
            </w:rPr>
            <w:t>135</w:t>
          </w:r>
          <w:r>
            <w:rPr>
              <w:noProof/>
            </w:rPr>
            <w:fldChar w:fldCharType="end"/>
          </w:r>
        </w:p>
        <w:p w14:paraId="4B649ECC" w14:textId="77777777" w:rsidR="00ED438C" w:rsidRDefault="00ED438C">
          <w:pPr>
            <w:pStyle w:val="TOC2"/>
            <w:tabs>
              <w:tab w:val="left" w:pos="780"/>
              <w:tab w:val="right" w:leader="dot" w:pos="8630"/>
            </w:tabs>
            <w:rPr>
              <w:rFonts w:asciiTheme="minorHAnsi" w:hAnsiTheme="minorHAnsi"/>
              <w:smallCaps w:val="0"/>
              <w:noProof/>
              <w:sz w:val="24"/>
              <w:szCs w:val="24"/>
              <w:lang w:eastAsia="ja-JP"/>
            </w:rPr>
          </w:pPr>
          <w:r>
            <w:rPr>
              <w:noProof/>
            </w:rPr>
            <w:t>4.4.</w:t>
          </w:r>
          <w:r>
            <w:rPr>
              <w:rFonts w:asciiTheme="minorHAnsi" w:hAnsiTheme="minorHAnsi"/>
              <w:smallCaps w:val="0"/>
              <w:noProof/>
              <w:sz w:val="24"/>
              <w:szCs w:val="24"/>
              <w:lang w:eastAsia="ja-JP"/>
            </w:rPr>
            <w:tab/>
          </w:r>
          <w:r>
            <w:rPr>
              <w:noProof/>
            </w:rPr>
            <w:t>Population “drift” underlies memory linking and sequence evolution</w:t>
          </w:r>
          <w:r>
            <w:rPr>
              <w:noProof/>
            </w:rPr>
            <w:tab/>
          </w:r>
          <w:r>
            <w:rPr>
              <w:noProof/>
            </w:rPr>
            <w:fldChar w:fldCharType="begin"/>
          </w:r>
          <w:r>
            <w:rPr>
              <w:noProof/>
            </w:rPr>
            <w:instrText xml:space="preserve"> PAGEREF _Toc415125980 \h </w:instrText>
          </w:r>
          <w:r>
            <w:rPr>
              <w:noProof/>
            </w:rPr>
          </w:r>
          <w:r>
            <w:rPr>
              <w:noProof/>
            </w:rPr>
            <w:fldChar w:fldCharType="separate"/>
          </w:r>
          <w:r>
            <w:rPr>
              <w:noProof/>
            </w:rPr>
            <w:t>137</w:t>
          </w:r>
          <w:r>
            <w:rPr>
              <w:noProof/>
            </w:rPr>
            <w:fldChar w:fldCharType="end"/>
          </w:r>
        </w:p>
        <w:p w14:paraId="6E2CE640" w14:textId="77777777" w:rsidR="00ED438C" w:rsidRDefault="00ED438C">
          <w:pPr>
            <w:pStyle w:val="TOC2"/>
            <w:tabs>
              <w:tab w:val="left" w:pos="780"/>
              <w:tab w:val="right" w:leader="dot" w:pos="8630"/>
            </w:tabs>
            <w:rPr>
              <w:rFonts w:asciiTheme="minorHAnsi" w:hAnsiTheme="minorHAnsi"/>
              <w:smallCaps w:val="0"/>
              <w:noProof/>
              <w:sz w:val="24"/>
              <w:szCs w:val="24"/>
              <w:lang w:eastAsia="ja-JP"/>
            </w:rPr>
          </w:pPr>
          <w:r>
            <w:rPr>
              <w:noProof/>
            </w:rPr>
            <w:t>4.5.</w:t>
          </w:r>
          <w:r>
            <w:rPr>
              <w:rFonts w:asciiTheme="minorHAnsi" w:hAnsiTheme="minorHAnsi"/>
              <w:smallCaps w:val="0"/>
              <w:noProof/>
              <w:sz w:val="24"/>
              <w:szCs w:val="24"/>
              <w:lang w:eastAsia="ja-JP"/>
            </w:rPr>
            <w:tab/>
          </w:r>
          <w:r>
            <w:rPr>
              <w:noProof/>
            </w:rPr>
            <w:t>Theta sequences and replay-associated consolidation maintain behavioral-timescale sequences</w:t>
          </w:r>
          <w:r>
            <w:rPr>
              <w:noProof/>
            </w:rPr>
            <w:tab/>
          </w:r>
          <w:r>
            <w:rPr>
              <w:noProof/>
            </w:rPr>
            <w:fldChar w:fldCharType="begin"/>
          </w:r>
          <w:r>
            <w:rPr>
              <w:noProof/>
            </w:rPr>
            <w:instrText xml:space="preserve"> PAGEREF _Toc415125981 \h </w:instrText>
          </w:r>
          <w:r>
            <w:rPr>
              <w:noProof/>
            </w:rPr>
          </w:r>
          <w:r>
            <w:rPr>
              <w:noProof/>
            </w:rPr>
            <w:fldChar w:fldCharType="separate"/>
          </w:r>
          <w:r>
            <w:rPr>
              <w:noProof/>
            </w:rPr>
            <w:t>140</w:t>
          </w:r>
          <w:r>
            <w:rPr>
              <w:noProof/>
            </w:rPr>
            <w:fldChar w:fldCharType="end"/>
          </w:r>
        </w:p>
        <w:p w14:paraId="4B8A25E7" w14:textId="77777777" w:rsidR="00ED438C" w:rsidRDefault="00ED438C">
          <w:pPr>
            <w:pStyle w:val="TOC1"/>
            <w:tabs>
              <w:tab w:val="right" w:leader="dot" w:pos="8630"/>
            </w:tabs>
            <w:rPr>
              <w:rFonts w:asciiTheme="minorHAnsi" w:hAnsiTheme="minorHAnsi"/>
              <w:bCs w:val="0"/>
              <w:caps w:val="0"/>
              <w:noProof/>
              <w:sz w:val="24"/>
              <w:szCs w:val="24"/>
              <w:lang w:eastAsia="ja-JP"/>
            </w:rPr>
          </w:pPr>
          <w:r>
            <w:rPr>
              <w:noProof/>
            </w:rPr>
            <w:t>APPENDIX</w:t>
          </w:r>
          <w:r>
            <w:rPr>
              <w:noProof/>
            </w:rPr>
            <w:tab/>
          </w:r>
          <w:r>
            <w:rPr>
              <w:noProof/>
            </w:rPr>
            <w:fldChar w:fldCharType="begin"/>
          </w:r>
          <w:r>
            <w:rPr>
              <w:noProof/>
            </w:rPr>
            <w:instrText xml:space="preserve"> PAGEREF _Toc415125982 \h </w:instrText>
          </w:r>
          <w:r>
            <w:rPr>
              <w:noProof/>
            </w:rPr>
          </w:r>
          <w:r>
            <w:rPr>
              <w:noProof/>
            </w:rPr>
            <w:fldChar w:fldCharType="separate"/>
          </w:r>
          <w:r>
            <w:rPr>
              <w:noProof/>
            </w:rPr>
            <w:t>142</w:t>
          </w:r>
          <w:r>
            <w:rPr>
              <w:noProof/>
            </w:rPr>
            <w:fldChar w:fldCharType="end"/>
          </w:r>
        </w:p>
        <w:p w14:paraId="0DDCE41D" w14:textId="77777777" w:rsidR="00ED438C" w:rsidRDefault="00ED438C">
          <w:pPr>
            <w:pStyle w:val="TOC1"/>
            <w:tabs>
              <w:tab w:val="right" w:leader="dot" w:pos="8630"/>
            </w:tabs>
            <w:rPr>
              <w:rFonts w:asciiTheme="minorHAnsi" w:hAnsiTheme="minorHAnsi"/>
              <w:bCs w:val="0"/>
              <w:caps w:val="0"/>
              <w:noProof/>
              <w:sz w:val="24"/>
              <w:szCs w:val="24"/>
              <w:lang w:eastAsia="ja-JP"/>
            </w:rPr>
          </w:pPr>
          <w:r>
            <w:rPr>
              <w:noProof/>
            </w:rPr>
            <w:t>BIBLIOGRAPHY</w:t>
          </w:r>
          <w:r>
            <w:rPr>
              <w:noProof/>
            </w:rPr>
            <w:tab/>
          </w:r>
          <w:r>
            <w:rPr>
              <w:noProof/>
            </w:rPr>
            <w:fldChar w:fldCharType="begin"/>
          </w:r>
          <w:r>
            <w:rPr>
              <w:noProof/>
            </w:rPr>
            <w:instrText xml:space="preserve"> PAGEREF _Toc415125983 \h </w:instrText>
          </w:r>
          <w:r>
            <w:rPr>
              <w:noProof/>
            </w:rPr>
          </w:r>
          <w:r>
            <w:rPr>
              <w:noProof/>
            </w:rPr>
            <w:fldChar w:fldCharType="separate"/>
          </w:r>
          <w:r>
            <w:rPr>
              <w:noProof/>
            </w:rPr>
            <w:t>143</w:t>
          </w:r>
          <w:r>
            <w:rPr>
              <w:noProof/>
            </w:rPr>
            <w:fldChar w:fldCharType="end"/>
          </w:r>
        </w:p>
        <w:p w14:paraId="6E27F42A" w14:textId="77777777" w:rsidR="00ED438C" w:rsidRDefault="00ED438C">
          <w:pPr>
            <w:pStyle w:val="TOC1"/>
            <w:tabs>
              <w:tab w:val="right" w:leader="dot" w:pos="8630"/>
            </w:tabs>
            <w:rPr>
              <w:rFonts w:asciiTheme="minorHAnsi" w:hAnsiTheme="minorHAnsi"/>
              <w:bCs w:val="0"/>
              <w:caps w:val="0"/>
              <w:noProof/>
              <w:sz w:val="24"/>
              <w:szCs w:val="24"/>
              <w:lang w:eastAsia="ja-JP"/>
            </w:rPr>
          </w:pPr>
          <w:r>
            <w:rPr>
              <w:noProof/>
            </w:rPr>
            <w:t>CURRICULUM VITAE</w:t>
          </w:r>
          <w:r>
            <w:rPr>
              <w:noProof/>
            </w:rPr>
            <w:tab/>
          </w:r>
          <w:r>
            <w:rPr>
              <w:noProof/>
            </w:rPr>
            <w:fldChar w:fldCharType="begin"/>
          </w:r>
          <w:r>
            <w:rPr>
              <w:noProof/>
            </w:rPr>
            <w:instrText xml:space="preserve"> PAGEREF _Toc415125984 \h </w:instrText>
          </w:r>
          <w:r>
            <w:rPr>
              <w:noProof/>
            </w:rPr>
          </w:r>
          <w:r>
            <w:rPr>
              <w:noProof/>
            </w:rPr>
            <w:fldChar w:fldCharType="separate"/>
          </w:r>
          <w:r>
            <w:rPr>
              <w:noProof/>
            </w:rPr>
            <w:t>168</w:t>
          </w:r>
          <w:r>
            <w:rPr>
              <w:noProof/>
            </w:rPr>
            <w:fldChar w:fldCharType="end"/>
          </w:r>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5B36A5D1" w14:textId="2DCD0DD1" w:rsidR="00F55E2B" w:rsidRDefault="00864EEA" w:rsidP="0072455D">
      <w:pPr>
        <w:pStyle w:val="Heading1"/>
      </w:pPr>
      <w:bookmarkStart w:id="5" w:name="_Toc415125903"/>
      <w:r>
        <w:lastRenderedPageBreak/>
        <w:t>LIST OF TABLES</w:t>
      </w:r>
      <w:bookmarkEnd w:id="5"/>
    </w:p>
    <w:p w14:paraId="0BBA0F06" w14:textId="77777777" w:rsidR="0037001D" w:rsidRDefault="001A02FD">
      <w:pPr>
        <w:pStyle w:val="TableofFigures"/>
        <w:tabs>
          <w:tab w:val="clear" w:pos="8640"/>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1A7D8E">
        <w:rPr>
          <w:b/>
          <w:noProof/>
        </w:rPr>
        <w:t>Error! Bookmark not defined.</w:t>
      </w:r>
      <w:r w:rsidR="0037001D">
        <w:rPr>
          <w:noProof/>
        </w:rPr>
        <w:fldChar w:fldCharType="end"/>
      </w:r>
    </w:p>
    <w:p w14:paraId="7BDF1A10" w14:textId="77777777" w:rsidR="0037001D" w:rsidRDefault="0037001D">
      <w:pPr>
        <w:pStyle w:val="TableofFigures"/>
        <w:tabs>
          <w:tab w:val="clear" w:pos="8640"/>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1A7D8E">
        <w:rPr>
          <w:b/>
          <w:noProof/>
        </w:rPr>
        <w:t>Error! Bookmark not defined.</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7E949AFC" w:rsidR="00D760CF" w:rsidRDefault="00D760CF" w:rsidP="0072455D">
      <w:pPr>
        <w:pStyle w:val="Heading1"/>
      </w:pPr>
      <w:bookmarkStart w:id="6" w:name="_Toc415125904"/>
      <w:r>
        <w:lastRenderedPageBreak/>
        <w:t>LIST OF FIGURES</w:t>
      </w:r>
      <w:bookmarkEnd w:id="6"/>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1A7D8E">
        <w:rPr>
          <w:noProof/>
        </w:rPr>
        <w:t>66</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sidR="001A7D8E">
        <w:rPr>
          <w:noProof/>
        </w:rPr>
        <w:t>68</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sidR="001A7D8E">
        <w:rPr>
          <w:noProof/>
        </w:rPr>
        <w:t>70</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sidR="001A7D8E">
        <w:rPr>
          <w:noProof/>
        </w:rPr>
        <w:t>72</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sidR="001A7D8E">
        <w:rPr>
          <w:noProof/>
        </w:rPr>
        <w:t>74</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sidR="001A7D8E">
        <w:rPr>
          <w:noProof/>
        </w:rPr>
        <w:t>76</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sidR="001A7D8E">
        <w:rPr>
          <w:noProof/>
        </w:rPr>
        <w:t>78</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sidR="001A7D8E">
        <w:rPr>
          <w:noProof/>
        </w:rPr>
        <w:t>80</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sidR="001A7D8E">
        <w:rPr>
          <w:noProof/>
        </w:rPr>
        <w:t>82</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sidR="001A7D8E">
        <w:rPr>
          <w:noProof/>
        </w:rPr>
        <w:t>84</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sidR="001A7D8E">
        <w:rPr>
          <w:noProof/>
        </w:rPr>
        <w:t>105</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sidR="001A7D8E">
        <w:rPr>
          <w:noProof/>
        </w:rPr>
        <w:t>108</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sidR="001A7D8E">
        <w:rPr>
          <w:noProof/>
        </w:rPr>
        <w:t>110</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sidR="001A7D8E">
        <w:rPr>
          <w:noProof/>
        </w:rPr>
        <w:t>114</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sidR="001A7D8E">
        <w:rPr>
          <w:noProof/>
        </w:rPr>
        <w:t>117</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sidR="001A7D8E">
        <w:rPr>
          <w:noProof/>
        </w:rPr>
        <w:t>119</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sidR="001A7D8E">
        <w:rPr>
          <w:noProof/>
        </w:rPr>
        <w:t>121</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sidR="001A7D8E">
        <w:rPr>
          <w:noProof/>
        </w:rPr>
        <w:t>123</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lastRenderedPageBreak/>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sidR="001A7D8E">
        <w:rPr>
          <w:noProof/>
        </w:rPr>
        <w:t>125</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sidR="001A7D8E">
        <w:rPr>
          <w:noProof/>
        </w:rPr>
        <w:t>127</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49611193" w14:textId="6F2B5C21" w:rsidR="00D760CF" w:rsidRDefault="00D760CF" w:rsidP="0072455D">
      <w:pPr>
        <w:pStyle w:val="Heading1"/>
      </w:pPr>
      <w:bookmarkStart w:id="7" w:name="_Toc415125905"/>
      <w:r>
        <w:lastRenderedPageBreak/>
        <w:t>LIST OF ILLUSTRATIONS</w:t>
      </w:r>
      <w:bookmarkEnd w:id="7"/>
    </w:p>
    <w:p w14:paraId="1F8D2495" w14:textId="77777777" w:rsidR="0037001D" w:rsidRDefault="008A566E">
      <w:pPr>
        <w:pStyle w:val="TableofFigures"/>
        <w:tabs>
          <w:tab w:val="clear" w:pos="8640"/>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1A7D8E">
        <w:rPr>
          <w:b/>
          <w:noProof/>
        </w:rPr>
        <w:t>Error! Bookmark not defined.</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6394BAC4" w:rsidR="00F3373D" w:rsidRDefault="00F3373D" w:rsidP="0072455D">
      <w:pPr>
        <w:pStyle w:val="Heading1"/>
      </w:pPr>
      <w:bookmarkStart w:id="8" w:name="_Toc415125906"/>
      <w:r>
        <w:lastRenderedPageBreak/>
        <w:t>LIST OF ABBREVIATIONS</w:t>
      </w:r>
      <w:bookmarkEnd w:id="8"/>
    </w:p>
    <w:p w14:paraId="4AEA1903" w14:textId="11CE7065" w:rsidR="009C4AA1" w:rsidRDefault="009C4AA1" w:rsidP="00E04210">
      <w:pPr>
        <w:pStyle w:val="BUListofAbbreviations"/>
      </w:pPr>
      <w:proofErr w:type="spellStart"/>
      <w:r>
        <w:t>ArchT</w:t>
      </w:r>
      <w:proofErr w:type="spellEnd"/>
      <w:r>
        <w:tab/>
      </w:r>
      <w:r>
        <w:tab/>
      </w:r>
      <w:proofErr w:type="spellStart"/>
      <w:r>
        <w:t>Archaerhodopsin</w:t>
      </w:r>
      <w:proofErr w:type="spellEnd"/>
    </w:p>
    <w:p w14:paraId="522C5800" w14:textId="0A38C9FA" w:rsidR="00712ABD" w:rsidRDefault="00712ABD" w:rsidP="00E04210">
      <w:pPr>
        <w:pStyle w:val="BUListofAbbreviations"/>
      </w:pPr>
      <w:r>
        <w:t>BLA</w:t>
      </w:r>
      <w:r>
        <w:tab/>
      </w:r>
      <w:r>
        <w:tab/>
      </w:r>
      <w:proofErr w:type="spellStart"/>
      <w:r>
        <w:t>Basolateral</w:t>
      </w:r>
      <w:proofErr w:type="spellEnd"/>
      <w:r>
        <w:t xml:space="preserve"> amygdala</w:t>
      </w:r>
    </w:p>
    <w:p w14:paraId="10621EF7" w14:textId="6FF2D8AA" w:rsidR="00C87F94" w:rsidRDefault="00D4647F" w:rsidP="00E04210">
      <w:pPr>
        <w:pStyle w:val="BUListofAbbreviations"/>
      </w:pPr>
      <w:r>
        <w:t>CA</w:t>
      </w:r>
      <w:r w:rsidR="00CF32D1">
        <w:tab/>
      </w:r>
      <w:r w:rsidR="00CF32D1">
        <w:tab/>
      </w:r>
      <w:proofErr w:type="spellStart"/>
      <w:r>
        <w:t>Cornu</w:t>
      </w:r>
      <w:proofErr w:type="spellEnd"/>
      <w:r>
        <w:t xml:space="preserve"> </w:t>
      </w:r>
      <w:proofErr w:type="spellStart"/>
      <w:r>
        <w:t>Ammonis</w:t>
      </w:r>
      <w:proofErr w:type="spellEnd"/>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 xml:space="preserve">Dentate </w:t>
      </w:r>
      <w:proofErr w:type="spellStart"/>
      <w:r w:rsidR="00CF32D1">
        <w:t>gyrus</w:t>
      </w:r>
      <w:proofErr w:type="spellEnd"/>
    </w:p>
    <w:p w14:paraId="71C5B04E" w14:textId="48098EC8" w:rsidR="00415481" w:rsidRDefault="00CF32D1" w:rsidP="00E04210">
      <w:pPr>
        <w:pStyle w:val="BUListofAbbreviations"/>
      </w:pPr>
      <w:r>
        <w:t>EC</w:t>
      </w:r>
      <w:r w:rsidR="00415481">
        <w:tab/>
      </w:r>
      <w:r w:rsidR="00415481">
        <w:tab/>
      </w:r>
      <w:proofErr w:type="spellStart"/>
      <w:r w:rsidR="00415481">
        <w:t>Entorhinal</w:t>
      </w:r>
      <w:proofErr w:type="spellEnd"/>
      <w:r w:rsidR="00415481">
        <w:t xml:space="preserve">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w:t>
      </w:r>
      <w:proofErr w:type="spellStart"/>
      <w:r>
        <w:t>aminobutyric</w:t>
      </w:r>
      <w:proofErr w:type="spellEnd"/>
      <w:r>
        <w:t xml:space="preserve"> acid</w:t>
      </w:r>
    </w:p>
    <w:p w14:paraId="59DA2FB7" w14:textId="22656D07" w:rsidR="00EE3BBD" w:rsidRPr="00EE3BBD" w:rsidRDefault="00EE3BBD" w:rsidP="00EE3BBD">
      <w:pPr>
        <w:pStyle w:val="BUListofAbbreviations"/>
      </w:pPr>
      <w:r>
        <w:t>GRIN (lens)</w:t>
      </w:r>
      <w:r>
        <w:tab/>
        <w:t>Gradient index (lens)</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r>
      <w:proofErr w:type="spellStart"/>
      <w:r>
        <w:t>Infralimbic</w:t>
      </w:r>
      <w:proofErr w:type="spellEnd"/>
      <w:r>
        <w:t xml:space="preserve"> cortex</w:t>
      </w:r>
    </w:p>
    <w:p w14:paraId="2F30C3C7" w14:textId="7CD3866D" w:rsidR="0086545E" w:rsidRPr="0086545E" w:rsidRDefault="0086545E" w:rsidP="0086545E">
      <w:pPr>
        <w:pStyle w:val="BUListofAbbreviations"/>
      </w:pPr>
      <w:r>
        <w:t>IS</w:t>
      </w:r>
      <w:r>
        <w:tab/>
      </w:r>
      <w:r>
        <w:tab/>
      </w:r>
      <w:proofErr w:type="gramStart"/>
      <w:r>
        <w:t>Immediate</w:t>
      </w:r>
      <w:proofErr w:type="gramEnd"/>
      <w:r>
        <w:t xml:space="preserve"> shock</w:t>
      </w:r>
    </w:p>
    <w:p w14:paraId="4CAB4EDF" w14:textId="62FD9EE5" w:rsidR="00207C3F" w:rsidRPr="00207C3F" w:rsidRDefault="00207C3F" w:rsidP="00207C3F">
      <w:pPr>
        <w:pStyle w:val="BUListofAbbreviations"/>
      </w:pPr>
      <w:r>
        <w:t>LEC</w:t>
      </w:r>
      <w:r>
        <w:tab/>
      </w:r>
      <w:r>
        <w:tab/>
        <w:t xml:space="preserve">Lateral </w:t>
      </w:r>
      <w:proofErr w:type="spellStart"/>
      <w:r>
        <w:t>entorhinal</w:t>
      </w:r>
      <w:proofErr w:type="spellEnd"/>
      <w:r>
        <w:t xml:space="preserve">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 xml:space="preserve">Medial </w:t>
      </w:r>
      <w:proofErr w:type="spellStart"/>
      <w:r>
        <w:t>entorhinal</w:t>
      </w:r>
      <w:proofErr w:type="spellEnd"/>
      <w:r>
        <w:t xml:space="preserve"> cortex</w:t>
      </w:r>
    </w:p>
    <w:p w14:paraId="19139B25" w14:textId="2033A6A5" w:rsidR="00CD1992" w:rsidRPr="00CD1992" w:rsidRDefault="00CD1992" w:rsidP="00CD1992">
      <w:pPr>
        <w:pStyle w:val="BUListofAbbreviations"/>
      </w:pPr>
      <w:proofErr w:type="spellStart"/>
      <w:proofErr w:type="gramStart"/>
      <w:r>
        <w:t>mPFC</w:t>
      </w:r>
      <w:proofErr w:type="spellEnd"/>
      <w:proofErr w:type="gramEnd"/>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lastRenderedPageBreak/>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r>
      <w:proofErr w:type="spellStart"/>
      <w:r>
        <w:t>Prelimbic</w:t>
      </w:r>
      <w:proofErr w:type="spellEnd"/>
      <w:r>
        <w:t xml:space="preserve">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P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4D8169C5" w14:textId="78C3957C" w:rsidR="00E759B9" w:rsidRDefault="00E759B9" w:rsidP="00E759B9">
      <w:pPr>
        <w:pStyle w:val="BUListofAbbreviations"/>
      </w:pPr>
      <w:r>
        <w:t>SWS</w:t>
      </w:r>
      <w:r>
        <w:tab/>
      </w:r>
      <w:r>
        <w:tab/>
        <w:t>Slow wave sleep</w:t>
      </w:r>
    </w:p>
    <w:p w14:paraId="465674A4" w14:textId="34FB3C65" w:rsidR="00AD4F8B" w:rsidRPr="00AD4F8B" w:rsidRDefault="00AD4F8B" w:rsidP="00AD4F8B">
      <w:pPr>
        <w:pStyle w:val="BUListofAbbreviations"/>
      </w:pPr>
      <w:r>
        <w:t>VTA</w:t>
      </w:r>
      <w:r>
        <w:tab/>
      </w:r>
      <w:r>
        <w:tab/>
        <w:t>Ventral tegmental area</w:t>
      </w:r>
    </w:p>
    <w:p w14:paraId="6E3B5C1B" w14:textId="1978AD40" w:rsidR="00F45C5C" w:rsidRPr="00606D8E" w:rsidRDefault="00606D8E" w:rsidP="00F45C5C">
      <w:pPr>
        <w:pStyle w:val="BUListofAbbreviations"/>
      </w:pPr>
      <w:r>
        <w:t>VTE</w:t>
      </w:r>
      <w:r>
        <w:tab/>
      </w:r>
      <w:r>
        <w:tab/>
        <w:t>Vicarious-trial-and-error</w:t>
      </w:r>
    </w:p>
    <w:p w14:paraId="5C3864F6" w14:textId="7A862833" w:rsidR="00F3373D" w:rsidRDefault="00F3373D">
      <w:pPr>
        <w:rPr>
          <w:rFonts w:cs="Times New Roman"/>
        </w:rPr>
      </w:pPr>
      <w:r>
        <w:rPr>
          <w:rFonts w:cs="Times New Roman"/>
        </w:rPr>
        <w:br w:type="page"/>
      </w:r>
    </w:p>
    <w:p w14:paraId="07C12FE1" w14:textId="1CC666B8" w:rsidR="00F3373D" w:rsidRDefault="00F3373D" w:rsidP="0072455D">
      <w:pPr>
        <w:pStyle w:val="Heading1"/>
      </w:pPr>
      <w:bookmarkStart w:id="9" w:name="_Toc415125907"/>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1"/>
          <w:footerReference w:type="default" r:id="rId12"/>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10" w:name="_Toc415125908"/>
      <w:r w:rsidRPr="00A66482">
        <w:lastRenderedPageBreak/>
        <w:t>CHAPTER ONE</w:t>
      </w:r>
      <w:bookmarkEnd w:id="10"/>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6974125E"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F272A4">
        <w:t xml:space="preserve">(e.g., back alley of a restaurant) </w:t>
      </w:r>
      <w:r w:rsidR="00A45CBA" w:rsidRPr="009D5FA7">
        <w:t>and</w:t>
      </w:r>
      <w:r w:rsidR="00A45CBA">
        <w:t xml:space="preserve"> seek them at </w:t>
      </w:r>
      <w:r w:rsidR="007F160C">
        <w:t>an appropriate time of day</w:t>
      </w:r>
      <w:r w:rsidR="00F272A4">
        <w:t xml:space="preserve"> (e.g., after closing)</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w:t>
      </w:r>
      <w:proofErr w:type="spellStart"/>
      <w:r w:rsidR="00A45CBA">
        <w:t>amygdalar</w:t>
      </w:r>
      <w:proofErr w:type="spellEnd"/>
      <w:r w:rsidR="00A45CBA">
        <w:t xml:space="preserve">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11" w:name="_Toc415125909"/>
      <w:r w:rsidRPr="00874A20">
        <w:t xml:space="preserve">Historical considerations of the hippocampal formation and </w:t>
      </w:r>
      <w:proofErr w:type="spellStart"/>
      <w:r w:rsidRPr="00874A20">
        <w:t>amygdalar</w:t>
      </w:r>
      <w:proofErr w:type="spellEnd"/>
      <w:r w:rsidRPr="00874A20">
        <w:t xml:space="preserve"> complex in learning and memory</w:t>
      </w:r>
      <w:bookmarkEnd w:id="11"/>
    </w:p>
    <w:p w14:paraId="680C18DD" w14:textId="1261A42F" w:rsidR="00555FF6" w:rsidRPr="00555FF6" w:rsidRDefault="00555FF6" w:rsidP="00555FF6">
      <w:r>
        <w:tab/>
      </w:r>
      <w:r w:rsidRPr="00555FF6">
        <w:t xml:space="preserve">One of the earliest theorists of human memory function was a German scientist named Richard </w:t>
      </w:r>
      <w:proofErr w:type="spellStart"/>
      <w:r w:rsidRPr="00555FF6">
        <w:t>Semon</w:t>
      </w:r>
      <w:proofErr w:type="spellEnd"/>
      <w:r w:rsidRPr="00555FF6">
        <w:t xml:space="preserve">.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w:t>
      </w:r>
      <w:proofErr w:type="spellStart"/>
      <w:r w:rsidRPr="00555FF6">
        <w:t>Hebb</w:t>
      </w:r>
      <w:proofErr w:type="spellEnd"/>
      <w:r w:rsidRPr="00555FF6">
        <w:t xml:space="preserve">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w:t>
      </w:r>
      <w:r w:rsidRPr="00555FF6">
        <w:lastRenderedPageBreak/>
        <w:t xml:space="preserve">an engram could form and </w:t>
      </w:r>
      <w:r w:rsidR="00FE3E6F">
        <w:t>persist</w:t>
      </w:r>
      <w:r w:rsidRPr="00555FF6">
        <w:t xml:space="preserve">, as a network of coactive neurons </w:t>
      </w:r>
      <w:r w:rsidR="00FE3E6F">
        <w:t xml:space="preserve">maintained </w:t>
      </w:r>
      <w:r w:rsidRPr="00555FF6">
        <w:t xml:space="preserve">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w:t>
      </w:r>
      <w:proofErr w:type="spellStart"/>
      <w:r w:rsidR="002B75B0">
        <w:t>neocortex</w:t>
      </w:r>
      <w:proofErr w:type="spellEnd"/>
      <w:r w:rsidR="002B75B0">
        <w:t xml:space="preserve">.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4BDD718B" w:rsidR="00555FF6" w:rsidRPr="00555FF6" w:rsidRDefault="00555FF6" w:rsidP="00555FF6">
      <w:r>
        <w:tab/>
      </w:r>
      <w:r w:rsidRPr="00555FF6">
        <w:t xml:space="preserve">The investigations surrounding H.M. and related patients’ memory deficits </w:t>
      </w:r>
      <w:r w:rsidR="00F1613F">
        <w:t xml:space="preserve">also </w:t>
      </w:r>
      <w:r w:rsidRPr="00555FF6">
        <w:t>launched a search for an animal model of amnesia. It was eventually found that</w:t>
      </w:r>
      <w:r w:rsidR="00F1613F">
        <w:t>,</w:t>
      </w:r>
      <w:r w:rsidRPr="00555FF6">
        <w:t xml:space="preserve"> in nonhuman primates</w:t>
      </w:r>
      <w:r w:rsidR="00F1613F">
        <w:t>, the MTL but not the amygdala</w:t>
      </w:r>
      <w:r w:rsidRPr="00555FF6">
        <w:t xml:space="preserve">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w:t>
      </w:r>
      <w:r w:rsidR="00F1613F">
        <w:t xml:space="preserve">formed during </w:t>
      </w:r>
      <w:r w:rsidRPr="00555FF6">
        <w:t xml:space="preserve">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12" w:name="_Toc415125910"/>
      <w:r>
        <w:t>Anatomical connections of the hippocampal formation</w:t>
      </w:r>
      <w:bookmarkEnd w:id="12"/>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w:t>
      </w:r>
      <w:r w:rsidR="00874A20">
        <w:lastRenderedPageBreak/>
        <w:t xml:space="preserve">subcortical regions. In rodents, the MTL consists of the hippocampal formation, </w:t>
      </w:r>
      <w:proofErr w:type="spellStart"/>
      <w:r w:rsidR="00874A20">
        <w:t>entorhinal</w:t>
      </w:r>
      <w:proofErr w:type="spellEnd"/>
      <w:r w:rsidR="00874A20">
        <w:t xml:space="preserve"> cortex (EC), </w:t>
      </w:r>
      <w:proofErr w:type="spellStart"/>
      <w:r w:rsidR="00874A20">
        <w:t>perirhinal</w:t>
      </w:r>
      <w:proofErr w:type="spellEnd"/>
      <w:r w:rsidR="00874A20">
        <w:t xml:space="preserve"> cortex, and </w:t>
      </w:r>
      <w:proofErr w:type="spellStart"/>
      <w:r w:rsidR="00874A20">
        <w:t>postrhinal</w:t>
      </w:r>
      <w:proofErr w:type="spellEnd"/>
      <w:r w:rsidR="00874A20">
        <w:t xml:space="preserve"> cortex. The hippocampus is a laminated structure that can be further subdivided into the dentate </w:t>
      </w:r>
      <w:proofErr w:type="spellStart"/>
      <w:r w:rsidR="00874A20">
        <w:t>gyrus</w:t>
      </w:r>
      <w:proofErr w:type="spellEnd"/>
      <w:r w:rsidR="00874A20">
        <w:t xml:space="preserve"> (DG) and </w:t>
      </w:r>
      <w:proofErr w:type="spellStart"/>
      <w:r w:rsidR="00874A20">
        <w:t>Cornu</w:t>
      </w:r>
      <w:proofErr w:type="spellEnd"/>
      <w:r w:rsidR="00874A20">
        <w:t xml:space="preserve"> </w:t>
      </w:r>
      <w:proofErr w:type="spellStart"/>
      <w:r w:rsidR="00874A20">
        <w:t>Ammonis</w:t>
      </w:r>
      <w:proofErr w:type="spellEnd"/>
      <w:r w:rsidR="00874A20">
        <w:t xml:space="preserve"> (CA) fields, CA1, CA2, and CA3. The output region of the hippocampus is the </w:t>
      </w:r>
      <w:proofErr w:type="spellStart"/>
      <w:r w:rsidR="00874A20">
        <w:t>subicular</w:t>
      </w:r>
      <w:proofErr w:type="spellEnd"/>
      <w:r w:rsidR="00874A20">
        <w:t xml:space="preserve"> complex, which is comprised of the </w:t>
      </w:r>
      <w:proofErr w:type="spellStart"/>
      <w:r w:rsidR="00874A20">
        <w:t>subiculum</w:t>
      </w:r>
      <w:proofErr w:type="spellEnd"/>
      <w:r w:rsidR="00874A20">
        <w:t xml:space="preserve"> proper, </w:t>
      </w:r>
      <w:proofErr w:type="spellStart"/>
      <w:r w:rsidR="00874A20">
        <w:t>presubiculum</w:t>
      </w:r>
      <w:proofErr w:type="spellEnd"/>
      <w:r w:rsidR="00874A20">
        <w:t xml:space="preserve">, and </w:t>
      </w:r>
      <w:proofErr w:type="spellStart"/>
      <w:r w:rsidR="00874A20">
        <w:t>parasubiculum</w:t>
      </w:r>
      <w:proofErr w:type="spellEnd"/>
      <w:r w:rsidR="00874A20">
        <w:t xml:space="preserve">. </w:t>
      </w:r>
    </w:p>
    <w:p w14:paraId="4DDB573D" w14:textId="53B48D2B"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The first canonical circuit is commonly referred to as the “</w:t>
      </w:r>
      <w:proofErr w:type="spellStart"/>
      <w:r w:rsidR="00874A20">
        <w:t>trisynaptic</w:t>
      </w:r>
      <w:proofErr w:type="spellEnd"/>
      <w:r w:rsidR="00874A20">
        <w:t xml:space="preserve"> loop”, where neurons from layer II of EC (ECII) project to granule cells in the DG, which in turn send </w:t>
      </w:r>
      <w:proofErr w:type="gramStart"/>
      <w:r w:rsidR="00874A20">
        <w:t>axons</w:t>
      </w:r>
      <w:proofErr w:type="gramEnd"/>
      <w:r w:rsidR="00874A20">
        <w:t xml:space="preserve"> called mossy fibers to pyramidal cells in CA3. CA3 Schaffer collaterals then synapse onto CA1, which finally sends projections to layer V/VI of EC (ECV/VI). The second circuit, the </w:t>
      </w:r>
      <w:proofErr w:type="spellStart"/>
      <w:r w:rsidR="00874A20">
        <w:t>temporammonic</w:t>
      </w:r>
      <w:proofErr w:type="spellEnd"/>
      <w:r w:rsidR="00874A20">
        <w:t xml:space="preserve">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3" w:name="_Toc415125911"/>
      <w:r>
        <w:t xml:space="preserve">Dentate </w:t>
      </w:r>
      <w:proofErr w:type="spellStart"/>
      <w:r>
        <w:t>gyrus</w:t>
      </w:r>
      <w:bookmarkEnd w:id="13"/>
      <w:proofErr w:type="spellEnd"/>
    </w:p>
    <w:p w14:paraId="6C5D5345" w14:textId="665D872E" w:rsidR="00942D3B" w:rsidRDefault="00555FF6" w:rsidP="00555FF6">
      <w:r>
        <w:tab/>
      </w:r>
      <w:r w:rsidR="00942D3B">
        <w:t xml:space="preserve">The principal cell type of the DG is the granule cell, which is </w:t>
      </w:r>
      <w:proofErr w:type="spellStart"/>
      <w:r w:rsidR="00942D3B">
        <w:t>glutamatergic</w:t>
      </w:r>
      <w:proofErr w:type="spellEnd"/>
      <w:r w:rsidR="00942D3B">
        <w:t xml:space="preserve">. These receive excitatory input from ECII, a projection often referred to as the </w:t>
      </w:r>
      <w:proofErr w:type="spellStart"/>
      <w:r w:rsidR="00942D3B">
        <w:t>perforant</w:t>
      </w:r>
      <w:proofErr w:type="spellEnd"/>
      <w:r w:rsidR="00942D3B">
        <w:t xml:space="preserve"> path. Granule cells are the only cell type in the DG that have axons leaving the DG to </w:t>
      </w:r>
      <w:r w:rsidR="0091237E">
        <w:lastRenderedPageBreak/>
        <w:t xml:space="preserve">project to CA3, though local </w:t>
      </w:r>
      <w:r w:rsidR="00942D3B">
        <w:t xml:space="preserve">contacts are also made onto DG mossy cells in the </w:t>
      </w:r>
      <w:proofErr w:type="spellStart"/>
      <w:r w:rsidR="00942D3B">
        <w:t>hilus</w:t>
      </w:r>
      <w:proofErr w:type="spellEnd"/>
      <w:r w:rsidR="00942D3B">
        <w:t xml:space="preserve">. 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w:t>
      </w:r>
      <w:proofErr w:type="spellStart"/>
      <w:r w:rsidR="00942D3B">
        <w:t>GABAergic</w:t>
      </w:r>
      <w:proofErr w:type="spellEnd"/>
      <w:r w:rsidR="00942D3B">
        <w:t xml:space="preserve"> interneurons that </w:t>
      </w:r>
      <w:r w:rsidR="00530413">
        <w:t>exhibit</w:t>
      </w:r>
      <w:r w:rsidR="00942D3B">
        <w:t xml:space="preserve"> various axonal ramification patterns onto distributed domains of postsynaptic granule and mossy cells.  </w:t>
      </w:r>
    </w:p>
    <w:p w14:paraId="53506278" w14:textId="1F0BE995"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w:t>
      </w:r>
      <w:proofErr w:type="spellStart"/>
      <w:r w:rsidR="00942D3B">
        <w:t>orthogonalization</w:t>
      </w:r>
      <w:proofErr w:type="spellEnd"/>
      <w:r w:rsidR="00942D3B">
        <w:t xml:space="preserve">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w:t>
      </w:r>
      <w:r w:rsidR="005950CA">
        <w:t xml:space="preserve">some </w:t>
      </w:r>
      <w:r w:rsidR="00942D3B">
        <w:t xml:space="preserve">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4" w:name="_Toc415125912"/>
      <w:r>
        <w:t>CA3</w:t>
      </w:r>
      <w:bookmarkEnd w:id="14"/>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w:t>
      </w:r>
      <w:proofErr w:type="spellStart"/>
      <w:r w:rsidR="00AC35FD">
        <w:t>boutons</w:t>
      </w:r>
      <w:proofErr w:type="spellEnd"/>
      <w:r w:rsidR="00AC35FD">
        <w:t xml:space="preserve"> are uncharacteristically large and </w:t>
      </w:r>
      <w:r w:rsidR="00AC35FD">
        <w:lastRenderedPageBreak/>
        <w:t xml:space="preserve">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5B0C1CD7" w:rsidR="00AC35FD" w:rsidRPr="00632CB4" w:rsidRDefault="00555FF6" w:rsidP="00555FF6">
      <w:r>
        <w:tab/>
      </w:r>
      <w:r w:rsidR="00AC35FD">
        <w:t xml:space="preserve">CA3 itself is widely acknowledged to have bountiful excitatory </w:t>
      </w:r>
      <w:proofErr w:type="spellStart"/>
      <w:r w:rsidR="00AC35FD">
        <w:t>autoassociative</w:t>
      </w:r>
      <w:proofErr w:type="spellEnd"/>
      <w:r w:rsidR="00AC35FD">
        <w:t xml:space="preserve"> connections originating from both </w:t>
      </w:r>
      <w:proofErr w:type="spellStart"/>
      <w:r w:rsidR="00AC35FD">
        <w:t>ipsilateral</w:t>
      </w:r>
      <w:proofErr w:type="spellEnd"/>
      <w:r w:rsidR="00AC35FD">
        <w:t xml:space="preserve"> and contralateral CA3 (via the hippocampal commissure). This feature is believed to support episodic memory through an </w:t>
      </w:r>
      <w:proofErr w:type="spellStart"/>
      <w:r w:rsidR="00AC35FD">
        <w:t>autoassociative</w:t>
      </w:r>
      <w:proofErr w:type="spellEnd"/>
      <w:r w:rsidR="00AC35FD">
        <w:t xml:space="preser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w:t>
      </w:r>
      <w:r w:rsidR="005950CA">
        <w:t xml:space="preserve"> an</w:t>
      </w:r>
      <w:r w:rsidR="00AC35FD">
        <w:t xml:space="preserve"> unusually large </w:t>
      </w:r>
      <w:r w:rsidR="005950CA">
        <w:t>temporal window for plasticity</w:t>
      </w:r>
      <w:r w:rsidR="00AC35FD">
        <w:t xml:space="preserve">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w:t>
      </w:r>
      <w:proofErr w:type="spellStart"/>
      <w:r w:rsidR="00AC35FD">
        <w:t>Knierim</w:t>
      </w:r>
      <w:proofErr w:type="spellEnd"/>
      <w:r w:rsidR="00AC35FD">
        <w:t xml:space="preserve">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w:t>
      </w:r>
      <w:r w:rsidR="00AC35FD">
        <w:lastRenderedPageBreak/>
        <w:t xml:space="preserve">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51144085"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w:t>
      </w:r>
      <w:r w:rsidR="005950CA">
        <w:t>that region</w:t>
      </w:r>
      <w:r w:rsidR="00AC35FD">
        <w:t xml:space="preserve">.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5" w:name="_Toc415125913"/>
      <w:r>
        <w:t>CA1</w:t>
      </w:r>
      <w:bookmarkEnd w:id="15"/>
    </w:p>
    <w:p w14:paraId="1E94062D" w14:textId="3C9FED8D" w:rsidR="00A53A33" w:rsidRPr="00A53A33" w:rsidRDefault="00A53A33" w:rsidP="00A53A33">
      <w:r>
        <w:tab/>
      </w:r>
      <w:r w:rsidRPr="00A53A33">
        <w:t>The principal cell in CA1 is the pyramidal neuron, which has been extensively studied by the neuroscience field. CA1 pyramidal cells receive input from CA3 Schaffer collaterals as well as ECIII (</w:t>
      </w:r>
      <w:proofErr w:type="spellStart"/>
      <w:r w:rsidRPr="00A53A33">
        <w:t>temporoammonic</w:t>
      </w:r>
      <w:proofErr w:type="spellEnd"/>
      <w:r w:rsidRPr="00A53A33">
        <w:t xml:space="preserve">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w:t>
      </w:r>
      <w:proofErr w:type="spellStart"/>
      <w:r w:rsidRPr="00A53A33">
        <w:t>reuniens</w:t>
      </w:r>
      <w:proofErr w:type="spellEnd"/>
      <w:r w:rsidRPr="00A53A33">
        <w:t xml:space="preserve">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w:t>
      </w:r>
      <w:proofErr w:type="spellStart"/>
      <w:r w:rsidRPr="00A53A33">
        <w:t>basolateral</w:t>
      </w:r>
      <w:proofErr w:type="spellEnd"/>
      <w:r w:rsidRPr="00A53A33">
        <w:t xml:space="preserve">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5ED7BB4C" w:rsidR="00A53A33" w:rsidRPr="00A53A33" w:rsidRDefault="00A53A33" w:rsidP="00A53A33">
      <w:r>
        <w:tab/>
      </w:r>
      <w:r w:rsidRPr="00A53A33">
        <w:t xml:space="preserve">In contrast with CA3, CA1 pyramidal cells form very limited connections with themselves. Instead, CA1 is viewed as the primary output region of the hippocampus, </w:t>
      </w:r>
      <w:r w:rsidRPr="00A53A33">
        <w:lastRenderedPageBreak/>
        <w:t xml:space="preserve">with much of its information conveyed to </w:t>
      </w:r>
      <w:proofErr w:type="spellStart"/>
      <w:r w:rsidRPr="00A53A33">
        <w:t>extrahippocampal</w:t>
      </w:r>
      <w:proofErr w:type="spellEnd"/>
      <w:r w:rsidRPr="00A53A33">
        <w:t xml:space="preserve"> structures through the </w:t>
      </w:r>
      <w:proofErr w:type="spellStart"/>
      <w:r w:rsidRPr="00A53A33">
        <w:t>subiculum</w:t>
      </w:r>
      <w:proofErr w:type="spellEnd"/>
      <w:r w:rsidRPr="00A53A33">
        <w:t xml:space="preserve">, with which it also has reciprocal connections </w:t>
      </w:r>
      <w:r w:rsidRPr="00A53A33">
        <w:fldChar w:fldCharType="begin" w:fldLock="1"/>
      </w:r>
      <w:r w:rsidR="005A0A9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b)"},"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w:t>
      </w:r>
      <w:proofErr w:type="spellStart"/>
      <w:r w:rsidRPr="00A53A33">
        <w:t>retrosplenial</w:t>
      </w:r>
      <w:proofErr w:type="spellEnd"/>
      <w:r w:rsidRPr="00A53A33">
        <w:t xml:space="preserve">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009B23F8" w:rsidR="00A53A33" w:rsidRPr="00A53A33" w:rsidRDefault="00816822" w:rsidP="00A53A33">
      <w:r>
        <w:tab/>
      </w:r>
      <w:r w:rsidR="00A53A33" w:rsidRPr="00A53A33">
        <w:t xml:space="preserve">The role of CA1 is under active research, and many functions have been ascribed to this </w:t>
      </w:r>
      <w:proofErr w:type="gramStart"/>
      <w:r w:rsidR="00A53A33" w:rsidRPr="00A53A33">
        <w:t>highly-studied</w:t>
      </w:r>
      <w:proofErr w:type="gramEnd"/>
      <w:r w:rsidR="00A53A33" w:rsidRPr="00A53A33">
        <w:t xml:space="preserve"> </w:t>
      </w:r>
      <w:proofErr w:type="spellStart"/>
      <w:r w:rsidR="00A53A33" w:rsidRPr="00A53A33">
        <w:t>subregion</w:t>
      </w:r>
      <w:proofErr w:type="spellEnd"/>
      <w:r w:rsidR="00A53A33" w:rsidRPr="00A53A33">
        <w:t xml:space="preserve">.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52D9C919"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982466">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mendeley":{"formattedCitation":"(Ahmed and Mehta, 2009)","plainTextFormattedCitation":"(Ahmed and Mehta, 2009)","previouslyFormattedCitation":"(Ahmed and Mehta, 2009)"},"properties":{"noteIndex":0},"schema":"https://github.com/citation-style-language/schema/raw/master/csl-citation.json"}</w:instrText>
      </w:r>
      <w:r w:rsidR="00982466">
        <w:fldChar w:fldCharType="separate"/>
      </w:r>
      <w:r w:rsidR="00982466" w:rsidRPr="00982466">
        <w:rPr>
          <w:noProof/>
        </w:rPr>
        <w:t>(Ahmed and Mehta, 2009)</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w:t>
      </w:r>
      <w:proofErr w:type="spellStart"/>
      <w:r w:rsidR="00982466">
        <w:rPr>
          <w:i/>
        </w:rPr>
        <w:t>silico</w:t>
      </w:r>
      <w:proofErr w:type="spellEnd"/>
      <w:r w:rsidR="00982466">
        <w:rPr>
          <w:i/>
        </w:rPr>
        <w:t xml:space="preserve"> </w:t>
      </w:r>
      <w:r w:rsidR="00982466">
        <w:t xml:space="preserve">studies showing maximal CA1 somatic spiking during coincident Schaffer collateral and </w:t>
      </w:r>
      <w:proofErr w:type="spellStart"/>
      <w:r w:rsidR="00982466">
        <w:t>perforant</w:t>
      </w:r>
      <w:proofErr w:type="spellEnd"/>
      <w:r w:rsidR="00982466">
        <w:t xml:space="preserve"> path input, but not </w:t>
      </w:r>
      <w:r w:rsidR="00613838">
        <w:t>from</w:t>
      </w:r>
      <w:r w:rsidR="00982466">
        <w:t xml:space="preserve"> </w:t>
      </w:r>
      <w:proofErr w:type="spellStart"/>
      <w:r w:rsidR="00982466">
        <w:t>perforant</w:t>
      </w:r>
      <w:proofErr w:type="spellEnd"/>
      <w:r w:rsidR="00982466">
        <w:t xml:space="preserve"> path stimulation</w:t>
      </w:r>
      <w:r w:rsidR="00613838">
        <w:t>s</w:t>
      </w:r>
      <w:r w:rsidR="00982466">
        <w:t xml:space="preserve"> in isolation </w:t>
      </w:r>
      <w:r w:rsidR="00982466">
        <w:fldChar w:fldCharType="begin" w:fldLock="1"/>
      </w:r>
      <w:r w:rsidR="00753782">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mendeley":{"formattedCitation":"(Ang et al., 2005; Jarsky et al., 2005; Milstein et al., 2015)","plainTextFormattedCitation":"(Ang et al., 2005; Jarsky et al., 2005; Milstein et al., 2015)","previouslyFormattedCitation":"(Ang et al., 2005; Jarsky et al., 2005; Milstein et al., 2015)"},"properties":{"noteIndex":0},"schema":"https://github.com/citation-style-language/schema/raw/master/csl-citation.json"}</w:instrText>
      </w:r>
      <w:r w:rsidR="00982466">
        <w:fldChar w:fldCharType="separate"/>
      </w:r>
      <w:r w:rsidR="0093539A" w:rsidRPr="0093539A">
        <w:rPr>
          <w:noProof/>
        </w:rPr>
        <w:t>(Ang et al., 2005; Jarsky et al., 2005; Milstein et al., 2015)</w:t>
      </w:r>
      <w:r w:rsidR="00982466">
        <w:fldChar w:fldCharType="end"/>
      </w:r>
      <w:r w:rsidR="00982466">
        <w:t>.</w:t>
      </w:r>
      <w:r w:rsidR="00613838">
        <w:t xml:space="preserve"> Moreover, i</w:t>
      </w:r>
      <w:r w:rsidRPr="00A53A33">
        <w:t xml:space="preserve">ntracellular recordings demonstrate </w:t>
      </w:r>
      <w:r w:rsidR="00613838">
        <w:t xml:space="preserve">that </w:t>
      </w:r>
      <w:r w:rsidRPr="00A53A33">
        <w:t>CA1 neurons integrat</w:t>
      </w:r>
      <w:r w:rsidR="00613838">
        <w:t>e</w:t>
      </w:r>
      <w:r w:rsidRPr="00A53A33">
        <w:t xml:space="preserve"> inputs from CA3 (presumably </w:t>
      </w:r>
      <w:r w:rsidR="005950CA">
        <w:t>retrieving</w:t>
      </w:r>
      <w:r w:rsidRPr="00A53A33">
        <w:t xml:space="preserve"> internally stored information) and EC </w:t>
      </w:r>
      <w:r w:rsidRPr="00A53A33">
        <w:lastRenderedPageBreak/>
        <w:t xml:space="preserve">(presumably </w:t>
      </w:r>
      <w:r w:rsidR="005950CA">
        <w:t>conveying</w:t>
      </w:r>
      <w:r w:rsidRPr="00A53A33">
        <w:t xml:space="preserve"> </w:t>
      </w:r>
      <w:r w:rsidR="005950CA">
        <w:t xml:space="preserve">real-time </w:t>
      </w:r>
      <w:r w:rsidRPr="00A53A33">
        <w:t>external sensory</w:t>
      </w:r>
      <w:r w:rsidR="005950CA">
        <w:t xml:space="preserve"> stimuli</w:t>
      </w:r>
      <w:r w:rsidRPr="00A53A33">
        <w:t xml:space="preserve">)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3F635A15" w:rsidR="00A53A33" w:rsidRPr="00A53A33" w:rsidRDefault="0093539A" w:rsidP="00A53A33">
      <w:r>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w:t>
      </w:r>
      <w:r w:rsidR="0004336F">
        <w:t>store and output information about associations in the sensory environment</w:t>
      </w:r>
      <w:r w:rsidR="000F7596">
        <w:t xml:space="preserve">. </w:t>
      </w:r>
    </w:p>
    <w:p w14:paraId="3DF00E06" w14:textId="77777777" w:rsidR="00874A20" w:rsidRDefault="00874A20" w:rsidP="00A45CBA"/>
    <w:p w14:paraId="216CD503" w14:textId="4AC77BD5" w:rsidR="00A31545" w:rsidRDefault="00A31545" w:rsidP="00A31545">
      <w:pPr>
        <w:pStyle w:val="Heading3"/>
      </w:pPr>
      <w:bookmarkStart w:id="16" w:name="_Toc415125914"/>
      <w:proofErr w:type="spellStart"/>
      <w:r>
        <w:t>Subicular</w:t>
      </w:r>
      <w:proofErr w:type="spellEnd"/>
      <w:r>
        <w:t xml:space="preserve"> complex</w:t>
      </w:r>
      <w:bookmarkEnd w:id="16"/>
    </w:p>
    <w:p w14:paraId="24FA8743" w14:textId="30D33117" w:rsidR="00A31545" w:rsidRPr="00A31545" w:rsidRDefault="00A31545" w:rsidP="00A31545">
      <w:r>
        <w:tab/>
      </w:r>
      <w:r w:rsidRPr="00A31545">
        <w:t xml:space="preserve">The </w:t>
      </w:r>
      <w:proofErr w:type="spellStart"/>
      <w:r w:rsidRPr="00A31545">
        <w:t>subicular</w:t>
      </w:r>
      <w:proofErr w:type="spellEnd"/>
      <w:r w:rsidRPr="00A31545">
        <w:t xml:space="preserve"> complex is comprised of the </w:t>
      </w:r>
      <w:proofErr w:type="spellStart"/>
      <w:r w:rsidRPr="00A31545">
        <w:t>subiculum</w:t>
      </w:r>
      <w:proofErr w:type="spellEnd"/>
      <w:r w:rsidRPr="00A31545">
        <w:t xml:space="preserve">, </w:t>
      </w:r>
      <w:proofErr w:type="spellStart"/>
      <w:r w:rsidRPr="00A31545">
        <w:t>presubiculum</w:t>
      </w:r>
      <w:proofErr w:type="spellEnd"/>
      <w:r w:rsidRPr="00A31545">
        <w:t xml:space="preserve"> (the dorsal aspect being called the </w:t>
      </w:r>
      <w:proofErr w:type="spellStart"/>
      <w:r w:rsidRPr="00A31545">
        <w:t>postsubiculum</w:t>
      </w:r>
      <w:proofErr w:type="spellEnd"/>
      <w:r w:rsidRPr="00A31545">
        <w:t xml:space="preserve">), and </w:t>
      </w:r>
      <w:proofErr w:type="spellStart"/>
      <w:r w:rsidRPr="00A31545">
        <w:t>parasubiculum</w:t>
      </w:r>
      <w:proofErr w:type="spellEnd"/>
      <w:r w:rsidRPr="00A31545">
        <w:t xml:space="preserve">. CA1 sends a dense, topographical projection to </w:t>
      </w:r>
      <w:proofErr w:type="spellStart"/>
      <w:r w:rsidRPr="00A31545">
        <w:t>subiculum</w:t>
      </w:r>
      <w:proofErr w:type="spellEnd"/>
      <w:r w:rsidRPr="00A31545">
        <w:t xml:space="preserve">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w:t>
      </w:r>
      <w:r w:rsidR="0004336F">
        <w:t>in parallel to a direct</w:t>
      </w:r>
      <w:r w:rsidRPr="00A31545">
        <w:t xml:space="preserve"> CA1-ECV projection. While it has long been thought that this </w:t>
      </w:r>
      <w:proofErr w:type="spellStart"/>
      <w:r w:rsidRPr="00A31545">
        <w:t>intrahippocampal</w:t>
      </w:r>
      <w:proofErr w:type="spellEnd"/>
      <w:r w:rsidRPr="00A31545">
        <w:t xml:space="preserve"> connection was unidirectional, there has been accumulating evidence that there is also a subiculum-CA1 </w:t>
      </w:r>
      <w:proofErr w:type="spellStart"/>
      <w:r w:rsidRPr="00A31545">
        <w:t>backprojection</w:t>
      </w:r>
      <w:proofErr w:type="spellEnd"/>
      <w:r w:rsidRPr="00A31545">
        <w:t xml:space="preserve"> </w:t>
      </w:r>
      <w:r w:rsidRPr="00A31545">
        <w:fldChar w:fldCharType="begin" w:fldLock="1"/>
      </w:r>
      <w:r w:rsidR="005A0A93">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b)"},"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w:t>
      </w:r>
      <w:proofErr w:type="spellStart"/>
      <w:r w:rsidRPr="00A31545">
        <w:t>subiculum</w:t>
      </w:r>
      <w:proofErr w:type="spellEnd"/>
      <w:r w:rsidRPr="00A31545">
        <w:t xml:space="preserve"> also sends projections to the pre- and </w:t>
      </w:r>
      <w:proofErr w:type="spellStart"/>
      <w:r w:rsidRPr="00A31545">
        <w:t>parasubiculum</w:t>
      </w:r>
      <w:proofErr w:type="spellEnd"/>
      <w:r w:rsidRPr="00A31545">
        <w:t xml:space="preserve">,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w:t>
      </w:r>
      <w:proofErr w:type="spellStart"/>
      <w:r w:rsidRPr="00A31545">
        <w:t>retrosplenial</w:t>
      </w:r>
      <w:proofErr w:type="spellEnd"/>
      <w:r w:rsidRPr="00A31545">
        <w:t xml:space="preserve">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tab/>
      </w:r>
      <w:r w:rsidRPr="00A31545">
        <w:t xml:space="preserve">The </w:t>
      </w:r>
      <w:proofErr w:type="spellStart"/>
      <w:r w:rsidRPr="00A31545">
        <w:t>subiculum</w:t>
      </w:r>
      <w:proofErr w:type="spellEnd"/>
      <w:r w:rsidRPr="00A31545">
        <w:t xml:space="preserve"> proper is regarded as one of the primary outputs of the hippocampal formation, but despite this important role, not much is known about its </w:t>
      </w:r>
      <w:r w:rsidRPr="00A31545">
        <w:lastRenderedPageBreak/>
        <w:t xml:space="preserve">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w:t>
      </w:r>
      <w:proofErr w:type="spellStart"/>
      <w:r w:rsidRPr="00A31545">
        <w:t>parasubiculum</w:t>
      </w:r>
      <w:proofErr w:type="spellEnd"/>
      <w:r w:rsidRPr="00A31545">
        <w:t xml:space="preserve">,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7" w:name="_Toc415125915"/>
      <w:r>
        <w:t>CA2</w:t>
      </w:r>
      <w:bookmarkEnd w:id="17"/>
    </w:p>
    <w:p w14:paraId="34BF19CE" w14:textId="6AD092E0" w:rsidR="005C15C7" w:rsidRPr="005C15C7" w:rsidRDefault="005C15C7" w:rsidP="005C15C7">
      <w:r>
        <w:tab/>
      </w:r>
      <w:r w:rsidRPr="005C15C7">
        <w:t xml:space="preserve">CA2 is a small </w:t>
      </w:r>
      <w:proofErr w:type="spellStart"/>
      <w:r w:rsidRPr="005C15C7">
        <w:t>subregion</w:t>
      </w:r>
      <w:proofErr w:type="spellEnd"/>
      <w:r w:rsidRPr="005C15C7">
        <w:t xml:space="preserve">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w:t>
      </w:r>
      <w:proofErr w:type="spellStart"/>
      <w:r w:rsidRPr="005C15C7">
        <w:t>Extrahippocampal</w:t>
      </w:r>
      <w:proofErr w:type="spellEnd"/>
      <w:r w:rsidRPr="005C15C7">
        <w:t xml:space="preserve">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w:t>
      </w:r>
      <w:proofErr w:type="spellStart"/>
      <w:r w:rsidRPr="005C15C7">
        <w:t>Broca</w:t>
      </w:r>
      <w:proofErr w:type="spellEnd"/>
      <w:r w:rsidRPr="005C15C7">
        <w:t xml:space="preserve">, </w:t>
      </w:r>
      <w:proofErr w:type="spellStart"/>
      <w:r w:rsidRPr="005C15C7">
        <w:t>supramammillary</w:t>
      </w:r>
      <w:proofErr w:type="spellEnd"/>
      <w:r w:rsidRPr="005C15C7">
        <w:t xml:space="preserve">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ACC2A9A" w:rsidR="005C15C7" w:rsidRDefault="005C15C7" w:rsidP="005C15C7">
      <w:r>
        <w:tab/>
      </w:r>
      <w:r w:rsidRPr="005C15C7">
        <w:t>In part, due to the difficulty of reliably and accurately recording from the narrow band of cells in CA2, it has mostl</w:t>
      </w:r>
      <w:r w:rsidR="0004336F">
        <w:t>y been overlooked until recent years</w:t>
      </w:r>
      <w:r w:rsidRPr="005C15C7">
        <w:t xml:space="preserve">. As a result, the function of CA2 is unclear and is currently being pursued from </w:t>
      </w:r>
      <w:r w:rsidR="0004336F">
        <w:t>multiple</w:t>
      </w:r>
      <w:r w:rsidRPr="005C15C7">
        <w:t xml:space="preserve">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an idea supported by high expression of a receptor for the “social” neuropeptide</w:t>
      </w:r>
      <w:r w:rsidR="0004336F">
        <w:t>,</w:t>
      </w:r>
      <w:r w:rsidRPr="005C15C7">
        <w:t xml:space="preserve"> vasopressin</w:t>
      </w:r>
      <w:r w:rsidR="0004336F">
        <w:t>,</w:t>
      </w:r>
      <w:r w:rsidRPr="005C15C7">
        <w:t xml:space="preserve">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w:t>
      </w:r>
      <w:r w:rsidRPr="005C15C7">
        <w:lastRenderedPageBreak/>
        <w:t xml:space="preserve">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Additional studies recently identified the role of CA2 in initiating oscilla</w:t>
      </w:r>
      <w:r w:rsidR="00604845">
        <w:t xml:space="preserve">tory activity </w:t>
      </w:r>
      <w:r w:rsidR="0004336F">
        <w:t>within</w:t>
      </w:r>
      <w:r w:rsidR="00604845">
        <w:t xml:space="preserve"> a</w:t>
      </w:r>
      <w:r w:rsidRPr="005C15C7">
        <w:t xml:space="preserve"> local field potential (LFP) complex</w:t>
      </w:r>
      <w:r w:rsidR="0004336F">
        <w:t xml:space="preserve"> involved in memory</w:t>
      </w:r>
      <w:r w:rsidRPr="005C15C7">
        <w:t xml:space="preserve">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18" w:name="_Toc415125916"/>
      <w:r>
        <w:t>Medial septum</w:t>
      </w:r>
      <w:bookmarkEnd w:id="18"/>
    </w:p>
    <w:p w14:paraId="435B08A1" w14:textId="263FC727" w:rsidR="00F060FB" w:rsidRPr="00F060FB" w:rsidRDefault="00F060FB" w:rsidP="00F060FB">
      <w:r>
        <w:tab/>
      </w:r>
      <w:r w:rsidRPr="00F060FB">
        <w:t xml:space="preserve">The medial septum provides </w:t>
      </w:r>
      <w:proofErr w:type="spellStart"/>
      <w:r w:rsidRPr="00F060FB">
        <w:t>GABAergic</w:t>
      </w:r>
      <w:proofErr w:type="spellEnd"/>
      <w:r w:rsidRPr="00F060FB">
        <w:t xml:space="preserve">, cholinergic, and </w:t>
      </w:r>
      <w:proofErr w:type="spellStart"/>
      <w:r w:rsidRPr="00F060FB">
        <w:t>glutamatergic</w:t>
      </w:r>
      <w:proofErr w:type="spellEnd"/>
      <w:r w:rsidRPr="00F060FB">
        <w:t xml:space="preserve"> innervations onto the hippocampus and also receives </w:t>
      </w:r>
      <w:proofErr w:type="spellStart"/>
      <w:r w:rsidRPr="00F060FB">
        <w:t>GABAergic</w:t>
      </w:r>
      <w:proofErr w:type="spellEnd"/>
      <w:r w:rsidRPr="00F060FB">
        <w:t xml:space="preserve"> input from CA1 and CA3. In the rat, </w:t>
      </w:r>
      <w:proofErr w:type="spellStart"/>
      <w:r w:rsidRPr="00F060FB">
        <w:t>GABAergic</w:t>
      </w:r>
      <w:proofErr w:type="spellEnd"/>
      <w:r w:rsidRPr="00F060FB">
        <w:t xml:space="preserve"> cells exclusively synapse onto hippocampal </w:t>
      </w:r>
      <w:proofErr w:type="spellStart"/>
      <w:r w:rsidRPr="00F060FB">
        <w:t>GABAergic</w:t>
      </w:r>
      <w:proofErr w:type="spellEnd"/>
      <w:r w:rsidRPr="00F060FB">
        <w:t xml:space="preserve">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w:t>
      </w:r>
      <w:proofErr w:type="spellStart"/>
      <w:r w:rsidRPr="00F060FB">
        <w:t>GABAergic</w:t>
      </w:r>
      <w:proofErr w:type="spellEnd"/>
      <w:r w:rsidRPr="00F060FB">
        <w:t xml:space="preserve"> and </w:t>
      </w:r>
      <w:proofErr w:type="spellStart"/>
      <w:r w:rsidRPr="00F060FB">
        <w:t>glutamatergic</w:t>
      </w:r>
      <w:proofErr w:type="spellEnd"/>
      <w:r w:rsidRPr="00F060FB">
        <w:t xml:space="preserve">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w:t>
      </w:r>
      <w:proofErr w:type="spellStart"/>
      <w:r w:rsidRPr="00F060FB">
        <w:t>Septal</w:t>
      </w:r>
      <w:proofErr w:type="spellEnd"/>
      <w:r w:rsidRPr="00F060FB">
        <w:t xml:space="preserve"> cholinergic projections also terminate onto CA1 pyramidal cells. </w:t>
      </w:r>
    </w:p>
    <w:p w14:paraId="1666CE19" w14:textId="22598ACC"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w:t>
      </w:r>
      <w:r w:rsidR="0004336F">
        <w:t xml:space="preserve">Hippocampal </w:t>
      </w:r>
      <w:r w:rsidRPr="00F060FB">
        <w:t>place cells</w:t>
      </w:r>
      <w:r w:rsidR="0004336F">
        <w:t xml:space="preserve"> exhibit an interesting phenomenon</w:t>
      </w:r>
      <w:r w:rsidRPr="00F060FB">
        <w:t xml:space="preserve"> </w:t>
      </w:r>
      <w:r w:rsidR="0004336F">
        <w:t>where they</w:t>
      </w:r>
      <w:r w:rsidRPr="00F060FB">
        <w:t xml:space="preserve"> spike at progressively earlier phases of theta at each theta cycle as the place field is traversed. “Phase precession” might provide an additional channel of information for spatial </w:t>
      </w:r>
      <w:r w:rsidRPr="00F060FB">
        <w:lastRenderedPageBreak/>
        <w:t xml:space="preserve">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w:t>
      </w:r>
      <w:r w:rsidR="00E609C4">
        <w:t>Theta might also be important for purging so-called “noisy” spikes over experience</w:t>
      </w:r>
      <w:r w:rsidR="005A0A93">
        <w:t xml:space="preserve"> </w:t>
      </w:r>
      <w:r w:rsidR="005A0A93">
        <w:fldChar w:fldCharType="begin" w:fldLock="1"/>
      </w:r>
      <w:r w:rsidR="00EA38A2">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5A0A93">
        <w:fldChar w:fldCharType="separate"/>
      </w:r>
      <w:r w:rsidR="005A0A93" w:rsidRPr="005A0A93">
        <w:rPr>
          <w:noProof/>
        </w:rPr>
        <w:t>(Ahn et al., 2019)</w:t>
      </w:r>
      <w:r w:rsidR="005A0A93">
        <w:fldChar w:fldCharType="end"/>
      </w:r>
      <w:r w:rsidR="005A0A93">
        <w:t>. Finally,</w:t>
      </w:r>
      <w:r w:rsidR="00E609C4">
        <w:t xml:space="preserve"> </w:t>
      </w:r>
      <w:r w:rsidR="005A0A93">
        <w:t>d</w:t>
      </w:r>
      <w:r w:rsidRPr="00F060FB">
        <w:t xml:space="preserve">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9" w:name="_Toc415125917"/>
      <w:r>
        <w:t xml:space="preserve">Lateral </w:t>
      </w:r>
      <w:proofErr w:type="spellStart"/>
      <w:r>
        <w:t>entorhinal</w:t>
      </w:r>
      <w:proofErr w:type="spellEnd"/>
      <w:r>
        <w:t xml:space="preserve"> cortex</w:t>
      </w:r>
      <w:bookmarkEnd w:id="19"/>
    </w:p>
    <w:p w14:paraId="231E6069" w14:textId="3DE5B886" w:rsidR="00415D46" w:rsidRPr="00415D46" w:rsidRDefault="00415D46" w:rsidP="00415D46">
      <w:r>
        <w:tab/>
      </w:r>
      <w:r w:rsidR="005A0A93">
        <w:t>Due to its numerous projections into the hippocampus, t</w:t>
      </w:r>
      <w:r w:rsidRPr="00415D46">
        <w:t>he EC can be</w:t>
      </w:r>
      <w:r w:rsidR="005A0A93">
        <w:t xml:space="preserve"> regarded as the gateway to this region. Within the EC, t</w:t>
      </w:r>
      <w:r w:rsidRPr="00415D46">
        <w:t xml:space="preserve">he lateral </w:t>
      </w:r>
      <w:proofErr w:type="spellStart"/>
      <w:r w:rsidRPr="00415D46">
        <w:t>entorhinal</w:t>
      </w:r>
      <w:proofErr w:type="spellEnd"/>
      <w:r w:rsidRPr="00415D46">
        <w:t xml:space="preserve"> cortex (LEC) is a subdivision that is distinct from the medial </w:t>
      </w:r>
      <w:proofErr w:type="spellStart"/>
      <w:r w:rsidRPr="00415D46">
        <w:t>entorhinal</w:t>
      </w:r>
      <w:proofErr w:type="spellEnd"/>
      <w:r w:rsidRPr="00415D46">
        <w:t xml:space="preserve"> cortex (MEC) on the basis of </w:t>
      </w:r>
      <w:proofErr w:type="spellStart"/>
      <w:r w:rsidRPr="00415D46">
        <w:t>cytoarchitecture</w:t>
      </w:r>
      <w:proofErr w:type="spellEnd"/>
      <w:r w:rsidRPr="00415D46">
        <w:t xml:space="preserv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w:t>
      </w:r>
      <w:proofErr w:type="spellStart"/>
      <w:r w:rsidRPr="00415D46">
        <w:t>ouputs</w:t>
      </w:r>
      <w:proofErr w:type="spellEnd"/>
      <w:r w:rsidRPr="00415D46">
        <w:t xml:space="preserve"> at layers IV-VI. </w:t>
      </w:r>
      <w:r w:rsidR="005A0A93">
        <w:t>Locally, t</w:t>
      </w:r>
      <w:r w:rsidRPr="00415D46">
        <w:t xml:space="preserve">he LEC has reciprocal connections with the MEC, amygdala, </w:t>
      </w:r>
      <w:proofErr w:type="spellStart"/>
      <w:r w:rsidRPr="00415D46">
        <w:t>perirhinal</w:t>
      </w:r>
      <w:proofErr w:type="spellEnd"/>
      <w:r w:rsidRPr="00415D46">
        <w:t xml:space="preserve"> cortex, </w:t>
      </w:r>
      <w:proofErr w:type="spellStart"/>
      <w:r w:rsidRPr="00415D46">
        <w:t>piriform</w:t>
      </w:r>
      <w:proofErr w:type="spellEnd"/>
      <w:r w:rsidRPr="00415D46">
        <w:t xml:space="preserve"> cortex, </w:t>
      </w:r>
      <w:proofErr w:type="spellStart"/>
      <w:r w:rsidRPr="00415D46">
        <w:t>subicular</w:t>
      </w:r>
      <w:proofErr w:type="spellEnd"/>
      <w:r w:rsidRPr="00415D46">
        <w:t xml:space="preserve">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693D5966" w:rsidR="00415D46" w:rsidRPr="00415D46" w:rsidRDefault="00415D46" w:rsidP="00415D46">
      <w:r>
        <w:tab/>
      </w:r>
      <w:r w:rsidRPr="00415D46">
        <w:t xml:space="preserve">The function of the LEC is unclear, though some hypotheses proposed its role as a relay station for “what” information </w:t>
      </w:r>
      <w:r w:rsidR="005A0A93">
        <w:t>that is</w:t>
      </w:r>
      <w:r w:rsidRPr="00415D46">
        <w:t xml:space="preserve"> integrated with “where” information, </w:t>
      </w:r>
      <w:r w:rsidRPr="00415D46">
        <w:lastRenderedPageBreak/>
        <w:t xml:space="preserve">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However, a recent study demonstrated that LEC might also support the</w:t>
      </w:r>
      <w:r w:rsidR="005A0A93">
        <w:t xml:space="preserve"> temporal</w:t>
      </w:r>
      <w:r w:rsidRPr="00415D46">
        <w:t xml:space="preserv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w:t>
      </w:r>
      <w:r w:rsidR="005A0A93">
        <w:t>difficult</w:t>
      </w:r>
      <w:r w:rsidRPr="00415D46">
        <w:t xml:space="preserve">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20" w:name="_Toc415125918"/>
      <w:r>
        <w:t xml:space="preserve">Medial </w:t>
      </w:r>
      <w:proofErr w:type="spellStart"/>
      <w:r>
        <w:t>entorhinal</w:t>
      </w:r>
      <w:proofErr w:type="spellEnd"/>
      <w:r>
        <w:t xml:space="preserve"> cortex</w:t>
      </w:r>
      <w:bookmarkEnd w:id="20"/>
    </w:p>
    <w:p w14:paraId="3EDC9103" w14:textId="26647F7B" w:rsidR="002719A8" w:rsidRPr="002719A8" w:rsidRDefault="002719A8" w:rsidP="002719A8">
      <w:r>
        <w:tab/>
      </w:r>
      <w:r w:rsidRPr="002719A8">
        <w:t xml:space="preserve">The medial </w:t>
      </w:r>
      <w:proofErr w:type="spellStart"/>
      <w:r w:rsidRPr="002719A8">
        <w:t>entorhinal</w:t>
      </w:r>
      <w:proofErr w:type="spellEnd"/>
      <w:r w:rsidRPr="002719A8">
        <w:t xml:space="preserve"> cortex (MEC), in contrast, receives most of its cortical inputs from the </w:t>
      </w:r>
      <w:proofErr w:type="spellStart"/>
      <w:r w:rsidRPr="002719A8">
        <w:t>postrhinal</w:t>
      </w:r>
      <w:proofErr w:type="spellEnd"/>
      <w:r w:rsidRPr="002719A8">
        <w:t xml:space="preserve"> and </w:t>
      </w:r>
      <w:proofErr w:type="spellStart"/>
      <w:r w:rsidRPr="002719A8">
        <w:t>piriform</w:t>
      </w:r>
      <w:proofErr w:type="spellEnd"/>
      <w:r w:rsidRPr="002719A8">
        <w:t xml:space="preserve"> cortex, but is also connected with the </w:t>
      </w:r>
      <w:proofErr w:type="spellStart"/>
      <w:r w:rsidRPr="002719A8">
        <w:t>retrosplenial</w:t>
      </w:r>
      <w:proofErr w:type="spellEnd"/>
      <w:r w:rsidRPr="002719A8">
        <w:t xml:space="preserve">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53949CC6"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57891">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 xml:space="preserve">(Hales et al., 2014; Kanter et al., 2017; </w:t>
      </w:r>
      <w:r w:rsidRPr="002719A8">
        <w:rPr>
          <w:noProof/>
        </w:rPr>
        <w:lastRenderedPageBreak/>
        <w:t>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21" w:name="_Toc415125919"/>
      <w:r>
        <w:t>Amygdala</w:t>
      </w:r>
      <w:bookmarkEnd w:id="21"/>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w:t>
      </w:r>
      <w:proofErr w:type="spellStart"/>
      <w:r w:rsidRPr="00DC17D7">
        <w:t>glutamatergic</w:t>
      </w:r>
      <w:proofErr w:type="spellEnd"/>
      <w:r w:rsidRPr="00DC17D7">
        <w:t xml:space="preserve"> spiny projection neurons, with the remainder being </w:t>
      </w:r>
      <w:proofErr w:type="spellStart"/>
      <w:r w:rsidRPr="00DC17D7">
        <w:t>GABAergic</w:t>
      </w:r>
      <w:proofErr w:type="spellEnd"/>
      <w:r w:rsidRPr="00DC17D7">
        <w:t xml:space="preserve">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w:t>
      </w:r>
      <w:proofErr w:type="spellStart"/>
      <w:r w:rsidRPr="00DC17D7">
        <w:t>basolateral</w:t>
      </w:r>
      <w:proofErr w:type="spellEnd"/>
      <w:r w:rsidRPr="00DC17D7">
        <w:t xml:space="preserve"> nucleus is reciprocally connected with ventral CA1, </w:t>
      </w:r>
      <w:proofErr w:type="spellStart"/>
      <w:r w:rsidRPr="00DC17D7">
        <w:t>subiculum</w:t>
      </w:r>
      <w:proofErr w:type="spellEnd"/>
      <w:r w:rsidRPr="00DC17D7">
        <w:t>, and medial prefrontal cortex (</w:t>
      </w:r>
      <w:proofErr w:type="spellStart"/>
      <w:r w:rsidRPr="00DC17D7">
        <w:t>mPFC</w:t>
      </w:r>
      <w:proofErr w:type="spellEnd"/>
      <w:r w:rsidRPr="00DC17D7">
        <w:t xml:space="preserve">),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1002FA5" w:rsidR="00DC17D7" w:rsidRPr="00DC17D7" w:rsidRDefault="00DC17D7" w:rsidP="00DC17D7">
      <w:r>
        <w:tab/>
      </w:r>
      <w:r w:rsidRPr="00DC17D7">
        <w:t xml:space="preserve">Numerous mechanisms may be responsible for fear expression and extinction (decrease in fear expression), which involve </w:t>
      </w:r>
      <w:proofErr w:type="spellStart"/>
      <w:r w:rsidRPr="00DC17D7">
        <w:t>amygdalar</w:t>
      </w:r>
      <w:proofErr w:type="spellEnd"/>
      <w:r w:rsidRPr="00DC17D7">
        <w:t xml:space="preserve"> circuitry as well as interactions </w:t>
      </w:r>
      <w:r w:rsidRPr="00DC17D7">
        <w:lastRenderedPageBreak/>
        <w:t>with othe</w:t>
      </w:r>
      <w:r w:rsidR="00CD1992">
        <w:t xml:space="preserve">r structures such as the </w:t>
      </w:r>
      <w:proofErr w:type="spellStart"/>
      <w:r w:rsidR="00CD1992">
        <w:t>mPFC</w:t>
      </w:r>
      <w:proofErr w:type="spellEnd"/>
      <w:r w:rsidR="00CD1992">
        <w:t xml:space="preserve"> </w:t>
      </w:r>
      <w:r w:rsidRPr="00DC17D7">
        <w:t xml:space="preserve">and the ventral hippocampus. Locally, </w:t>
      </w:r>
      <w:proofErr w:type="spellStart"/>
      <w:r w:rsidRPr="00DC17D7">
        <w:t>amygdalar</w:t>
      </w:r>
      <w:proofErr w:type="spellEnd"/>
      <w:r w:rsidRPr="00DC17D7">
        <w:t xml:space="preserve"> </w:t>
      </w:r>
      <w:proofErr w:type="spellStart"/>
      <w:r w:rsidRPr="00DC17D7">
        <w:t>microcircuitry</w:t>
      </w:r>
      <w:proofErr w:type="spellEnd"/>
      <w:r w:rsidRPr="00DC17D7">
        <w:t xml:space="preserve"> is highly dependent on inhibitory and </w:t>
      </w:r>
      <w:proofErr w:type="spellStart"/>
      <w:r w:rsidRPr="00DC17D7">
        <w:t>disinhibitory</w:t>
      </w:r>
      <w:proofErr w:type="spellEnd"/>
      <w:r w:rsidRPr="00DC17D7">
        <w:t xml:space="preserve">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drive fear expression, and </w:t>
      </w:r>
      <w:proofErr w:type="spellStart"/>
      <w:r w:rsidRPr="00DC17D7">
        <w:t>perisom</w:t>
      </w:r>
      <w:r w:rsidR="0086545E">
        <w:t>atic</w:t>
      </w:r>
      <w:proofErr w:type="spellEnd"/>
      <w:r w:rsidR="0086545E">
        <w:t xml:space="preserve"> inhibition by </w:t>
      </w:r>
      <w:proofErr w:type="spellStart"/>
      <w:r w:rsidR="0086545E">
        <w:t>parvalbumin</w:t>
      </w:r>
      <w:proofErr w:type="spellEnd"/>
      <w:r w:rsidR="0086545E">
        <w:t>-</w:t>
      </w:r>
      <w:r w:rsidRPr="00DC17D7">
        <w:t xml:space="preserve">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798F7902" w:rsidR="00DC17D7" w:rsidRPr="00DC17D7" w:rsidRDefault="000C62E0" w:rsidP="00DC17D7">
      <w:r>
        <w:tab/>
      </w:r>
      <w:r w:rsidR="00DC17D7" w:rsidRPr="00DC17D7">
        <w:t xml:space="preserve">In addition to local circuitry, oscillatory dynamics between the amygdala and </w:t>
      </w:r>
      <w:proofErr w:type="spellStart"/>
      <w:r w:rsidR="00DC17D7" w:rsidRPr="00DC17D7">
        <w:t>mPFC</w:t>
      </w:r>
      <w:proofErr w:type="spellEnd"/>
      <w:r w:rsidR="00DC17D7" w:rsidRPr="00DC17D7">
        <w:t>/ventral CA1 also influence fear-associated behavior. The amygdala exhibits a theta rhythm similar to that of the hippocampus, and hippocampal-</w:t>
      </w:r>
      <w:proofErr w:type="spellStart"/>
      <w:r w:rsidR="00DC17D7" w:rsidRPr="00DC17D7">
        <w:t>amygdalar</w:t>
      </w:r>
      <w:proofErr w:type="spellEnd"/>
      <w:r w:rsidR="00DC17D7" w:rsidRPr="00DC17D7">
        <w:t xml:space="preserve">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w:t>
      </w:r>
      <w:proofErr w:type="spellStart"/>
      <w:r w:rsidR="00DC17D7" w:rsidRPr="00DC17D7">
        <w:t>mPFC</w:t>
      </w:r>
      <w:proofErr w:type="spellEnd"/>
      <w:r w:rsidR="00DC17D7" w:rsidRPr="00DC17D7">
        <w:t xml:space="preserve">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xml:space="preserve">, though there is an important distinction between two </w:t>
      </w:r>
      <w:proofErr w:type="spellStart"/>
      <w:r w:rsidR="00DC17D7" w:rsidRPr="00DC17D7">
        <w:t>subregions</w:t>
      </w:r>
      <w:proofErr w:type="spellEnd"/>
      <w:r w:rsidR="00DC17D7" w:rsidRPr="00DC17D7">
        <w:t xml:space="preserve"> of the </w:t>
      </w:r>
      <w:proofErr w:type="spellStart"/>
      <w:r w:rsidR="00DC17D7" w:rsidRPr="00DC17D7">
        <w:t>mPFC</w:t>
      </w:r>
      <w:proofErr w:type="spellEnd"/>
      <w:r w:rsidR="00DC17D7" w:rsidRPr="00DC17D7">
        <w:t xml:space="preserve">, </w:t>
      </w:r>
      <w:proofErr w:type="spellStart"/>
      <w:r w:rsidR="00DC17D7" w:rsidRPr="00DC17D7">
        <w:t>infralimbic</w:t>
      </w:r>
      <w:proofErr w:type="spellEnd"/>
      <w:r w:rsidR="00DC17D7" w:rsidRPr="00DC17D7">
        <w:t xml:space="preserve"> (IL) and </w:t>
      </w:r>
      <w:proofErr w:type="spellStart"/>
      <w:r w:rsidR="00DC17D7" w:rsidRPr="00DC17D7">
        <w:t>prelimbic</w:t>
      </w:r>
      <w:proofErr w:type="spellEnd"/>
      <w:r w:rsidR="00DC17D7" w:rsidRPr="00DC17D7">
        <w:t xml:space="preserve"> cortex (PL) </w:t>
      </w:r>
      <w:r w:rsidR="00DC17D7" w:rsidRPr="00DC17D7">
        <w:fldChar w:fldCharType="begin" w:fldLock="1"/>
      </w:r>
      <w:r w:rsidR="00DC17D7"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2" w:name="_Toc415125920"/>
      <w:r>
        <w:lastRenderedPageBreak/>
        <w:t>Hippocampal function</w:t>
      </w:r>
      <w:bookmarkEnd w:id="22"/>
    </w:p>
    <w:p w14:paraId="27329ECC" w14:textId="69EA6ED7"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w:t>
      </w:r>
      <w:proofErr w:type="spellStart"/>
      <w:r w:rsidRPr="00B419C8">
        <w:t>allocentric</w:t>
      </w:r>
      <w:proofErr w:type="spellEnd"/>
      <w:r w:rsidRPr="00B419C8">
        <w:t xml:space="preserve"> reference frame, overlaid on a Euclidean coordinate system provided by </w:t>
      </w:r>
      <w:proofErr w:type="spellStart"/>
      <w:r w:rsidRPr="00B419C8">
        <w:t>entorhinal</w:t>
      </w:r>
      <w:proofErr w:type="spellEnd"/>
      <w:r w:rsidRPr="00B419C8">
        <w:t xml:space="preserve">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However, this mechanism could be extrapolated and generalized to non</w:t>
      </w:r>
      <w:r w:rsidR="00A11411">
        <w:t>-</w:t>
      </w:r>
      <w:r w:rsidRPr="00B419C8">
        <w:t xml:space="preserve">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9A753B">
        <w:t>Generally</w:t>
      </w:r>
      <w:r w:rsidR="002D68BF">
        <w:t xml:space="preserve">, theories converge on a flexible role of the hippocampus for discovering associations across time and space, forecasting </w:t>
      </w:r>
      <w:r w:rsidR="009A753B">
        <w:t xml:space="preserve">future events </w:t>
      </w:r>
      <w:r w:rsidR="002D68BF">
        <w:t xml:space="preserve">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3" w:name="_Toc415125921"/>
      <w:r>
        <w:lastRenderedPageBreak/>
        <w:t xml:space="preserve">Place cells and </w:t>
      </w:r>
      <w:proofErr w:type="spellStart"/>
      <w:r>
        <w:t>allocentric</w:t>
      </w:r>
      <w:proofErr w:type="spellEnd"/>
      <w:r>
        <w:t xml:space="preserve"> spatial representation</w:t>
      </w:r>
      <w:bookmarkEnd w:id="23"/>
    </w:p>
    <w:p w14:paraId="1F5F8C21" w14:textId="0C423BAA" w:rsidR="00B2291A" w:rsidRPr="00B2291A" w:rsidRDefault="00B2291A" w:rsidP="00B2291A">
      <w:r>
        <w:tab/>
      </w:r>
      <w:r w:rsidRPr="00B2291A">
        <w:t xml:space="preserve">Edward </w:t>
      </w:r>
      <w:proofErr w:type="spellStart"/>
      <w:r w:rsidRPr="00B2291A">
        <w:t>Tolman</w:t>
      </w:r>
      <w:proofErr w:type="spellEnd"/>
      <w:r w:rsidRPr="00B2291A">
        <w:t xml:space="preserve">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w:t>
      </w:r>
      <w:proofErr w:type="spellStart"/>
      <w:r w:rsidRPr="00B2291A">
        <w:t>Tolman</w:t>
      </w:r>
      <w:proofErr w:type="spellEnd"/>
      <w:r w:rsidRPr="00B2291A">
        <w:t xml:space="preserve">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247EF714" w:rsidR="00B2291A" w:rsidRPr="00B2291A" w:rsidRDefault="00B2291A" w:rsidP="00B2291A">
      <w:r>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w:t>
      </w:r>
      <w:r w:rsidR="009A753B">
        <w:t>across</w:t>
      </w:r>
      <w:r w:rsidRPr="00B2291A">
        <w:t xml:space="preserve">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w:t>
      </w:r>
      <w:r w:rsidRPr="00B2291A">
        <w:lastRenderedPageBreak/>
        <w:t xml:space="preserve">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0736D55E"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During spatial navigation, temporally compressed place cell sequences depict future trajectories that are enacted shortly after the sequence</w:t>
      </w:r>
      <w:r w:rsidR="00D976EA">
        <w:t>, suggesting that internal planning precedes action</w:t>
      </w:r>
      <w:r w:rsidRPr="00B2291A">
        <w:t xml:space="preserv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7E96A733" w:rsidR="008D49D8"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w:t>
      </w:r>
      <w:r w:rsidR="00D976EA">
        <w:t xml:space="preserve">route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w:t>
      </w:r>
      <w:r w:rsidRPr="00B2291A">
        <w:lastRenderedPageBreak/>
        <w:t xml:space="preserve">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3437D8A0"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09134A">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mendeley":{"formattedCitation":"(MacDonald et al., 2011; Mau et al., 2018; Modi et al., 2014; Pastalkova et al., 2008; Terada et al., 2017)","plainTextFormattedCitation":"(MacDonald et al., 2011; Mau et al., 2018; Modi et al., 2014; Pastalkova et al., 2008; Terada et al., 2017)","previouslyFormattedCitation":"(MacDonald et al., 2011; Mau et al., 2018; Modi et al., 2014; Pastalkova et al., 2008; Terada et al., 2017)"},"properties":{"noteIndex":0},"schema":"https://github.com/citation-style-language/schema/raw/master/csl-citation.json"}</w:instrText>
      </w:r>
      <w:r w:rsidR="0009134A">
        <w:fldChar w:fldCharType="separate"/>
      </w:r>
      <w:r w:rsidR="0009134A" w:rsidRPr="0009134A">
        <w:rPr>
          <w:noProof/>
        </w:rPr>
        <w:t>(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4" w:name="_Toc415125922"/>
      <w:r>
        <w:t>Theta sequences</w:t>
      </w:r>
      <w:bookmarkEnd w:id="24"/>
    </w:p>
    <w:p w14:paraId="300D23F7" w14:textId="30723574"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 xml:space="preserve">(Buzsáki, 2002; Hasselmo, </w:t>
      </w:r>
      <w:r w:rsidRPr="00071A04">
        <w:rPr>
          <w:noProof/>
        </w:rPr>
        <w:lastRenderedPageBreak/>
        <w:t>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F46B39">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id":"ITEM-2","itemData":{"DOI":"10.1152/jn.2000.83.5.2602","ISSN":"0022-3077","PMID":"10805660","abstract":"Previous analysis of the firing of individual rat hippocampal place cells has shown that their firing rate increases when they enter a place field and that their phase of firing relative to the ongoing theta oscillation (7-12 Hz) varies systematically as the rat traverses the place field, a phenomenon termed the theta phase precession. To study the relative contribution of phased-coded and rate-coded information, we reconstructed the animal's position on a linear track using spikes recorded simultaneously from 38 hippocampal neurons. Two previous studies of this kind found no evidence that phase information substantially improves reconstruction accuracy. We have found that reconstruction is improved provided epochs with large, systematic errors are first excluded. With this condition, use of both phase and rate information improves the reconstruction accuracy by &gt;43% as compared with the use of rate information alone. Furthermore, it becomes possible to predict the rat's position on a 204-cm track with very high accuracy (error of &lt;3 cm). The best reconstructions were obtained with more than three phase divisions per theta cycle. These results strengthen the hypothesis that information in rat hippocampal place cells is encoded by the phase of theta at which cells fire.","author":[{"dropping-particle":"","family":"Jensen","given":"Ole","non-dropping-particle":"","parse-names":false,"suffix":""},{"dropping-particle":"","family":"Lisman","given":"John E.","non-dropping-particle":"","parse-names":false,"suffix":""}],"container-title":"Journal of Neurophysiology","id":"ITEM-2","issue":"5","issued":{"date-parts":[["2000","5"]]},"page":"2602-2609","title":"Position Reconstruction From an Ensemble of Hippocampal Place Cells: Contribution of Theta Phase Coding","type":"article-journal","volume":"83"},"uris":["http://www.mendeley.com/documents/?uuid=9881eb16-7d4a-3420-9177-8741f1e5f77f"]}],"mendeley":{"formattedCitation":"(Jensen and Lisman, 2000; Skaggs et al., 1996)","plainTextFormattedCitation":"(Jensen and Lisman, 2000; Skaggs et al., 1996)","previouslyFormattedCitation":"(Jensen and Lisman, 2000; Skaggs et al., 1996)"},"properties":{"noteIndex":0},"schema":"https://github.com/citation-style-language/schema/raw/master/csl-citation.json"}</w:instrText>
      </w:r>
      <w:r w:rsidRPr="00071A04">
        <w:fldChar w:fldCharType="separate"/>
      </w:r>
      <w:r w:rsidR="00631A34" w:rsidRPr="00631A34">
        <w:rPr>
          <w:noProof/>
        </w:rPr>
        <w:t>(Jensen and Lisman, 2000; Skaggs et al., 1996)</w:t>
      </w:r>
      <w:r w:rsidRPr="00071A04">
        <w:fldChar w:fldCharType="end"/>
      </w:r>
      <w:r w:rsidRPr="00071A04">
        <w:t>. Also, because multiple place cells with overlapping fields are undergoing precession simultaneously, place cells with fields early on the track will tend to fire before ones with fields later on the track</w:t>
      </w:r>
      <w:r w:rsidR="00D976EA">
        <w:t xml:space="preserve"> within a single theta cycle</w:t>
      </w:r>
      <w:r w:rsidRPr="00071A04">
        <w:t xml:space="preserve">. Consequently,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1ADCED72"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w:t>
      </w:r>
      <w:r w:rsidR="005D4B62">
        <w:t>However, r</w:t>
      </w:r>
      <w:r w:rsidR="008F3CE1">
        <w:t xml:space="preserve">ecent work has shown that phase precession can actually be disassociated from theta sequences </w:t>
      </w:r>
      <w:r w:rsidR="008F3CE1">
        <w:fldChar w:fldCharType="begin" w:fldLock="1"/>
      </w:r>
      <w:r w:rsidR="00065B49">
        <w:instrText>ADDIN CSL_CITATION {"citationItems":[{"id":"ITEM-1","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1","issue":"7","issued":{"date-parts":[["2016","7","30"]]},"page":"945-951","publisher":"Nature Publishing Group","title":"Silencing CA3 disrupts temporal coding in the CA1 ensemble","type":"article-journal","volume":"19"},"uris":["http://www.mendeley.com/documents/?uuid=7d3cf05f-61bb-3cd4-8a3a-ffe9d39cd4e3"]},{"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Middleton and McHugh, 2016)","plainTextFormattedCitation":"(Feng et al., 2015; Middleton and McHugh, 2016)","previouslyFormattedCitation":"(Feng et al., 2015; Middleton and McHugh, 2016)"},"properties":{"noteIndex":0},"schema":"https://github.com/citation-style-language/schema/raw/master/csl-citation.json"}</w:instrText>
      </w:r>
      <w:r w:rsidR="008F3CE1">
        <w:fldChar w:fldCharType="separate"/>
      </w:r>
      <w:r w:rsidR="008F3CE1" w:rsidRPr="008F3CE1">
        <w:rPr>
          <w:noProof/>
        </w:rPr>
        <w:t>(Feng et al., 2015; Middleton and McHugh, 2016)</w:t>
      </w:r>
      <w:r w:rsidR="008F3CE1">
        <w:fldChar w:fldCharType="end"/>
      </w:r>
      <w:r w:rsidR="008F3CE1">
        <w:t xml:space="preserve">, and theta sequences </w:t>
      </w:r>
      <w:r w:rsidR="00065B49">
        <w:t xml:space="preserve">in CA1 </w:t>
      </w:r>
      <w:r w:rsidR="008F3CE1">
        <w:t xml:space="preserve">might </w:t>
      </w:r>
      <w:r w:rsidR="005D4B62">
        <w:t xml:space="preserve">instead </w:t>
      </w:r>
      <w:r w:rsidR="00065B49">
        <w:t>be coordinated by</w:t>
      </w:r>
      <w:r w:rsidR="008F3CE1">
        <w:t xml:space="preserve"> CA3 and MEC inputs </w:t>
      </w:r>
      <w:r w:rsidR="00065B49">
        <w:fldChar w:fldCharType="begin" w:fldLock="1"/>
      </w:r>
      <w:r w:rsidR="005D4B62">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id":"ITEM-2","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2","issue":"7","issued":{"date-parts":[["2016","7","30"]]},"page":"945-951","publisher":"Nature Publishing Group","title":"Silencing CA3 disrupts temporal coding in the CA1 ensemble","type":"article-journal","volume":"19"},"uris":["http://www.mendeley.com/documents/?uuid=7d3cf05f-61bb-3cd4-8a3a-ffe9d39cd4e3"]}],"mendeley":{"formattedCitation":"(Middleton and McHugh, 2016; Schlesiger et al., 2015)","plainTextFormattedCitation":"(Middleton and McHugh, 2016; Schlesiger et al., 2015)","previouslyFormattedCitation":"(Middleton and McHugh, 2016; Schlesiger et al., 2015)"},"properties":{"noteIndex":0},"schema":"https://github.com/citation-style-language/schema/raw/master/csl-citation.json"}</w:instrText>
      </w:r>
      <w:r w:rsidR="00065B49">
        <w:fldChar w:fldCharType="separate"/>
      </w:r>
      <w:r w:rsidR="00065B49" w:rsidRPr="00065B49">
        <w:rPr>
          <w:noProof/>
        </w:rPr>
        <w:t>(Middleton and McHugh, 2016; Schlesiger et al., 2015)</w:t>
      </w:r>
      <w:r w:rsidR="00065B49">
        <w:fldChar w:fldCharType="end"/>
      </w:r>
      <w:r w:rsidR="00065B49">
        <w:t xml:space="preserve">. </w:t>
      </w:r>
      <w:r w:rsidR="005D4B62">
        <w:t>Nevertheless, b</w:t>
      </w:r>
      <w:r w:rsidRPr="00071A04">
        <w:t xml:space="preserve">ecause </w:t>
      </w:r>
      <w:r w:rsidR="00BD4FB5">
        <w:t>multiple place fields</w:t>
      </w:r>
      <w:r w:rsidRPr="00071A04">
        <w:t xml:space="preserve"> fit </w:t>
      </w:r>
      <w:r w:rsidR="00BD4FB5">
        <w:t>into</w:t>
      </w:r>
      <w:r w:rsidRPr="00071A04">
        <w:t xml:space="preserve"> single theta cycles, theta sequences are temporally compressed (into milliseconds) </w:t>
      </w:r>
      <w:r w:rsidR="00D976EA">
        <w:t>from</w:t>
      </w:r>
      <w:r w:rsidRPr="00071A04">
        <w:t xml:space="preserve"> behavioral-timescale (seconds) place cell </w:t>
      </w:r>
      <w:r w:rsidRPr="00071A04">
        <w:lastRenderedPageBreak/>
        <w:t xml:space="preserve">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005D4B62">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id":"ITEM-4","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4","issue":"5297","issued":{"date-parts":[["1997","1","10"]]},"page":"209-13","title":"A synaptically controlled, associative signal for Hebbian plasticity in hippocampal neurons.","type":"article-journal","volume":"275"},"uris":["http://www.mendeley.com/documents/?uuid=aa735045-d0e8-3c3c-8928-ebd73e0e9a3e"]}],"mendeley":{"formattedCitation":"(Bi and Poo, 1998; Bliss and Collingridge, 1993; Magee and Johnston, 1997; Mehta et al., 2002)","plainTextFormattedCitation":"(Bi and Poo, 1998; Bliss and Collingridge, 1993; Magee and Johnston, 1997; Mehta et al., 2002)","previouslyFormattedCitation":"(Bi and Poo, 1998; Bliss and Collingridge, 1993; Magee and Johnston, 1997; Mehta et al., 2002)"},"properties":{"noteIndex":0},"schema":"https://github.com/citation-style-language/schema/raw/master/csl-citation.json"}</w:instrText>
      </w:r>
      <w:r w:rsidRPr="00071A04">
        <w:fldChar w:fldCharType="separate"/>
      </w:r>
      <w:r w:rsidR="005D4B62" w:rsidRPr="005D4B62">
        <w:rPr>
          <w:noProof/>
        </w:rPr>
        <w:t>(Bi and Poo, 1998; Bliss and Collingridge, 1993; Magee and Johnston, 1997; Mehta et al., 2002)</w:t>
      </w:r>
      <w:r w:rsidRPr="00071A04">
        <w:fldChar w:fldCharType="end"/>
      </w:r>
      <w:r w:rsidRPr="00071A04">
        <w:t xml:space="preserve">. Under this framework, temporally coordinated place cells with adjacent fields </w:t>
      </w:r>
      <w:r w:rsidR="00870850">
        <w:t>can be</w:t>
      </w:r>
      <w:r w:rsidRPr="00071A04">
        <w:t xml:space="preserve"> bound together via </w:t>
      </w:r>
      <w:proofErr w:type="spellStart"/>
      <w:r w:rsidRPr="00071A04">
        <w:t>Hebbian</w:t>
      </w:r>
      <w:proofErr w:type="spellEnd"/>
      <w:r w:rsidRPr="00071A04">
        <w:t xml:space="preserve"> plasticity over learning </w:t>
      </w:r>
      <w:r w:rsidRPr="00071A04">
        <w:fldChar w:fldCharType="begin" w:fldLock="1"/>
      </w:r>
      <w:r w:rsidR="00F46B39">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id":"ITEM-2","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2","issue":"2","issued":{"date-parts":[["2008","2","13"]]},"page":"209-215","publisher":"Nature Publishing Group","title":"Reactivation of experience-dependent cell assembly patterns in the hippocampus","type":"article-journal","volume":"11"},"uris":["http://www.mendeley.com/documents/?uuid=8a59f318-36ba-3ec1-bdb4-dfd028536da7"]}],"mendeley":{"formattedCitation":"(Leibold et al., 2008; O’Neill et al., 2008)","plainTextFormattedCitation":"(Leibold et al., 2008; O’Neill et al., 2008)","previouslyFormattedCitation":"(Leibold et al., 2008; O’Neill et al., 2008)"},"properties":{"noteIndex":0},"schema":"https://github.com/citation-style-language/schema/raw/master/csl-citation.json"}</w:instrText>
      </w:r>
      <w:r w:rsidRPr="00071A04">
        <w:fldChar w:fldCharType="separate"/>
      </w:r>
      <w:r w:rsidR="00F46B39" w:rsidRPr="00F46B39">
        <w:rPr>
          <w:noProof/>
        </w:rPr>
        <w:t>(Leibold et al., 2008; O’Neill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8A2313">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id":"ITEM-2","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2","issue":"2","issued":{"date-parts":[["2015","2","5"]]},"page":"289-294","title":"Hippocampal theta sequences reflect current goals","type":"article-journal","volume":"18"},"uris":["http://www.mendeley.com/documents/?uuid=23f37271-bc2a-35f5-aa09-4fe80997e800"]},{"id":"ITEM-3","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3","issue":"7447","issued":{"date-parts":[["2013","4","17"]]},"page":"74-79","title":"Hippocampal place-cell sequences depict future paths to remembered goals","type":"article-journal","volume":"497"},"uris":["http://www.mendeley.com/documents/?uuid=ddb2370f-9e7d-35dc-b597-fc5fa23c9c93"]}],"mendeley":{"formattedCitation":"(Gupta et al., 2012; Pfeiffer and Foster, 2013; Wikenheiser and Redish, 2015)","plainTextFormattedCitation":"(Gupta et al., 2012; Pfeiffer and Foster, 2013; Wikenheiser and Redish, 2015)","previouslyFormattedCitation":"(Gupta et al., 2012; Pfeiffer and Foster, 2013; Wikenheiser and Redish, 2015)"},"properties":{"noteIndex":0},"schema":"https://github.com/citation-style-language/schema/raw/master/csl-citation.json"}</w:instrText>
      </w:r>
      <w:r w:rsidR="003E2A0C">
        <w:fldChar w:fldCharType="separate"/>
      </w:r>
      <w:r w:rsidR="005D4B62" w:rsidRPr="005D4B62">
        <w:rPr>
          <w:noProof/>
        </w:rPr>
        <w:t>(Gupta et al., 2012; Pfeiffer and Foster, 2013; Wikenheiser and Redish, 2015)</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1D043D">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Schmidt et al., 2009)","plainTextFormattedCitation":"(Feng et al., 2015; Schmidt et al., 2009)","previouslyFormattedCitation":"(Feng et al., 2015; Schmidt et al., 2009)"},"properties":{"noteIndex":0},"schema":"https://github.com/citation-style-language/schema/raw/master/csl-citation.json"}</w:instrText>
      </w:r>
      <w:r w:rsidRPr="00071A04">
        <w:fldChar w:fldCharType="separate"/>
      </w:r>
      <w:r w:rsidR="001D043D" w:rsidRPr="001D043D">
        <w:rPr>
          <w:noProof/>
        </w:rPr>
        <w:t>(Feng et al., 2015; Schmidt et al., 2009)</w:t>
      </w:r>
      <w:r w:rsidRPr="00071A04">
        <w:fldChar w:fldCharType="end"/>
      </w:r>
      <w:r w:rsidRPr="00071A04">
        <w:t>. Additionally, under</w:t>
      </w:r>
      <w:r w:rsidR="00C17AE3">
        <w:t xml:space="preserve"> experimentally-defined</w:t>
      </w:r>
      <w:r w:rsidRPr="00071A04">
        <w:t xml:space="preserve">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w:t>
      </w:r>
      <w:proofErr w:type="spellStart"/>
      <w:r w:rsidRPr="00071A04">
        <w:t>precess</w:t>
      </w:r>
      <w:proofErr w:type="spellEnd"/>
      <w:r w:rsidRPr="00071A04">
        <w:t xml:space="preserve">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w:t>
      </w:r>
      <w:r w:rsidRPr="00071A04">
        <w:lastRenderedPageBreak/>
        <w:t xml:space="preserve">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25" w:name="_Toc415125923"/>
      <w:r>
        <w:t>Replay events</w:t>
      </w:r>
      <w:bookmarkEnd w:id="25"/>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10283665"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proofErr w:type="spellStart"/>
      <w:r w:rsidRPr="00071A04">
        <w:t>electrophysiologists</w:t>
      </w:r>
      <w:proofErr w:type="spellEnd"/>
      <w:r w:rsidRPr="00071A04">
        <w:t xml:space="preserve">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 xml:space="preserve">(Skaggs and </w:t>
      </w:r>
      <w:r w:rsidRPr="00071A04">
        <w:rPr>
          <w:noProof/>
        </w:rPr>
        <w:lastRenderedPageBreak/>
        <w:t>McNaughton, 1996; Wilson and McNaughton, 1994)</w:t>
      </w:r>
      <w:r w:rsidRPr="00071A04">
        <w:fldChar w:fldCharType="end"/>
      </w:r>
      <w:r w:rsidRPr="00071A04">
        <w:t xml:space="preserve">, implying a consolidation mechanism whereby co-active cells undergo synaptic </w:t>
      </w:r>
      <w:r w:rsidR="00D976EA">
        <w:t>potentiation</w:t>
      </w:r>
      <w:r w:rsidRPr="00071A04">
        <w:t>. As ensemble analyses grew more sophisticated, a link was discovered between these co-activation events and SPW-Rs. CA1 pyramidal cells fired in fast (~</w:t>
      </w:r>
      <w:r w:rsidR="0004040E">
        <w:t>20</w:t>
      </w:r>
      <w:r w:rsidRPr="00071A04">
        <w:t xml:space="preserve"> </w:t>
      </w:r>
      <w:proofErr w:type="spellStart"/>
      <w:r w:rsidRPr="00071A04">
        <w:t>ms</w:t>
      </w:r>
      <w:proofErr w:type="spellEnd"/>
      <w:r w:rsidRPr="00071A04">
        <w:t>), recurring sequences</w:t>
      </w:r>
      <w:r w:rsidR="00023AA5">
        <w:t>,</w:t>
      </w:r>
      <w:r w:rsidRPr="00071A04">
        <w:t xml:space="preserve"> during SWS SPW-Rs</w:t>
      </w:r>
      <w:r w:rsidR="00023AA5">
        <w:t>,</w:t>
      </w:r>
      <w:r w:rsidRPr="00071A04">
        <w:t xml:space="preserve">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These fast sequences during SPW-Rs were termed “replay” events in the sense that they repeatedly replayed previous experiences (usually place field traversals) in sequential order in the absence of external stimuli</w:t>
      </w:r>
      <w:r w:rsidR="00023AA5">
        <w:t xml:space="preserve"> (i.e., during sleep)</w:t>
      </w:r>
      <w:r w:rsidRPr="00071A04">
        <w:t xml:space="preserve">. Later, others found that these replay events occur also during awake SPW-Rs </w:t>
      </w:r>
      <w:r w:rsidR="00A10CB5">
        <w:fldChar w:fldCharType="begin" w:fldLock="1"/>
      </w:r>
      <w:r w:rsidR="003F5980">
        <w:instrText>ADDIN CSL_CITATION {"citationItems":[{"id":"ITEM-1","itemData":{"DOI":"10.1038/nn.2344","ISSN":"1097-6256","abstract":"Hippocampal replay is thought to be essential for the consolidation of event memories. Sleep replay involves the reactivation of stored representations in the absence of specific sensory inputs, whereas awake replay is thought to reflect input from the current environment. Here the authors find that the hippocampus consistently replays past experiences during brief pauses in waking behavior, suggesting a role for waking replay in memory consolidation and retrieval.","author":[{"dropping-particle":"","family":"Karlsson","given":"Mattias P.","non-dropping-particle":"","parse-names":false,"suffix":""},{"dropping-particle":"","family":"Frank","given":"Loren M.","non-dropping-particle":"","parse-names":false,"suffix":""}],"container-title":"Nature Neuroscience","id":"ITEM-1","issue":"7","issued":{"date-parts":[["2009","7","14"]]},"page":"913-918","publisher":"Nature Publishing Group","title":"Awake replay of remote experiences in the hippocampus","type":"article-journal","volume":"12"},"uris":["http://www.mendeley.com/documents/?uuid=744fcae1-fc64-3038-9a4b-e02632171364"]},{"id":"ITEM-2","itemData":{"DOI":"10.1016/j.neuron.2009.07.027","ISSN":"08966273","PMID":"19709631","abstract":"During pauses in exploration, ensembles of place cells in the rat hippocampus re-express firing sequences corresponding to recent spatial experience. Such \"replay\" co-occurs with ripple events: short-lasting (approximately 50-120 ms), high-frequency (approximately 200 Hz) oscillations that are associated with increased hippocampal-cortical communication. In previous studies, rats exploring small environments showed replay anchored to the rat's current location and compressed in time into a single ripple event. Here, we show, using a neural decoding approach, that firing sequences corresponding to long runs through a large environment are replayed with high fidelity and that such replay can begin at remote locations on the track. Extended replay proceeds at a characteristic virtual speed of approximately 8 m/s and remains coherent across trains of ripple events. These results suggest that extended replay is composed of chains of shorter subsequences, which may reflect a strategy for the storage and flexible expression of memories of prolonged experience.","author":[{"dropping-particle":"","family":"Davidson","given":"Thomas J.","non-dropping-particle":"","parse-names":false,"suffix":""},{"dropping-particle":"","family":"Kloosterman","given":"Fabian","non-dropping-particle":"","parse-names":false,"suffix":""},{"dropping-particle":"","family":"Wilson","given":"Matthew A","non-dropping-particle":"","parse-names":false,"suffix":""}],"container-title":"Neuron","id":"ITEM-2","issue":"4","issued":{"date-parts":[["2009","8","27"]]},"page":"497-507","title":"Hippocampal Replay of Extended Experience","type":"article-journal","volume":"63"},"uris":["http://www.mendeley.com/documents/?uuid=2edeffd5-4441-3394-809c-9b874661eb3e"]}],"mendeley":{"formattedCitation":"(Davidson et al., 2009; Karlsson and Frank, 2009)","plainTextFormattedCitation":"(Davidson et al., 2009; Karlsson and Frank, 2009)","previouslyFormattedCitation":"(Davidson et al., 2009; Karlsson and Frank, 2009)"},"properties":{"noteIndex":0},"schema":"https://github.com/citation-style-language/schema/raw/master/csl-citation.json"}</w:instrText>
      </w:r>
      <w:r w:rsidR="00A10CB5">
        <w:fldChar w:fldCharType="separate"/>
      </w:r>
      <w:r w:rsidR="00A10CB5" w:rsidRPr="00A10CB5">
        <w:rPr>
          <w:noProof/>
        </w:rPr>
        <w:t>(Davidson et al., 2009; Karlsson and Frank, 2009)</w:t>
      </w:r>
      <w:r w:rsidR="00A10CB5">
        <w:fldChar w:fldCharType="end"/>
      </w:r>
      <w:r w:rsidR="00A10CB5">
        <w:t xml:space="preserve"> </w:t>
      </w:r>
      <w:r w:rsidRPr="00071A04">
        <w:t xml:space="preserve">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Reverse replay is not to be confused with “</w:t>
      </w:r>
      <w:proofErr w:type="spellStart"/>
      <w:r w:rsidRPr="00071A04">
        <w:t>preplay</w:t>
      </w:r>
      <w:proofErr w:type="spellEnd"/>
      <w:r w:rsidRPr="00071A04">
        <w:t xml:space="preserve">”, which is the phenomenon of hippocampal neurons firing in a preconfigured order, pre-experience, and later firing in a similar order within place cell sequences </w:t>
      </w:r>
      <w:r w:rsidR="00023AA5">
        <w:t>during</w:t>
      </w:r>
      <w:r w:rsidRPr="00071A04">
        <w:t xml:space="preserve">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w:t>
      </w:r>
      <w:r w:rsidRPr="00071A04">
        <w:lastRenderedPageBreak/>
        <w:t xml:space="preserve">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6" w:name="_Toc415125924"/>
      <w:r>
        <w:t>Behavioral-timescale temporal sequences</w:t>
      </w:r>
      <w:bookmarkEnd w:id="26"/>
    </w:p>
    <w:p w14:paraId="69516AD3" w14:textId="57E9D58A"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w:t>
      </w:r>
      <w:proofErr w:type="gramStart"/>
      <w:r w:rsidR="000D47DF">
        <w:t>temporally-organized</w:t>
      </w:r>
      <w:proofErr w:type="gramEnd"/>
      <w:r w:rsidR="000D47DF">
        <w:t xml:space="preserve"> sequence initiated by the start of running. </w:t>
      </w:r>
    </w:p>
    <w:p w14:paraId="2DA7FFB6" w14:textId="799C3753"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w:t>
      </w:r>
      <w:r w:rsidR="00023AA5">
        <w:t>homage</w:t>
      </w:r>
      <w:r>
        <w:t xml:space="preserve"> to well-known “place cells” </w:t>
      </w:r>
      <w:r>
        <w:fldChar w:fldCharType="begin" w:fldLock="1"/>
      </w:r>
      <w:r w:rsidR="008560AE">
        <w:instrText>ADDIN CSL_CITATION {"citationItems":[{"id":"ITEM-1","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6","19"]]},"page":"1090-1101","title":"Hippocampal \"Time Cells\": Time versus Path Integration","type":"article-journal","volume":"78"},"uris":["http://www.mendeley.com/documents/?uuid=c0e2aa60-bcf4-430b-bd65-0c02f2566176"]},{"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872A2C" w:rsidRPr="00872A2C">
        <w:rPr>
          <w:noProof/>
        </w:rPr>
        <w:t xml:space="preserve">(Eichenbaum, 2013, </w:t>
      </w:r>
      <w:r w:rsidR="00872A2C" w:rsidRPr="00872A2C">
        <w:rPr>
          <w:noProof/>
        </w:rPr>
        <w:lastRenderedPageBreak/>
        <w:t>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3C67AC">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mendeley":{"formattedCitation":"(Friston and Buzsáki, 2016)","plainTextFormattedCitation":"(Friston and Buzsáki, 2016)","previouslyFormattedCitation":"(Friston and Buzsáki, 2016)"},"properties":{"noteIndex":0},"schema":"https://github.com/citation-style-language/schema/raw/master/csl-citation.json"}</w:instrText>
      </w:r>
      <w:r w:rsidR="00DA58D6">
        <w:fldChar w:fldCharType="separate"/>
      </w:r>
      <w:r w:rsidR="00DA58D6" w:rsidRPr="00DA58D6">
        <w:rPr>
          <w:noProof/>
        </w:rPr>
        <w:t>(Friston and Buzsáki, 2016)</w:t>
      </w:r>
      <w:r w:rsidR="00DA58D6">
        <w:fldChar w:fldCharType="end"/>
      </w:r>
      <w:r w:rsidR="00DA58D6">
        <w:t xml:space="preserve">, namely the expectations of what would occur post-delay. </w:t>
      </w:r>
      <w:r w:rsidR="005637FA">
        <w:t xml:space="preserve">Regardless, both views </w:t>
      </w:r>
      <w:r w:rsidR="00764A5E">
        <w:t xml:space="preserve">emphasize the importance of time as an organizing principle </w:t>
      </w:r>
      <w:r w:rsidR="00023AA5">
        <w:t>upon</w:t>
      </w:r>
      <w:r w:rsidR="00764A5E">
        <w:t xml:space="preserve"> which the</w:t>
      </w:r>
      <w:r w:rsidR="008927B2">
        <w:t>se sequences are built</w:t>
      </w:r>
      <w:r w:rsidR="00764A5E">
        <w:t xml:space="preserve">. </w:t>
      </w:r>
    </w:p>
    <w:p w14:paraId="692215D9" w14:textId="42606B92"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 xml:space="preserve">(Howard et al., 2014; Itskov et al., 2011; Levy, 1996; Rajan et al., 2016; </w:t>
      </w:r>
      <w:r w:rsidR="00877990" w:rsidRPr="00877990">
        <w:rPr>
          <w:noProof/>
        </w:rPr>
        <w:lastRenderedPageBreak/>
        <w:t>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rsidR="003C67AC">
        <w:t xml:space="preserve"> (though </w:t>
      </w:r>
      <w:proofErr w:type="spellStart"/>
      <w:r w:rsidR="003C67AC">
        <w:t>preplay</w:t>
      </w:r>
      <w:proofErr w:type="spellEnd"/>
      <w:r w:rsidR="003C67AC">
        <w:t xml:space="preserve">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5D7FEB13"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023AA5">
        <w:t xml:space="preserve">also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F6A30D7" w:rsidR="00071A04" w:rsidRDefault="00F27683" w:rsidP="00071A04">
      <w:r>
        <w:lastRenderedPageBreak/>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proofErr w:type="spellStart"/>
      <w:r w:rsidR="00AA0CF6">
        <w:t>Muscimol</w:t>
      </w:r>
      <w:proofErr w:type="spellEnd"/>
      <w:r w:rsidR="00AA0CF6">
        <w:t xml:space="preserve"> inactivation of </w:t>
      </w:r>
      <w:r w:rsidR="00023AA5">
        <w:t xml:space="preserve">the </w:t>
      </w:r>
      <w:r w:rsidR="00AA0CF6">
        <w:t xml:space="preserve">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w:t>
      </w:r>
      <w:proofErr w:type="spellStart"/>
      <w:r w:rsidR="00655494">
        <w:t>tempo</w:t>
      </w:r>
      <w:r w:rsidR="00AA0CF6">
        <w:t>r</w:t>
      </w:r>
      <w:r w:rsidR="00655494">
        <w:t>o</w:t>
      </w:r>
      <w:r w:rsidR="00AA0CF6">
        <w:t>ammonic</w:t>
      </w:r>
      <w:proofErr w:type="spellEnd"/>
      <w:r w:rsidR="00AA0CF6">
        <w:t xml:space="preserve"> pathway. </w:t>
      </w:r>
      <w:r w:rsidR="00A04125">
        <w:t xml:space="preserve">With the advent of </w:t>
      </w:r>
      <w:proofErr w:type="spellStart"/>
      <w:r w:rsidR="00A04125">
        <w:t>holographically</w:t>
      </w:r>
      <w:proofErr w:type="spellEnd"/>
      <w:r w:rsidR="00A04125">
        <w:t xml:space="preserve">-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7" w:name="_Toc415125925"/>
      <w:r>
        <w:t>Population “drift” and instability</w:t>
      </w:r>
      <w:bookmarkEnd w:id="27"/>
    </w:p>
    <w:p w14:paraId="6622B125" w14:textId="29F62F44"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023AA5">
        <w:t>,</w:t>
      </w:r>
      <w:r w:rsidR="004F56DF">
        <w:t xml:space="preserve"> directing impacting cell retention</w:t>
      </w:r>
      <w:r w:rsidR="0028206E">
        <w:t xml:space="preserve">. </w:t>
      </w:r>
      <w:r w:rsidR="00023AA5">
        <w:lastRenderedPageBreak/>
        <w:t>Fortunately, r</w:t>
      </w:r>
      <w:r w:rsidR="0028206E">
        <w:t xml:space="preserve">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w:t>
      </w:r>
      <w:r w:rsidR="00EA38A2">
        <w:t xml:space="preserve">just </w:t>
      </w:r>
      <w:r w:rsidR="00957891">
        <w:t xml:space="preserve">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A10CB5">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10CB5">
        <w:rPr>
          <w:rFonts w:ascii="Lucida Sans Unicode" w:hAnsi="Lucida Sans Unicode" w:cs="Lucida Sans Unicode"/>
        </w:rPr>
        <w:instrText>∼</w:instrText>
      </w:r>
      <w:r w:rsidR="00A10CB5">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id":"ITEM-4","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4","issued":{"date-parts":[["2015","12","18"]]},"page":"e12247","publisher":"eLife Sciences Publications Limited","title":"Hippocampal ensemble dynamics timestamp events in long-term memory.","type":"article-journal","volume":"4"},"uris":["http://www.mendeley.com/documents/?uuid=532d97d6-6c5f-48a3-9e56-38e39368f238"]}],"mendeley":{"formattedCitation":"(Kinsky et al., 2018; Mau et al., 2018; Rubin et al., 2015; Ziv et al., 2013)","plainTextFormattedCitation":"(Kinsky et al., 2018; Mau et al., 2018; Rubin et al., 2015; Ziv et al., 2013)","previouslyFormattedCitation":"(Kinsky et al., 2018; Mau et al., 2018; Rubin et al., 2015; Ziv et al., 2013)"},"properties":{"noteIndex":0},"schema":"https://github.com/citation-style-language/schema/raw/master/csl-citation.json"}</w:instrText>
      </w:r>
      <w:r w:rsidR="009326F1">
        <w:fldChar w:fldCharType="separate"/>
      </w:r>
      <w:r w:rsidR="00EA38A2" w:rsidRPr="00EA38A2">
        <w:rPr>
          <w:noProof/>
        </w:rPr>
        <w:t>(Kinsky et al., 2018; Mau et al., 2018; Rubin et al., 2015;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5A3137C9"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w:t>
      </w:r>
      <w:r w:rsidR="006E516B">
        <w:lastRenderedPageBreak/>
        <w:t xml:space="preserve">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though it remains unclear whether the LEC is inheriting or delivering this signal to CA1</w:t>
      </w:r>
      <w:r w:rsidR="00520369">
        <w:t xml:space="preserve">. </w:t>
      </w:r>
      <w:r w:rsidR="00EE3BBD">
        <w:t xml:space="preserve">Additionally, this effect is also apparent in human participants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94BB253"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w:t>
      </w:r>
      <w:r w:rsidR="00EA38A2">
        <w:t>Fittingly,</w:t>
      </w:r>
      <w:r w:rsidR="003C6278">
        <w:t xml:space="preserve">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8" w:name="_Toc415125926"/>
      <w:r>
        <w:lastRenderedPageBreak/>
        <w:t>“Engrams”</w:t>
      </w:r>
      <w:bookmarkEnd w:id="28"/>
    </w:p>
    <w:p w14:paraId="26749A09" w14:textId="439FC967" w:rsidR="00254250" w:rsidRDefault="00791795" w:rsidP="001A02FD">
      <w:pPr>
        <w:pStyle w:val="BUMainText"/>
      </w:pPr>
      <w:r>
        <w:tab/>
      </w:r>
      <w:r w:rsidR="009E09E1">
        <w:t xml:space="preserve">Richard </w:t>
      </w:r>
      <w:proofErr w:type="spellStart"/>
      <w:r w:rsidR="009E09E1">
        <w:t>Semon</w:t>
      </w:r>
      <w:proofErr w:type="spellEnd"/>
      <w:r w:rsidR="009E09E1">
        <w:t xml:space="preserve">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w:t>
      </w:r>
      <w:proofErr w:type="spellStart"/>
      <w:r w:rsidR="009E09E1">
        <w:t>Engraphy</w:t>
      </w:r>
      <w:proofErr w:type="spellEnd"/>
      <w:r w:rsidR="009E09E1">
        <w:t xml:space="preserve">, which states that the </w:t>
      </w:r>
      <w:r w:rsidR="00EC429B">
        <w:t xml:space="preserve">engram endures as the material storage site of memory. Second was the Law of </w:t>
      </w:r>
      <w:proofErr w:type="spellStart"/>
      <w:r w:rsidR="00EC429B">
        <w:t>Ecphory</w:t>
      </w:r>
      <w:proofErr w:type="spellEnd"/>
      <w:r w:rsidR="00EC429B">
        <w:t xml:space="preserve">, which states that the engram is capable of retrieving an </w:t>
      </w:r>
      <w:proofErr w:type="gramStart"/>
      <w:r w:rsidR="00EC429B">
        <w:t>experience</w:t>
      </w:r>
      <w:proofErr w:type="gramEnd"/>
      <w:r w:rsidR="00EC429B">
        <w:t xml:space="preserve"> based on partial presentation of cues.</w:t>
      </w:r>
      <w:r w:rsidR="009E09E1">
        <w:t xml:space="preserve"> </w:t>
      </w:r>
      <w:r w:rsidR="00EC429B">
        <w:t xml:space="preserve">At the time, there was no basis for how engrams could be manifested in the brain. However, Donald </w:t>
      </w:r>
      <w:proofErr w:type="spellStart"/>
      <w:r w:rsidR="00EC429B">
        <w:t>Hebb</w:t>
      </w:r>
      <w:proofErr w:type="spellEnd"/>
      <w:r w:rsidR="00EC429B">
        <w:t xml:space="preserve">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 xml:space="preserve">by virtue of strengthening synaptic connections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6D0B6F7C"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w:t>
      </w:r>
      <w:proofErr w:type="spellStart"/>
      <w:r w:rsidR="00EC429B">
        <w:t>Lashley</w:t>
      </w:r>
      <w:proofErr w:type="spellEnd"/>
      <w:r w:rsidR="00EC429B">
        <w:t xml:space="preserve"> fail to locate engram cells? </w:t>
      </w:r>
      <w:r w:rsidR="00A666D5">
        <w:t xml:space="preserve">One possibility was that his lesions lacked the resolution to detect these highly specific populations. </w:t>
      </w:r>
      <w:r w:rsidR="00BB539C">
        <w:t xml:space="preserve">Instead, in </w:t>
      </w:r>
      <w:proofErr w:type="spellStart"/>
      <w:r w:rsidR="00BB539C">
        <w:t>Lashley’s</w:t>
      </w:r>
      <w:proofErr w:type="spellEnd"/>
      <w:r w:rsidR="00BB539C">
        <w:t xml:space="preserve"> experiments, memory performance </w:t>
      </w:r>
      <w:r w:rsidR="002016B0">
        <w:t xml:space="preserve">negatively </w:t>
      </w:r>
      <w:r w:rsidR="00BB539C">
        <w:t xml:space="preserve">correlated with the extent of cortical </w:t>
      </w:r>
      <w:r w:rsidR="00BB539C">
        <w:lastRenderedPageBreak/>
        <w:t xml:space="preserve">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w:t>
      </w:r>
      <w:r w:rsidR="00EA38A2">
        <w:t>genetic</w:t>
      </w:r>
      <w:r w:rsidR="00F954DD">
        <w:t xml:space="preserve"> lab</w:t>
      </w:r>
      <w:r w:rsidR="00186F7A">
        <w:t>eling and targeting strategies</w:t>
      </w:r>
      <w:r w:rsidR="00226048">
        <w:t xml:space="preserve"> </w:t>
      </w:r>
      <w:r w:rsidR="00EA38A2">
        <w:t>plus</w:t>
      </w:r>
      <w:r w:rsidR="000D4B69">
        <w:t xml:space="preserve">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6E352470" w:rsidR="00CA2086" w:rsidRDefault="00A666D5" w:rsidP="001A02FD">
      <w:pPr>
        <w:pStyle w:val="BUMainText"/>
      </w:pPr>
      <w:r>
        <w:tab/>
      </w:r>
      <w:r w:rsidR="00DE793C">
        <w:t xml:space="preserve">In recent years, sophisticated genetic tagging protocols have enabled the </w:t>
      </w:r>
      <w:r w:rsidR="00EA38A2">
        <w:t>identification</w:t>
      </w:r>
      <w:r w:rsidR="00DE793C">
        <w:t xml:space="preserve">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proofErr w:type="spellStart"/>
      <w:r w:rsidR="00EA38A2">
        <w:t>photoactivatable</w:t>
      </w:r>
      <w:proofErr w:type="spellEnd"/>
      <w:r w:rsidR="00EA38A2">
        <w:t xml:space="preserve"> </w:t>
      </w:r>
      <w:proofErr w:type="spellStart"/>
      <w:r w:rsidR="003A73F7">
        <w:t>opsins</w:t>
      </w:r>
      <w:proofErr w:type="spellEnd"/>
      <w:r w:rsidR="003A73F7">
        <w:t xml:space="preserve">. </w:t>
      </w:r>
      <w:r w:rsidR="00477697">
        <w:t>Engram</w:t>
      </w:r>
      <w:r w:rsidR="003A73F7">
        <w:t xml:space="preserve"> labeling exploits the expression </w:t>
      </w:r>
      <w:r w:rsidR="00477697">
        <w:t xml:space="preserve">of </w:t>
      </w:r>
      <w:r w:rsidR="00107735">
        <w:t xml:space="preserve">immediate-early genes (IEGs) </w:t>
      </w:r>
      <w:r w:rsidR="003A73F7">
        <w:t xml:space="preserve">such as </w:t>
      </w:r>
      <w:r w:rsidR="003A73F7">
        <w:rPr>
          <w:i/>
        </w:rPr>
        <w:t>c-</w:t>
      </w:r>
      <w:proofErr w:type="spellStart"/>
      <w:r w:rsidR="003A73F7">
        <w:rPr>
          <w:i/>
        </w:rPr>
        <w:t>fos</w:t>
      </w:r>
      <w:proofErr w:type="spellEnd"/>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EA38A2">
        <w:t>Thus,</w:t>
      </w:r>
      <w:r w:rsidR="000F3D7C">
        <w:t xml:space="preserve"> a </w:t>
      </w:r>
      <w:r w:rsidR="000F3D7C">
        <w:rPr>
          <w:i/>
        </w:rPr>
        <w:t>c-</w:t>
      </w:r>
      <w:proofErr w:type="spellStart"/>
      <w:r w:rsidR="000F3D7C">
        <w:rPr>
          <w:i/>
        </w:rPr>
        <w:t>fos</w:t>
      </w:r>
      <w:proofErr w:type="spellEnd"/>
      <w:r w:rsidR="000F3D7C">
        <w:t xml:space="preserve"> promoter </w:t>
      </w:r>
      <w:r w:rsidR="00EA38A2">
        <w:t xml:space="preserve">can be used </w:t>
      </w:r>
      <w:r w:rsidR="000F3D7C">
        <w:t xml:space="preserve">to drive expression of </w:t>
      </w:r>
      <w:proofErr w:type="spellStart"/>
      <w:r w:rsidR="0025138A">
        <w:t>fluorophores</w:t>
      </w:r>
      <w:proofErr w:type="spellEnd"/>
      <w:r w:rsidR="000F3D7C">
        <w:t xml:space="preserve"> or </w:t>
      </w:r>
      <w:proofErr w:type="spellStart"/>
      <w:r w:rsidR="000F3D7C">
        <w:t>opsins</w:t>
      </w:r>
      <w:proofErr w:type="spellEnd"/>
      <w:r w:rsidR="000F3D7C">
        <w:t xml:space="preserve"> for later manipulation of this specific subpopulation of cells. Under this framework, temporal specificity is still </w:t>
      </w:r>
      <w:r w:rsidR="00477697">
        <w:t>required;</w:t>
      </w:r>
      <w:r w:rsidR="000F3D7C">
        <w:t xml:space="preserve"> else basal </w:t>
      </w:r>
      <w:r w:rsidR="000F3D7C">
        <w:rPr>
          <w:i/>
        </w:rPr>
        <w:t>c-</w:t>
      </w:r>
      <w:proofErr w:type="spellStart"/>
      <w:r w:rsidR="000F3D7C">
        <w:rPr>
          <w:i/>
        </w:rPr>
        <w:t>fos</w:t>
      </w:r>
      <w:proofErr w:type="spellEnd"/>
      <w:r w:rsidR="000F3D7C">
        <w:t xml:space="preserve"> expression would simply drive rampant </w:t>
      </w:r>
      <w:proofErr w:type="spellStart"/>
      <w:r w:rsidR="00B6690C">
        <w:t>fluorophore</w:t>
      </w:r>
      <w:proofErr w:type="spellEnd"/>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w:t>
      </w:r>
      <w:proofErr w:type="spellStart"/>
      <w:r w:rsidR="000F3D7C">
        <w:rPr>
          <w:i/>
        </w:rPr>
        <w:t>fos</w:t>
      </w:r>
      <w:proofErr w:type="spellEnd"/>
      <w:r w:rsidR="000F3D7C">
        <w:t xml:space="preserve">-driven </w:t>
      </w:r>
      <w:r w:rsidR="0056175E">
        <w:t>reporter expression</w:t>
      </w:r>
      <w:r w:rsidR="000F3D7C">
        <w:t xml:space="preserve"> to temporal windows when the organism is </w:t>
      </w:r>
      <w:r w:rsidR="00EA38A2">
        <w:t>taken off</w:t>
      </w:r>
      <w:r w:rsidR="000F3D7C">
        <w:t xml:space="preserve"> a</w:t>
      </w:r>
      <w:r w:rsidR="00632D95">
        <w:t xml:space="preserve">n </w:t>
      </w:r>
      <w:r w:rsidR="00EA38A2">
        <w:t>otherwise-</w:t>
      </w:r>
      <w:r w:rsidR="00632D95">
        <w:t>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w:t>
      </w:r>
      <w:r w:rsidR="0056175E">
        <w:lastRenderedPageBreak/>
        <w:t xml:space="preserve">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5FB55ED"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w:t>
      </w:r>
      <w:proofErr w:type="spellStart"/>
      <w:r w:rsidR="00E65672">
        <w:t>footshock</w:t>
      </w:r>
      <w:proofErr w:type="spellEnd"/>
      <w:r w:rsidR="00E65672">
        <w:t xml:space="preserve">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w:t>
      </w:r>
      <w:r w:rsidR="00C30009">
        <w:t xml:space="preserve">then </w:t>
      </w:r>
      <w:r>
        <w:t xml:space="preserve">follows that the 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w:t>
      </w:r>
      <w:proofErr w:type="gramStart"/>
      <w:r w:rsidR="000D4165">
        <w:t>A</w:t>
      </w:r>
      <w:proofErr w:type="gramEnd"/>
      <w:r w:rsidR="000D4165">
        <w:t xml:space="preserve">, then </w:t>
      </w:r>
      <w:proofErr w:type="spellStart"/>
      <w:r w:rsidR="000D4165">
        <w:t>footshocked</w:t>
      </w:r>
      <w:proofErr w:type="spellEnd"/>
      <w:r w:rsidR="000D4165">
        <w:t xml:space="preserve"> mice in a different context B while activating the engram for context A. This caused synchronous activity </w:t>
      </w:r>
      <w:r w:rsidR="00C30009">
        <w:t>between</w:t>
      </w:r>
      <w:r w:rsidR="000D4165">
        <w:t xml:space="preserve"> the context A engram and neurons encoding the shock experience, linking them and forming a “false memory” between context A and shock. Indeed, mice will then freeze in response to context A despite having never experienced a </w:t>
      </w:r>
      <w:proofErr w:type="spellStart"/>
      <w:r w:rsidR="000D4165">
        <w:t>footshock</w:t>
      </w:r>
      <w:proofErr w:type="spellEnd"/>
      <w:r w:rsidR="000D4165">
        <w:t xml:space="preserve"> in that context. Going even further, labeling two separate engrams, one for a contextual representation and another for a shock experience, and simultaneously stimulating both</w:t>
      </w:r>
      <w:r w:rsidR="00C30009">
        <w:t>,</w:t>
      </w:r>
      <w:r w:rsidR="000D4165">
        <w:t xml:space="preserve"> </w:t>
      </w:r>
      <w:r w:rsidR="00C30009">
        <w:t xml:space="preserve">while the animal resided </w:t>
      </w:r>
      <w:r w:rsidR="000D4165">
        <w:t>in the hom</w:t>
      </w:r>
      <w:r w:rsidR="00C30009">
        <w:t>e cage, created</w:t>
      </w:r>
      <w:r w:rsidR="00ED1BEE">
        <w:t xml:space="preserve">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w:t>
      </w:r>
      <w:r w:rsidR="00C30009">
        <w:t>These studies imply</w:t>
      </w:r>
      <w:r w:rsidR="00ED1BEE">
        <w:t xml:space="preserve"> that synchronous activation of engrams can create </w:t>
      </w:r>
      <w:r w:rsidR="00ED1BEE">
        <w:lastRenderedPageBreak/>
        <w:t>arbitrary linkages through the generation of a</w:t>
      </w:r>
      <w:r w:rsidR="00657DAF">
        <w:t>n</w:t>
      </w:r>
      <w:r w:rsidR="00ED1BEE">
        <w:t xml:space="preserve"> engram complex consisting of specific neuronal ensembles </w:t>
      </w:r>
      <w:r w:rsidR="00C30009">
        <w:t>spanning</w:t>
      </w:r>
      <w:r w:rsidR="00ED1BEE">
        <w:t xml:space="preserve">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w:t>
      </w:r>
      <w:proofErr w:type="spellStart"/>
      <w:r w:rsidR="00ED1BEE">
        <w:t>Hebb</w:t>
      </w:r>
      <w:proofErr w:type="spellEnd"/>
      <w:r w:rsidR="00ED1BEE">
        <w:t xml:space="preserve">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w:t>
      </w:r>
      <w:proofErr w:type="spellStart"/>
      <w:r w:rsidR="00B33478">
        <w:rPr>
          <w:i/>
        </w:rPr>
        <w:t>fos</w:t>
      </w:r>
      <w:proofErr w:type="spellEnd"/>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51F17A25" w14:textId="51FFE359" w:rsidR="00335F56" w:rsidRPr="00B33478"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w:t>
      </w:r>
      <w:r w:rsidR="006D2341">
        <w:lastRenderedPageBreak/>
        <w:t xml:space="preserve">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r w:rsidR="001D18C3">
        <w:t xml:space="preserve"> </w:t>
      </w:r>
    </w:p>
    <w:p w14:paraId="0A8B875E" w14:textId="77777777" w:rsidR="001A02FD" w:rsidRDefault="001A02FD" w:rsidP="001A02FD">
      <w:pPr>
        <w:pStyle w:val="BUMainText"/>
      </w:pPr>
    </w:p>
    <w:p w14:paraId="24DFAC55" w14:textId="33E303A9" w:rsidR="0096603F" w:rsidRDefault="0096603F" w:rsidP="0096603F">
      <w:pPr>
        <w:pStyle w:val="Heading3"/>
      </w:pPr>
      <w:bookmarkStart w:id="29" w:name="_Toc415125927"/>
      <w:r>
        <w:t>Systems level consolidation</w:t>
      </w:r>
      <w:bookmarkEnd w:id="29"/>
    </w:p>
    <w:p w14:paraId="4D8FDA39" w14:textId="2DBA1D9C" w:rsidR="00BD3278" w:rsidRDefault="00D72D0E" w:rsidP="00680ACE">
      <w:r>
        <w:tab/>
      </w:r>
      <w:r w:rsidR="00EE36F8">
        <w:t xml:space="preserve"> </w:t>
      </w:r>
      <w:r w:rsidR="003F5980">
        <w:t xml:space="preserve">The </w:t>
      </w:r>
      <w:r w:rsidR="00787863">
        <w:t>generation</w:t>
      </w:r>
      <w:r w:rsidR="00C9233F">
        <w:t xml:space="preserve"> of a memory trace in the hippocampus is only the beginning of its </w:t>
      </w:r>
      <w:r w:rsidR="00120869">
        <w:t>maturation</w:t>
      </w:r>
      <w:r w:rsidR="00C9233F">
        <w:t xml:space="preserve"> within the brain. </w:t>
      </w:r>
      <w:r w:rsidR="00A87404">
        <w:t>Over the course of its lifetime</w:t>
      </w:r>
      <w:r w:rsidR="001A7D8E">
        <w:t xml:space="preserve">, the memory can be either remembered or forgotten. </w:t>
      </w:r>
      <w:r w:rsidR="003F5980">
        <w:t>A</w:t>
      </w:r>
      <w:r w:rsidR="003F5980" w:rsidRPr="003F5980">
        <w:t xml:space="preserve">s the early psychologist </w:t>
      </w:r>
      <w:proofErr w:type="spellStart"/>
      <w:r w:rsidR="003F5980" w:rsidRPr="003F5980">
        <w:t>Théodule</w:t>
      </w:r>
      <w:proofErr w:type="spellEnd"/>
      <w:r w:rsidR="003F5980" w:rsidRPr="003F5980">
        <w:t xml:space="preserve"> </w:t>
      </w:r>
      <w:proofErr w:type="spellStart"/>
      <w:r w:rsidR="003F5980" w:rsidRPr="003F5980">
        <w:t>Ribot</w:t>
      </w:r>
      <w:proofErr w:type="spellEnd"/>
      <w:r w:rsidR="003F5980">
        <w:t xml:space="preserve"> first observed in the 1880’s, </w:t>
      </w:r>
      <w:r w:rsidR="005C3285">
        <w:t xml:space="preserve">older memories are more resistant </w:t>
      </w:r>
      <w:r w:rsidR="003F5980">
        <w:t xml:space="preserve">to </w:t>
      </w:r>
      <w:r w:rsidR="005C3285">
        <w:t>decay</w:t>
      </w:r>
      <w:r w:rsidR="003F5980">
        <w:t xml:space="preserve">, a phenomenon which became known as </w:t>
      </w:r>
      <w:proofErr w:type="spellStart"/>
      <w:r w:rsidR="003F5980">
        <w:t>Ribot’s</w:t>
      </w:r>
      <w:proofErr w:type="spellEnd"/>
      <w:r w:rsidR="003F5980">
        <w:t xml:space="preserve"> Law </w:t>
      </w:r>
      <w:r w:rsidR="003F5980">
        <w:fldChar w:fldCharType="begin" w:fldLock="1"/>
      </w:r>
      <w:r w:rsidR="005C3285">
        <w:instrText>ADDIN CSL_CITATION {"citationItems":[{"id":"ITEM-1","itemData":{"author":[{"dropping-particle":"","family":"Ribot","given":"Theodule","non-dropping-particle":"","parse-names":false,"suffix":""}],"id":"ITEM-1","issued":{"date-parts":[["1882"]]},"publisher":"D. Appleton and Company","publisher-place":"New York, NY","title":"Diseases of the Memory: An Essay in the Positive Psychology","type":"book"},"uris":["http://www.mendeley.com/documents/?uuid=1a1b31dc-3ab0-43d7-8797-ec7b61c50471"]}],"mendeley":{"formattedCitation":"(Ribot, 1882)","plainTextFormattedCitation":"(Ribot, 1882)","previouslyFormattedCitation":"(Ribot, 1882)"},"properties":{"noteIndex":0},"schema":"https://github.com/citation-style-language/schema/raw/master/csl-citation.json"}</w:instrText>
      </w:r>
      <w:r w:rsidR="003F5980">
        <w:fldChar w:fldCharType="separate"/>
      </w:r>
      <w:r w:rsidR="003F5980" w:rsidRPr="003F5980">
        <w:rPr>
          <w:noProof/>
        </w:rPr>
        <w:t>(Ribot, 1882)</w:t>
      </w:r>
      <w:r w:rsidR="003F5980">
        <w:fldChar w:fldCharType="end"/>
      </w:r>
      <w:r w:rsidR="003F5980">
        <w:t xml:space="preserve">. </w:t>
      </w:r>
      <w:r w:rsidR="005868A9">
        <w:t>From these observations, h</w:t>
      </w:r>
      <w:r w:rsidR="00787863">
        <w:t xml:space="preserve">e reasoned that </w:t>
      </w:r>
      <w:r w:rsidR="003F5980">
        <w:t xml:space="preserve">memories </w:t>
      </w:r>
      <w:r w:rsidR="005868A9">
        <w:t xml:space="preserve">must </w:t>
      </w:r>
      <w:r w:rsidR="005C3285">
        <w:t xml:space="preserve">stabilize </w:t>
      </w:r>
      <w:r w:rsidR="00D84F25">
        <w:t>over</w:t>
      </w:r>
      <w:r w:rsidR="005C3285">
        <w:t xml:space="preserve"> time. This idea is consistent with </w:t>
      </w:r>
      <w:r w:rsidR="00120869">
        <w:t xml:space="preserve">the symptomology of </w:t>
      </w:r>
      <w:r w:rsidR="005C3285">
        <w:t xml:space="preserve">neuropsychological patients such as H.M. whose focal hippocampal resection induced amnesia for recent memories while sparing remote ones </w:t>
      </w:r>
      <w:r w:rsidR="005C3285">
        <w:fldChar w:fldCharType="begin" w:fldLock="1"/>
      </w:r>
      <w:r w:rsidR="00787863">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5C3285">
        <w:fldChar w:fldCharType="separate"/>
      </w:r>
      <w:r w:rsidR="005C3285" w:rsidRPr="005C3285">
        <w:rPr>
          <w:noProof/>
        </w:rPr>
        <w:t>(Scoville and Milner, 1957)</w:t>
      </w:r>
      <w:r w:rsidR="005C3285">
        <w:fldChar w:fldCharType="end"/>
      </w:r>
      <w:r w:rsidR="005C3285">
        <w:t>.</w:t>
      </w:r>
      <w:r w:rsidR="00787863">
        <w:t xml:space="preserve"> But how </w:t>
      </w:r>
      <w:r w:rsidR="00D84F25">
        <w:t>does</w:t>
      </w:r>
      <w:r w:rsidR="00787863">
        <w:t xml:space="preserve"> this </w:t>
      </w:r>
      <w:r w:rsidR="001A7D8E">
        <w:t xml:space="preserve">time-dependent </w:t>
      </w:r>
      <w:r w:rsidR="00787863">
        <w:t xml:space="preserve">stabilization occur? </w:t>
      </w:r>
      <w:r w:rsidR="001A7D8E">
        <w:t xml:space="preserve">Contemporary memory researchers </w:t>
      </w:r>
      <w:r w:rsidR="00A41573">
        <w:t>are still divided</w:t>
      </w:r>
      <w:r w:rsidR="004700B7">
        <w:t xml:space="preserve"> </w:t>
      </w:r>
      <w:r w:rsidR="00A41573">
        <w:lastRenderedPageBreak/>
        <w:t>amongst</w:t>
      </w:r>
      <w:r w:rsidR="004700B7">
        <w:t xml:space="preserve"> several candidate theories, though these theories </w:t>
      </w:r>
      <w:r w:rsidR="00A41573">
        <w:t xml:space="preserve">each </w:t>
      </w:r>
      <w:r w:rsidR="004700B7">
        <w:t xml:space="preserve">share a common trait. Regardless of the theory, it is generally agreed upon that </w:t>
      </w:r>
      <w:r w:rsidR="000B465D">
        <w:t>the</w:t>
      </w:r>
      <w:r w:rsidR="00787863">
        <w:t xml:space="preserve"> hippocampus</w:t>
      </w:r>
      <w:r w:rsidR="004700B7">
        <w:t xml:space="preserve"> plays a role as an</w:t>
      </w:r>
      <w:r w:rsidR="00D84F25">
        <w:t xml:space="preserve"> </w:t>
      </w:r>
      <w:r w:rsidR="000B465D">
        <w:t>“indexer”</w:t>
      </w:r>
      <w:r w:rsidR="00D84F25">
        <w:t xml:space="preserve"> that </w:t>
      </w:r>
      <w:r w:rsidR="000B465D">
        <w:t xml:space="preserve">dynamically </w:t>
      </w:r>
      <w:r w:rsidR="00D84F25">
        <w:t xml:space="preserve">points to neocortical networks in which </w:t>
      </w:r>
      <w:r w:rsidR="000B465D">
        <w:t>memories</w:t>
      </w:r>
      <w:r w:rsidR="00D84F25">
        <w:t xml:space="preserve"> </w:t>
      </w:r>
      <w:r w:rsidR="000B465D">
        <w:t>reside</w:t>
      </w:r>
      <w:r w:rsidR="00D84F25">
        <w:t xml:space="preserve"> </w:t>
      </w:r>
      <w:r w:rsidR="00D84F25">
        <w:fldChar w:fldCharType="begin" w:fldLock="1"/>
      </w:r>
      <w:r w:rsidR="000B465D">
        <w:instrText>ADDIN CSL_CITATION {"citationItems":[{"id":"ITEM-1","itemData":{"DOI":"10.1037/0735-7044.100.2.147","ISSN":"1939-0084","author":[{"dropping-particle":"","family":"Teyler","given":"Timothy J.","non-dropping-particle":"","parse-names":false,"suffix":""},{"dropping-particle":"","family":"DiScenna","given":"Pascal","non-dropping-particle":"","parse-names":false,"suffix":""}],"container-title":"Behavioral Neuroscience","id":"ITEM-1","issue":"2","issued":{"date-parts":[["1986"]]},"page":"147-154","title":"The hippocampal memory indexing theory.","type":"article-journal","volume":"100"},"uris":["http://www.mendeley.com/documents/?uuid=3cf347c2-59e3-3d6f-9d24-3a4580b34825"]}],"mendeley":{"formattedCitation":"(Teyler and DiScenna, 1986)","plainTextFormattedCitation":"(Teyler and DiScenna, 1986)","previouslyFormattedCitation":"(Teyler and DiScenna, 1986)"},"properties":{"noteIndex":0},"schema":"https://github.com/citation-style-language/schema/raw/master/csl-citation.json"}</w:instrText>
      </w:r>
      <w:r w:rsidR="00D84F25">
        <w:fldChar w:fldCharType="separate"/>
      </w:r>
      <w:r w:rsidR="00D84F25" w:rsidRPr="00D84F25">
        <w:rPr>
          <w:noProof/>
        </w:rPr>
        <w:t>(Teyler and DiScenna, 1986)</w:t>
      </w:r>
      <w:r w:rsidR="00D84F25">
        <w:fldChar w:fldCharType="end"/>
      </w:r>
      <w:r w:rsidR="00D84F25">
        <w:t>. One</w:t>
      </w:r>
      <w:r w:rsidR="00983426">
        <w:t xml:space="preserve"> </w:t>
      </w:r>
      <w:r w:rsidR="001A7D8E">
        <w:t xml:space="preserve">such </w:t>
      </w:r>
      <w:r w:rsidR="004700B7">
        <w:t>theory</w:t>
      </w:r>
      <w:r w:rsidR="00983426">
        <w:t xml:space="preserve"> </w:t>
      </w:r>
      <w:r w:rsidR="00D84F25">
        <w:t xml:space="preserve">posited that, over time, </w:t>
      </w:r>
      <w:r w:rsidR="00787863">
        <w:t xml:space="preserve">memories </w:t>
      </w:r>
      <w:r w:rsidR="00D84F25">
        <w:t>are</w:t>
      </w:r>
      <w:r w:rsidR="00787863">
        <w:t xml:space="preserve"> transferred out of the hippocampus</w:t>
      </w:r>
      <w:r w:rsidR="00D84F25">
        <w:t xml:space="preserve"> and</w:t>
      </w:r>
      <w:r w:rsidR="00787863">
        <w:t xml:space="preserve"> into the </w:t>
      </w:r>
      <w:proofErr w:type="spellStart"/>
      <w:r w:rsidR="00787863">
        <w:t>neocortex</w:t>
      </w:r>
      <w:proofErr w:type="spellEnd"/>
      <w:r w:rsidR="00787863">
        <w:t xml:space="preserve"> in a process called systems level consolidation </w:t>
      </w:r>
      <w:r w:rsidR="00787863">
        <w:fldChar w:fldCharType="begin" w:fldLock="1"/>
      </w:r>
      <w:r w:rsidR="00680ACE">
        <w:instrText>ADDIN CSL_CITATION {"citationItems":[{"id":"ITEM-1","itemData":{"author":[{"dropping-particle":"","family":"McClelland","given":"James L","non-dropping-particle":"","parse-names":false,"suffix":""},{"dropping-particle":"","family":"McNaughton","given":"Bruce L.","non-dropping-particle":"","parse-names":false,"suffix":""},{"dropping-particle":"","family":"O'Reilly","given":"Randall C","non-dropping-particle":"","parse-names":false,"suffix":""}],"container-title":"Psychological Review","id":"ITEM-1","issue":"3","issued":{"date-parts":[["1995"]]},"page":"419-457","title":"Why There Are Complementary Learning Systems in the Hippocampus and Neocortex: Insights From the Successes and Failures of Connectionist Models of Learning and Memory","type":"article-journal","volume":"102"},"uris":["http://www.mendeley.com/documents/?uuid=dff20f48-615c-4fc6-99e2-3971e2b71202"]},{"id":"ITEM-2","itemData":{"DOI":"10.1016/0959-4388(95)80023-9","ISSN":"0959-4388","abstract":"The fact that information acquired before the onset of amnesia can be lost (retrograde amnesia) has fascinated psychologists, biologists, and clinicians for over 100 years. Studies of retrograde amnesia have led to the concept of memory consolidation, whereby medial temporal lobe structures direct the gradual establishment of memory representations in neocortex. Recent theoretical accounts have inspired a simple neural network model that produces behavior consistent with experimental data and makes these ideas about memory consolidation more concrete. Recent physiological and anatomical findings provide important information about how memory consolidation might actually occur.","author":[{"dropping-particle":"","family":"Squire","given":"Larry R","non-dropping-particle":"","parse-names":false,"suffix":""},{"dropping-particle":"","family":"Alvarez","given":"Pablo","non-dropping-particle":"","parse-names":false,"suffix":""}],"container-title":"Current Opinion in Neurobiology","id":"ITEM-2","issue":"2","issued":{"date-parts":[["1995","4","1"]]},"page":"169-177","publisher":"Elsevier Current Trends","title":"Retrograde amnesia and memory consolidation: a neurobiological perspective","type":"article-journal","volume":"5"},"uris":["http://www.mendeley.com/documents/?uuid=8bb7f92b-60d5-3288-ada2-e19392b39c42"]}],"mendeley":{"formattedCitation":"(McClelland et al., 1995; Squire and Alvarez, 1995)","plainTextFormattedCitation":"(McClelland et al., 1995; Squire and Alvarez, 1995)","previouslyFormattedCitation":"(McClelland et al., 1995; Squire and Alvarez, 1995)"},"properties":{"noteIndex":0},"schema":"https://github.com/citation-style-language/schema/raw/master/csl-citation.json"}</w:instrText>
      </w:r>
      <w:r w:rsidR="00787863">
        <w:fldChar w:fldCharType="separate"/>
      </w:r>
      <w:r w:rsidR="000B465D" w:rsidRPr="000B465D">
        <w:rPr>
          <w:noProof/>
        </w:rPr>
        <w:t>(McClelland et al., 1995; Squire and Alvarez, 1995)</w:t>
      </w:r>
      <w:r w:rsidR="00787863">
        <w:fldChar w:fldCharType="end"/>
      </w:r>
      <w:r w:rsidR="00D84F25">
        <w:t xml:space="preserve">. </w:t>
      </w:r>
      <w:r w:rsidR="005868A9">
        <w:t>Via hippocampal indexing, spatiotemporal patterns of activity in the hippocampus reactivate specific patterns</w:t>
      </w:r>
      <w:r w:rsidR="00287420">
        <w:t>, distributed across multiple neocortical regions,</w:t>
      </w:r>
      <w:r w:rsidR="005868A9">
        <w:t xml:space="preserve"> </w:t>
      </w:r>
      <w:r w:rsidR="00287420">
        <w:t>encoding</w:t>
      </w:r>
      <w:r w:rsidR="005868A9">
        <w:t xml:space="preserve"> the experience</w:t>
      </w:r>
      <w:r w:rsidR="00771AD6">
        <w:t xml:space="preserve"> </w:t>
      </w:r>
      <w:r w:rsidR="00771AD6">
        <w:fldChar w:fldCharType="begin" w:fldLock="1"/>
      </w:r>
      <w:r w:rsidR="00CE0C80">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771AD6">
        <w:fldChar w:fldCharType="separate"/>
      </w:r>
      <w:r w:rsidR="00771AD6" w:rsidRPr="00771AD6">
        <w:rPr>
          <w:noProof/>
        </w:rPr>
        <w:t>(Buzsáki and Tingley, 2018)</w:t>
      </w:r>
      <w:r w:rsidR="00771AD6">
        <w:fldChar w:fldCharType="end"/>
      </w:r>
      <w:r w:rsidR="005868A9">
        <w:t xml:space="preserve">. Over repeated activations, </w:t>
      </w:r>
      <w:proofErr w:type="spellStart"/>
      <w:r w:rsidR="005868A9">
        <w:t>intracortical</w:t>
      </w:r>
      <w:proofErr w:type="spellEnd"/>
      <w:r w:rsidR="005868A9">
        <w:t xml:space="preserve"> synapses </w:t>
      </w:r>
      <w:r w:rsidR="00771AD6">
        <w:t>are</w:t>
      </w:r>
      <w:r w:rsidR="005868A9">
        <w:t xml:space="preserve"> strengthened</w:t>
      </w:r>
      <w:r w:rsidR="00771AD6">
        <w:t xml:space="preserve"> to the </w:t>
      </w:r>
      <w:r w:rsidR="0021667A">
        <w:t>point where</w:t>
      </w:r>
      <w:r w:rsidR="00771AD6">
        <w:t xml:space="preserve"> they no longer rely on hippocampal drive to reactivate the complete pattern</w:t>
      </w:r>
      <w:r w:rsidR="00FD27BD">
        <w:t xml:space="preserve"> </w:t>
      </w:r>
      <w:r w:rsidR="00FD27BD">
        <w:fldChar w:fldCharType="begin" w:fldLock="1"/>
      </w:r>
      <w:r w:rsidR="009F3A8E">
        <w:instrText>ADDIN CSL_CITATION {"citationItems":[{"id":"ITEM-1","itemData":{"DOI":"10.1038/nrn1607","ISSN":"1471-003X","abstract":"The organization of recent and remote memories","author":[{"dropping-particle":"","family":"Frankland","given":"Paul W.","non-dropping-particle":"","parse-names":false,"suffix":""},{"dropping-particle":"","family":"Bontempi","given":"Bruno","non-dropping-particle":"","parse-names":false,"suffix":""}],"container-title":"Nature Reviews Neuroscience","id":"ITEM-1","issue":"2","issued":{"date-parts":[["2005","2","1"]]},"page":"119-130","publisher":"Nature Publishing Group","title":"The organization of recent and remote memories","type":"article-journal","volume":"6"},"uris":["http://www.mendeley.com/documents/?uuid=3729e925-7488-39c3-8e2b-3dd22f1552b7"]}],"mendeley":{"formattedCitation":"(Frankland and Bontempi, 2005)","plainTextFormattedCitation":"(Frankland and Bontempi, 2005)","previouslyFormattedCitation":"(Frankland and Bontempi, 2005)"},"properties":{"noteIndex":0},"schema":"https://github.com/citation-style-language/schema/raw/master/csl-citation.json"}</w:instrText>
      </w:r>
      <w:r w:rsidR="00FD27BD">
        <w:fldChar w:fldCharType="separate"/>
      </w:r>
      <w:r w:rsidR="00FD27BD" w:rsidRPr="00FD27BD">
        <w:rPr>
          <w:noProof/>
        </w:rPr>
        <w:t>(Frankland and Bontempi, 2005)</w:t>
      </w:r>
      <w:r w:rsidR="00FD27BD">
        <w:fldChar w:fldCharType="end"/>
      </w:r>
      <w:r w:rsidR="00BD3278">
        <w:t xml:space="preserve">. </w:t>
      </w:r>
      <w:r w:rsidR="007E20E0">
        <w:t xml:space="preserve">Imaging studies have found evidence for heightened hippocampal activity and diminished neocortical activity immediately post-learning, but the reverse trend after the passage of time </w:t>
      </w:r>
      <w:r w:rsidR="007E20E0">
        <w:fldChar w:fldCharType="begin" w:fldLock="1"/>
      </w:r>
      <w:r w:rsidR="007E2550">
        <w:instrText>ADDIN CSL_CITATION {"citationItems":[{"id":"ITEM-1","itemData":{"DOI":"10.1038/23270","ISSN":"0028-0836","PMID":"10458162","abstract":"Retrograde amnesia observed following hippocampal lesions in humans and animals is typically temporally graded, with recent memory being impaired while remote memories remain intact, indicating that the hippocampal formation has a time-limited role in memory storage. However, this claim remains controversial because studies involving hippocampal lesions tell us nothing about the contribution of the hippocampus to memory storage if this region was present at the time of memory retrieval. We therefore used non-invasive functional brain imaging using (14C)2-deoxyglucose uptake to examine how the brain circuitry underlying long-term memory storage is reorganized over time in an intact brain. Regional metabolic activity in the brain was mapped in mice tested at different times for retention of a spatial discrimination task. Here we report that increasing the retention interval from 5 days to 25 days resulted in both decreased hippocampal metabolic activity during retention testing and a loss of correlation between hippocampal metabolic activity and memory performance. Concomitantly, a recruitment of certain cortical areas was observed. These results indicate that there is a time-dependent reorganization of the neuronal circuitry underlying long-term memory storage, in which a transitory interaction between the hippocampal formation and the neocortex would mediate the establishment of long-lived cortical memory representations.","author":[{"dropping-particle":"","family":"Bontempi","given":"Bruno","non-dropping-particle":"","parse-names":false,"suffix":""},{"dropping-particle":"","family":"Laurent-Demir","given":"Catherine","non-dropping-particle":"","parse-names":false,"suffix":""},{"dropping-particle":"","family":"Destrade","given":"Claude","non-dropping-particle":"","parse-names":false,"suffix":""},{"dropping-particle":"","family":"Jaffard","given":"Robert","non-dropping-particle":"","parse-names":false,"suffix":""}],"container-title":"Nature","id":"ITEM-1","issue":"6745","issued":{"date-parts":[["1999","8","12"]]},"page":"671-675","title":"Time-dependent reorganization of brain circuitry underlying long-term memory storage","type":"article-journal","volume":"400"},"uris":["http://www.mendeley.com/documents/?uuid=c574d55b-6c47-326f-8765-eac01084b1a0"]},{"id":"ITEM-2","itemData":{"DOI":"10.1126/science.aam6808","ISBN":"0036-8075, 1095-9203","ISSN":"1095-9203","PMID":"28386011","abstract":"Episodic memories initially require rapid synaptic plasticity within the hippocampus for their formation and are gradually consolidated in neocortical networks for permanent storage. However, the engrams and circuits that support neocortical memory consolidation have thus far been unknown. We found that neocortical prefrontal memory engram cells, which are critical for remote contextual fear memory, were rapidly generated during initial learning through inputs from both the hippocampal-entorhinal cortex network and the basolateral amygdala. After their generation, the prefrontal engram cells, with support from hippocampal memory engram cells, became functionally mature with time. Whereas hippocampal engram cells gradually became silent with time, engram cells in the basolateral amygdala, which were necessary for fear memory, were maintained. Our data provide new insights into the functional reorganization of engrams and circuits underlying systems consolidation of memory.","author":[{"dropping-particle":"","family":"Kitamura","given":"Takashi","non-dropping-particle":"","parse-names":false,"suffix":""},{"dropping-particle":"","family":"Ogawa","given":"Sachie K","non-dropping-particle":"","parse-names":false,"suffix":""},{"dropping-particle":"","family":"Roy","given":"Dheeraj S","non-dropping-particle":"","parse-names":false,"suffix":""},{"dropping-particle":"","family":"Okuyama","given":"Teruhiro","non-dropping-particle":"","parse-names":false,"suffix":""},{"dropping-particle":"","family":"Morrissey","given":"Mark D","non-dropping-particle":"","parse-names":false,"suffix":""},{"dropping-particle":"","family":"Smith","given":"Lillian M","non-dropping-particle":"","parse-names":false,"suffix":""},{"dropping-particle":"","family":"Redondo","given":"Roger L","non-dropping-particle":"","parse-names":false,"suffix":""},{"dropping-particle":"","family":"Tonegawa","given":"Susumu","non-dropping-particle":"","parse-names":false,"suffix":""}],"container-title":"Science","id":"ITEM-2","issue":"6333","issued":{"date-parts":[["2017"]]},"page":"73-78","title":"Engrams and circuits crucial for systems consolidation of a memory.","type":"article-journal","volume":"356"},"uris":["http://www.mendeley.com/documents/?uuid=10e30b6b-44f6-385f-88fc-5f48cb694c02"]}],"mendeley":{"formattedCitation":"(Bontempi et al., 1999; Kitamura et al., 2017)","plainTextFormattedCitation":"(Bontempi et al., 1999; Kitamura et al., 2017)","previouslyFormattedCitation":"(Bontempi et al., 1999; Kitamura et al., 2017)"},"properties":{"noteIndex":0},"schema":"https://github.com/citation-style-language/schema/raw/master/csl-citation.json"}</w:instrText>
      </w:r>
      <w:r w:rsidR="007E20E0">
        <w:fldChar w:fldCharType="separate"/>
      </w:r>
      <w:r w:rsidR="007E20E0" w:rsidRPr="007E20E0">
        <w:rPr>
          <w:noProof/>
        </w:rPr>
        <w:t>(Bontempi et al., 1999; Kitamura et al., 2017)</w:t>
      </w:r>
      <w:r w:rsidR="007E20E0">
        <w:fldChar w:fldCharType="end"/>
      </w:r>
      <w:r w:rsidR="007E20E0">
        <w:t xml:space="preserve">. </w:t>
      </w:r>
      <w:r w:rsidR="004700B7">
        <w:t xml:space="preserve">This seems to uphold the </w:t>
      </w:r>
      <w:r w:rsidR="006D281E">
        <w:t xml:space="preserve">idea that information is transferred out of the hippocampus for permanent storage in the </w:t>
      </w:r>
      <w:proofErr w:type="spellStart"/>
      <w:r w:rsidR="006D281E">
        <w:t>neocortex</w:t>
      </w:r>
      <w:proofErr w:type="spellEnd"/>
      <w:r w:rsidR="006D281E">
        <w:t xml:space="preserve">. </w:t>
      </w:r>
      <w:r w:rsidR="0021667A">
        <w:t>However,</w:t>
      </w:r>
      <w:r w:rsidR="007E20E0">
        <w:t xml:space="preserve"> the reality may be more complex as</w:t>
      </w:r>
      <w:r w:rsidR="0021667A">
        <w:t xml:space="preserve"> </w:t>
      </w:r>
      <w:r w:rsidR="007E20E0">
        <w:t xml:space="preserve">other </w:t>
      </w:r>
      <w:r w:rsidR="0021667A">
        <w:t>reports have challenged this view by demons</w:t>
      </w:r>
      <w:r w:rsidR="00082C33">
        <w:t>trating that the hippocampus is nevertheless critical</w:t>
      </w:r>
      <w:r w:rsidR="0021667A">
        <w:t xml:space="preserve"> for </w:t>
      </w:r>
      <w:r w:rsidR="00FD27BD">
        <w:t xml:space="preserve">even remote </w:t>
      </w:r>
      <w:r w:rsidR="0021667A">
        <w:t xml:space="preserve">memory retrieval in numerous cases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mendeley":{"formattedCitation":"(Nadel and Moscovitch, 1997)","plainTextFormattedCitation":"(Nadel and Moscovitch, 1997)","previouslyFormattedCitation":"(Nadel and Moscovitch, 1997)"},"properties":{"noteIndex":0},"schema":"https://github.com/citation-style-language/schema/raw/master/csl-citation.json"}</w:instrText>
      </w:r>
      <w:r w:rsidR="0021667A">
        <w:fldChar w:fldCharType="separate"/>
      </w:r>
      <w:r w:rsidR="0021667A" w:rsidRPr="0021667A">
        <w:rPr>
          <w:noProof/>
        </w:rPr>
        <w:t>(Nadel and Moscovitch, 1997)</w:t>
      </w:r>
      <w:r w:rsidR="0021667A">
        <w:fldChar w:fldCharType="end"/>
      </w:r>
      <w:r w:rsidR="0021667A">
        <w:t>.</w:t>
      </w:r>
    </w:p>
    <w:p w14:paraId="7DE69961" w14:textId="76D2070B" w:rsidR="00680ACE" w:rsidRPr="00E92558" w:rsidRDefault="00CE0C80" w:rsidP="00680ACE">
      <w:pPr>
        <w:rPr>
          <w:sz w:val="26"/>
        </w:rPr>
      </w:pPr>
      <w:r>
        <w:tab/>
        <w:t>While foundational, the standard systems consolidation mo</w:t>
      </w:r>
      <w:r w:rsidR="007C1D13">
        <w:t xml:space="preserve">del </w:t>
      </w:r>
      <w:r w:rsidR="00C52D59">
        <w:t>was</w:t>
      </w:r>
      <w:r w:rsidR="007C1D13">
        <w:t xml:space="preserve"> flawed in its simplicity, </w:t>
      </w:r>
      <w:r w:rsidR="00DD0A3C">
        <w:t>which prompted</w:t>
      </w:r>
      <w:r w:rsidR="0021667A">
        <w:t xml:space="preserve"> the emergence of</w:t>
      </w:r>
      <w:r>
        <w:t xml:space="preserve"> complementary</w:t>
      </w:r>
      <w:r w:rsidR="0021667A">
        <w:t xml:space="preserve"> ideas</w:t>
      </w:r>
      <w:r>
        <w:t xml:space="preserve"> </w:t>
      </w:r>
      <w:r w:rsidR="00DD0A3C">
        <w:t>extending</w:t>
      </w:r>
      <w:r>
        <w:t xml:space="preserve"> its application</w:t>
      </w:r>
      <w:r w:rsidR="0021667A">
        <w:t xml:space="preserve">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mendeley":{"formattedCitation":"(McKenzie and Eichenbaum, 2011; Nadel and Moscovitch, 1997)","plainTextFormattedCitation":"(McKenzie and Eichenbaum, 2011; Nadel and Moscovitch, 1997)","previouslyFormattedCitation":"(McKenzie and Eichenbaum, 2011; Nadel and Moscovitch, 1997)"},"properties":{"noteIndex":0},"schema":"https://github.com/citation-style-language/schema/raw/master/csl-citation.json"}</w:instrText>
      </w:r>
      <w:r w:rsidR="0021667A">
        <w:fldChar w:fldCharType="separate"/>
      </w:r>
      <w:r w:rsidR="0021667A" w:rsidRPr="0021667A">
        <w:rPr>
          <w:noProof/>
        </w:rPr>
        <w:t>(McKenzie and Eichenbaum, 2011; Nadel and Moscovitch, 1997)</w:t>
      </w:r>
      <w:r w:rsidR="0021667A">
        <w:fldChar w:fldCharType="end"/>
      </w:r>
      <w:r>
        <w:t xml:space="preserve">. The standard model assumes that consolidation </w:t>
      </w:r>
      <w:r w:rsidR="00DA6074">
        <w:t>occurs in a vacuum. H</w:t>
      </w:r>
      <w:r>
        <w:t>owever</w:t>
      </w:r>
      <w:r w:rsidR="00DA6074">
        <w:t>,</w:t>
      </w:r>
      <w:r>
        <w:t xml:space="preserve"> the lifetime of </w:t>
      </w:r>
      <w:r>
        <w:lastRenderedPageBreak/>
        <w:t xml:space="preserve">an animal consists of many experiences, </w:t>
      </w:r>
      <w:r w:rsidR="006D281E">
        <w:t>many of which contain commonalities with one another</w:t>
      </w:r>
      <w:r w:rsidR="0021667A">
        <w:t xml:space="preserve">. </w:t>
      </w:r>
      <w:r w:rsidR="00DA6074">
        <w:t>And so i</w:t>
      </w:r>
      <w:r w:rsidR="0021667A">
        <w:t>nstead</w:t>
      </w:r>
      <w:r w:rsidR="00BC0868">
        <w:t xml:space="preserve"> of individual memories existing in isolation</w:t>
      </w:r>
      <w:r w:rsidR="0021667A">
        <w:t>, representational frameworks</w:t>
      </w:r>
      <w:r>
        <w:t>,</w:t>
      </w:r>
      <w:r w:rsidR="0021667A">
        <w:t xml:space="preserve"> called “schemas” </w:t>
      </w:r>
      <w:r w:rsidR="0021667A">
        <w:fldChar w:fldCharType="begin" w:fldLock="1"/>
      </w:r>
      <w:r w:rsidR="007E77BA">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0021667A">
        <w:fldChar w:fldCharType="separate"/>
      </w:r>
      <w:r w:rsidR="0021667A" w:rsidRPr="0021667A">
        <w:rPr>
          <w:noProof/>
        </w:rPr>
        <w:t>(Piaget, 1952)</w:t>
      </w:r>
      <w:r w:rsidR="0021667A">
        <w:fldChar w:fldCharType="end"/>
      </w:r>
      <w:r w:rsidR="0021667A">
        <w:t xml:space="preserve">, likely support accumulation of </w:t>
      </w:r>
      <w:r w:rsidR="00BC0868">
        <w:t>related knowledge</w:t>
      </w:r>
      <w:r w:rsidR="0021667A">
        <w:t xml:space="preserve">. </w:t>
      </w:r>
      <w:r w:rsidR="00082C33">
        <w:t xml:space="preserve">For example, </w:t>
      </w:r>
      <w:r w:rsidR="007E77BA">
        <w:t>a toddler’s</w:t>
      </w:r>
      <w:r w:rsidR="00082C33">
        <w:t xml:space="preserve"> schema of birds can initially include </w:t>
      </w:r>
      <w:r w:rsidR="007E20E0">
        <w:t xml:space="preserve">archetypal examples such as </w:t>
      </w:r>
      <w:r w:rsidR="00082C33">
        <w:t xml:space="preserve">pigeons </w:t>
      </w:r>
      <w:r w:rsidR="007E20E0">
        <w:t xml:space="preserve">and sparrows, </w:t>
      </w:r>
      <w:r w:rsidR="00082C33">
        <w:t xml:space="preserve">and then </w:t>
      </w:r>
      <w:r w:rsidR="007E77BA">
        <w:t xml:space="preserve">later </w:t>
      </w:r>
      <w:r w:rsidR="00082C33">
        <w:t>adopt</w:t>
      </w:r>
      <w:r w:rsidR="007E20E0">
        <w:t xml:space="preserve"> anomalies such as</w:t>
      </w:r>
      <w:r w:rsidR="00082C33">
        <w:t xml:space="preserve"> penguins</w:t>
      </w:r>
      <w:r w:rsidR="007E20E0">
        <w:t xml:space="preserve"> and ostriches</w:t>
      </w:r>
      <w:r w:rsidR="00082C33">
        <w:t xml:space="preserve"> despite their apparent differences. </w:t>
      </w:r>
      <w:r w:rsidR="00DD0A3C">
        <w:t>One theory proposes c</w:t>
      </w:r>
      <w:r w:rsidR="0021667A">
        <w:t>onsolidation</w:t>
      </w:r>
      <w:r w:rsidR="00DD0A3C">
        <w:t xml:space="preserve"> </w:t>
      </w:r>
      <w:r w:rsidR="007E20E0">
        <w:t>as</w:t>
      </w:r>
      <w:r w:rsidR="00DD0A3C">
        <w:t xml:space="preserve"> the mechanism by which</w:t>
      </w:r>
      <w:r w:rsidR="0021667A">
        <w:t xml:space="preserve"> novel information</w:t>
      </w:r>
      <w:r w:rsidR="00DD0A3C">
        <w:t xml:space="preserve"> is integrated</w:t>
      </w:r>
      <w:r w:rsidR="0021667A">
        <w:t xml:space="preserve"> into </w:t>
      </w:r>
      <w:r w:rsidR="007E77BA">
        <w:t>schemas</w:t>
      </w:r>
      <w:r w:rsidR="0021667A">
        <w:t xml:space="preserve"> </w:t>
      </w:r>
      <w:r w:rsidR="0021667A">
        <w:fldChar w:fldCharType="begin" w:fldLock="1"/>
      </w:r>
      <w:r w:rsidR="0021667A">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1667A">
        <w:fldChar w:fldCharType="separate"/>
      </w:r>
      <w:r w:rsidR="0021667A" w:rsidRPr="0021667A">
        <w:rPr>
          <w:noProof/>
        </w:rPr>
        <w:t>(McKenzie and Eichenbaum, 2011)</w:t>
      </w:r>
      <w:r w:rsidR="0021667A">
        <w:fldChar w:fldCharType="end"/>
      </w:r>
      <w:r>
        <w:t xml:space="preserve">. </w:t>
      </w:r>
      <w:r w:rsidR="00771DEF">
        <w:t xml:space="preserve">Some key pieces of evidence </w:t>
      </w:r>
      <w:r w:rsidR="008A5EF9">
        <w:t>substantiate</w:t>
      </w:r>
      <w:r w:rsidR="00771DEF">
        <w:t xml:space="preserve"> this conclusion in the spatial domain. For example</w:t>
      </w:r>
      <w:r w:rsidR="00DD0A3C">
        <w:t xml:space="preserve">, </w:t>
      </w:r>
      <w:r w:rsidR="00771DEF">
        <w:t>hippocampal neurons encoding goal locations also become transiently active around the sites of new goals</w:t>
      </w:r>
      <w:r w:rsidR="00DD0A3C">
        <w:t>, sugg</w:t>
      </w:r>
      <w:r w:rsidR="007E77BA">
        <w:t xml:space="preserve">esting that </w:t>
      </w:r>
      <w:r w:rsidR="00DD0A3C">
        <w:t xml:space="preserve">pre-existing networks </w:t>
      </w:r>
      <w:r w:rsidR="00AD4E4D">
        <w:t xml:space="preserve">are capable of incorporating novel information </w:t>
      </w:r>
      <w:r w:rsidR="00DD0A3C">
        <w:fldChar w:fldCharType="begin" w:fldLock="1"/>
      </w:r>
      <w:r w:rsidR="00DD0A3C">
        <w:instrText>ADDIN CSL_CITATION {"citationItems":[{"id":"ITEM-1","itemData":{"DOI":"10.1523/JNEUROSCI.0879-13.2013","ISSN":"1529-2401","PMID":"23785140","abstract":"According to schema theory as proposed by Piaget and Bartlett, learning involves the assimilation of new memories into networks of preexisting knowledge, as well as alteration of the original networks to accommodate the new information. Recent evidence has shown that rats form a schema of goal locations and that the hippocampus plays an essential role in adding new memories to the spatial schema. Here we examined the nature of hippocampal contributions to schema updating by monitoring firing patterns of multiple CA1 neurons as rats learned new goal locations in an environment in which there already were multiple goals. Before new learning, many neurons that fired on arrival at one goal location also fired at other goals, whereas ensemble activity patterns also distinguished different goal events, thus constituting a neural representation that linked distinct goals within a spatial schema. During new learning, some neurons began to fire as animals approached the new goals. These were primarily the same neurons that fired at original goals, the activity patterns at new goals were similar to those associated with the original goals, and new learning also produced changes in the preexisting goal-related firing patterns. After learning, activity patterns associated with the new and original goals gradually diverged, such that initial generalization was followed by a prolonged period in which new memories became distinguished within the ensemble representation. These findings support the view that consolidation involves assimilation of new memories into preexisting neural networks that accommodate relationships among new and existing memories.","author":[{"dropping-particle":"","family":"McKenzie","given":"Sam","non-dropping-particle":"","parse-names":false,"suffix":""},{"dropping-particle":"","family":"Robinson","given":"Nick T M","non-dropping-particle":"","parse-names":false,"suffix":""},{"dropping-particle":"","family":"Herrera","given":"Lauren","non-dropping-particle":"","parse-names":false,"suffix":""},{"dropping-particle":"","family":"Churchill","given":"Jordana C","non-dropping-particle":"","parse-names":false,"suffix":""},{"dropping-particle":"","family":"Eichenbaum","given":"Howard","non-dropping-particle":"","parse-names":false,"suffix":""}],"container-title":"The Journal of neuroscience : the official journal of the Society for Neuroscience","id":"ITEM-1","issue":"25","issued":{"date-parts":[["2013","6","19"]]},"page":"10243-56","publisher":"Society for Neuroscience","title":"Learning causes reorganization of neuronal firing patterns to represent related experiences within a hippocampal schema.","type":"article-journal","volume":"33"},"uris":["http://www.mendeley.com/documents/?uuid=4b27043a-045d-3144-bddc-68549a5cb08c"]}],"mendeley":{"formattedCitation":"(McKenzie et al., 2013)","plainTextFormattedCitation":"(McKenzie et al., 2013)","previouslyFormattedCitation":"(McKenzie et al., 2013)"},"properties":{"noteIndex":0},"schema":"https://github.com/citation-style-language/schema/raw/master/csl-citation.json"}</w:instrText>
      </w:r>
      <w:r w:rsidR="00DD0A3C">
        <w:fldChar w:fldCharType="separate"/>
      </w:r>
      <w:r w:rsidR="00DD0A3C" w:rsidRPr="005A0732">
        <w:rPr>
          <w:noProof/>
        </w:rPr>
        <w:t>(McKenzie et al., 2013)</w:t>
      </w:r>
      <w:r w:rsidR="00DD0A3C">
        <w:fldChar w:fldCharType="end"/>
      </w:r>
      <w:r w:rsidR="00DD0A3C">
        <w:t>. Additionally, be</w:t>
      </w:r>
      <w:r>
        <w:t xml:space="preserve">havioral and IEG studies have shown that rats are capable of using prior knowledge to solve </w:t>
      </w:r>
      <w:r w:rsidR="000E6772">
        <w:t>unfamiliar variants of</w:t>
      </w:r>
      <w:r>
        <w:t xml:space="preserve"> </w:t>
      </w:r>
      <w:r w:rsidR="000E6772">
        <w:t>a learned navigation task</w:t>
      </w:r>
      <w:r w:rsidR="00771DEF">
        <w:t>, a</w:t>
      </w:r>
      <w:r>
        <w:t xml:space="preserve">nd that this retrieval process involves </w:t>
      </w:r>
      <w:proofErr w:type="spellStart"/>
      <w:r w:rsidR="007E77BA">
        <w:t>neocortex</w:t>
      </w:r>
      <w:proofErr w:type="spellEnd"/>
      <w:r w:rsidR="007E77BA">
        <w:t xml:space="preserve"> and the hippocampus</w:t>
      </w:r>
      <w:r>
        <w:t xml:space="preserve"> </w:t>
      </w:r>
      <w:r>
        <w:fldChar w:fldCharType="begin" w:fldLock="1"/>
      </w:r>
      <w:r w:rsidR="00207099">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126/science.1205274","ISSN":"0036-8075","PMID":"21737703","abstract":"When new learning occurs against the background of established prior knowledge, relevant new information can be assimilated into a schema and thereby expand the knowledge base. An animal model of this important component of memory consolidation reveals that systems memory consolidation can be very fast. In experiments with rats, we found that the hippocampal-dependent learning of new paired associates is associated with a striking up-regulation of immediate early genes in the prelimbic region of the medial prefrontal cortex, and that pharmacological interventions targeted at that area can prevent both new learning and the recall of remotely and even recently consolidated information. These findings challenge the concept of distinct fast (hippocampal) and slow (cortical) learning systems, and shed new light on the neural mechanisms of memory assimilation into schemas.","author":[{"dropping-particle":"","family":"Tse","given":"D.","non-dropping-particle":"","parse-names":false,"suffix":""},{"dropping-particle":"","family":"Takeuchi","given":"T.","non-dropping-particle":"","parse-names":false,"suffix":""},{"dropping-particle":"","family":"Kakeyama","given":"M.","non-dropping-particle":"","parse-names":false,"suffix":""},{"dropping-particle":"","family":"Kajii","given":"Y.","non-dropping-particle":"","parse-names":false,"suffix":""},{"dropping-particle":"","family":"Okuno","given":"H.","non-dropping-particle":"","parse-names":false,"suffix":""},{"dropping-particle":"","family":"Tohyama","given":"C.","non-dropping-particle":"","parse-names":false,"suffix":""},{"dropping-particle":"","family":"Bito","given":"H.","non-dropping-particle":"","parse-names":false,"suffix":""},{"dropping-particle":"","family":"Morris","given":"R. G. M.","non-dropping-particle":"","parse-names":false,"suffix":""}],"container-title":"Science","id":"ITEM-2","issue":"6044","issued":{"date-parts":[["2011","8","12"]]},"page":"891-895","title":"Schema-Dependent Gene Activation and Memory Encoding in Neocortex","type":"article-journal","volume":"333"},"uris":["http://www.mendeley.com/documents/?uuid=005a0a3a-8ce9-341d-ab25-b679424f2ee0"]}],"mendeley":{"formattedCitation":"(Tse et al., 2007, 2011)","plainTextFormattedCitation":"(Tse et al., 2007, 2011)","previouslyFormattedCitation":"(Tse et al., 2007, 2011)"},"properties":{"noteIndex":0},"schema":"https://github.com/citation-style-language/schema/raw/master/csl-citation.json"}</w:instrText>
      </w:r>
      <w:r>
        <w:fldChar w:fldCharType="separate"/>
      </w:r>
      <w:r w:rsidR="00207099" w:rsidRPr="00207099">
        <w:rPr>
          <w:noProof/>
        </w:rPr>
        <w:t>(Tse et al., 2007, 2011)</w:t>
      </w:r>
      <w:r>
        <w:fldChar w:fldCharType="end"/>
      </w:r>
      <w:r>
        <w:t>.</w:t>
      </w:r>
      <w:r w:rsidR="00DD0A3C">
        <w:t xml:space="preserve"> </w:t>
      </w:r>
      <w:r w:rsidR="008A5EF9">
        <w:t>Human functional imagin</w:t>
      </w:r>
      <w:r w:rsidR="00E92558">
        <w:t xml:space="preserve">g studies have also shown that memory integration is also dependent on hippocampal and neocortical activation </w:t>
      </w:r>
      <w:r w:rsidR="00E92558">
        <w:fldChar w:fldCharType="begin" w:fldLock="1"/>
      </w:r>
      <w:r w:rsidR="0060652A">
        <w:instrText>ADDIN CSL_CITATION {"citationItems":[{"id":"ITEM-1","itemData":{"DOI":"10.1007/978-3-319-50406-3_13","author":[{"dropping-particle":"","family":"Schlichting","given":"Margaret L.","non-dropping-particle":"","parse-names":false,"suffix":""},{"dropping-particle":"","family":"Preston","given":"Alison R.","non-dropping-particle":"","parse-names":false,"suffix":""}],"container-title":"The Hippocampus from Cells to Systems","id":"ITEM-1","issued":{"date-parts":[["2017"]]},"page":"405-437","publisher":"Springer International Publishing","publisher-place":"Cham","title":"The Hippocampus and Memory Integration: Building Knowledge to Navigate Future Decisions","type":"chapter"},"uris":["http://www.mendeley.com/documents/?uuid=50eacb38-f079-3e56-a050-e30fc47a4bb2"]},{"id":"ITEM-2","itemData":{"DOI":"10.1016/J.NEURON.2012.05.010","ISSN":"0896-6273","abstract":"Memory enables flexible use of past experience to inform new behaviors. Although leading theories hypothesize that this fundamental flexibility results from the formation of integrated memory networks relating multiple experiences, the neural mechanisms that support memory integration are not well understood. Here, we demonstrate that retrieval-mediated learning, whereby prior event details are reinstated during encoding of related experiences, supports participants' ability to infer relationships between distinct events that share content. Furthermore, we show that activation changes in a functionally coupled hippocampal and ventral medial prefrontal cortical circuit track the formation of integrated memories and successful inferential memory performance. These findings characterize the respective roles of these regions in retrieval-mediated learning processes that support relational memory network formation and inferential memory in the human brain. More broadly, these data reveal fundamental mechanisms through which memory representations are constructed into prospectively useful formats.","author":[{"dropping-particle":"","family":"Zeithamova","given":"Dagmar","non-dropping-particle":"","parse-names":false,"suffix":""},{"dropping-particle":"","family":"Dominick","given":"April L.","non-dropping-particle":"","parse-names":false,"suffix":""},{"dropping-particle":"","family":"Preston","given":"Alison R.","non-dropping-particle":"","parse-names":false,"suffix":""}],"container-title":"Neuron","id":"ITEM-2","issue":"1","issued":{"date-parts":[["2012","7","12"]]},"page":"168-179","publisher":"Cell Press","title":"Hippocampal and Ventral Medial Prefrontal Activation during Retrieval-Mediated Learning Supports Novel Inference","type":"article-journal","volume":"75"},"uris":["http://www.mendeley.com/documents/?uuid=ee7e348e-01c0-3bd9-af4c-289bf736084a"]}],"mendeley":{"formattedCitation":"(Schlichting and Preston, 2017; Zeithamova et al., 2012)","plainTextFormattedCitation":"(Schlichting and Preston, 2017; Zeithamova et al., 2012)","previouslyFormattedCitation":"(Schlichting and Preston, 2017; Zeithamova et al., 2012)"},"properties":{"noteIndex":0},"schema":"https://github.com/citation-style-language/schema/raw/master/csl-citation.json"}</w:instrText>
      </w:r>
      <w:r w:rsidR="00E92558">
        <w:fldChar w:fldCharType="separate"/>
      </w:r>
      <w:r w:rsidR="00E92558" w:rsidRPr="00E92558">
        <w:rPr>
          <w:noProof/>
        </w:rPr>
        <w:t>(Schlichting and Preston, 2017; Zeithamova et al., 2012)</w:t>
      </w:r>
      <w:r w:rsidR="00E92558">
        <w:fldChar w:fldCharType="end"/>
      </w:r>
      <w:r w:rsidR="00E92558">
        <w:t>.</w:t>
      </w:r>
    </w:p>
    <w:p w14:paraId="1E25A2B5" w14:textId="43F4CEBF" w:rsidR="0096603F" w:rsidRDefault="007E77BA" w:rsidP="00680ACE">
      <w:r>
        <w:tab/>
        <w:t xml:space="preserve"> </w:t>
      </w:r>
      <w:r w:rsidR="001923A8">
        <w:t xml:space="preserve">Systems level consolidation is thought to occur during </w:t>
      </w:r>
      <w:proofErr w:type="gramStart"/>
      <w:r w:rsidR="001923A8">
        <w:t>awake</w:t>
      </w:r>
      <w:proofErr w:type="gramEnd"/>
      <w:r w:rsidR="001923A8">
        <w:t xml:space="preserve"> rest and sleep, </w:t>
      </w:r>
      <w:r w:rsidR="007E2550">
        <w:t>particularly</w:t>
      </w:r>
      <w:r w:rsidR="001923A8">
        <w:t xml:space="preserve"> during </w:t>
      </w:r>
      <w:r w:rsidR="00E92558">
        <w:t>“offline reactivation” events such as replay during SPW-Rs</w:t>
      </w:r>
      <w:r w:rsidR="001923A8">
        <w:t xml:space="preserve">. </w:t>
      </w:r>
      <w:r w:rsidR="00B011EB">
        <w:t xml:space="preserve">Under this logic, </w:t>
      </w:r>
      <w:r w:rsidR="0039584A">
        <w:t>learning</w:t>
      </w:r>
      <w:r w:rsidR="00B011EB">
        <w:t xml:space="preserve"> should increase the occurrence of replay in order to facilitate consolidation</w:t>
      </w:r>
      <w:r w:rsidR="0060652A">
        <w:t xml:space="preserve"> of potentially useful data about the animal’s surroundings</w:t>
      </w:r>
      <w:r w:rsidR="00B011EB">
        <w:t>. Indeed, n</w:t>
      </w:r>
      <w:r w:rsidR="001923A8">
        <w:t xml:space="preserve">ovelty seems to </w:t>
      </w:r>
      <w:proofErr w:type="spellStart"/>
      <w:r w:rsidR="007E2550">
        <w:t>upregulate</w:t>
      </w:r>
      <w:proofErr w:type="spellEnd"/>
      <w:r w:rsidR="007E2550">
        <w:t xml:space="preserve"> replay events </w:t>
      </w:r>
      <w:r w:rsidR="007E2550">
        <w:fldChar w:fldCharType="begin" w:fldLock="1"/>
      </w:r>
      <w:r w:rsidR="00B77FC9">
        <w:instrText>ADDIN CSL_CITATION {"citationItems":[{"id":"ITEM-1","itemData":{"DOI":"10.1016/J.NEURON.2007.11.035","ISSN":"0896-6273","abstract":"The acquisition of new memories for places and events requires synaptic plasticity in the hippocampus, and plasticity depends on temporal coordination among neurons. Spatial activity in the hippocampus is relatively disorganized during the initial exploration of a novel environment, however, and it is unclear how neural activity during the initial stages of learning drives synaptic plasticity. Here we show that pairs of CA1 cells that represent overlapping novel locations are initially more coactive and more precisely coordinated than are cells representing overlapping familiar locations. This increased coordination occurrs specifically during brief, high-frequency events (HFEs) in the local field potential that are similar to ripples and is not associated with better coordination of place-specific neural activity outside of HFEs. As novel locations become more familiar, correlations between cell pairs decrease. Thus, hippocampal neural activity during learning has a unique structure that is well suited to induce synaptic plasticity and to allow for rapid storage of new memories.","author":[{"dropping-particle":"","family":"Cheng","given":"Sen","non-dropping-particle":"","parse-names":false,"suffix":""},{"dropping-particle":"","family":"Frank","given":"Loren M.","non-dropping-particle":"","parse-names":false,"suffix":""}],"container-title":"Neuron","id":"ITEM-1","issue":"2","issued":{"date-parts":[["2008","1","24"]]},"page":"303-313","publisher":"Cell Press","title":"New Experiences Enhance Coordinated Neural Activity in the Hippocampus","type":"article-journal","volume":"57"},"uris":["http://www.mendeley.com/documents/?uuid=9bdbd31c-b2fd-37f6-bb5c-e277227e0a34"]},{"id":"ITEM-2","itemData":{"DOI":"10.1016/j.neuron.2016.10.020","ISSN":"08966273","author":[{"dropping-particle":"","family":"Ven","given":"Gido M.","non-dropping-particle":"van de","parse-names":false,"suffix":""},{"dropping-particle":"","family":"Trouche","given":"Stéphanie","non-dropping-particle":"","parse-names":false,"suffix":""},{"dropping-particle":"","family":"McNamara","given":"Colin G.","non-dropping-particle":"","parse-names":false,"suffix":""},{"dropping-particle":"","family":"Allen","given":"Kevin","non-dropping-particle":"","parse-names":false,"suffix":""},{"dropping-particle":"","family":"Dupret","given":"David","non-dropping-particle":"","parse-names":false,"suffix":""}],"container-title":"Neuron","id":"ITEM-2","issued":{"date-parts":[["2016"]]},"page":"1-7","title":"Hippocampal Offline Reactivation Consolidates Recently Formed Cell Assembly Patterns during Sharp Wave-Ripples","type":"article-journal"},"uris":["http://www.mendeley.com/documents/?uuid=9ed6fb96-4bfa-4703-9feb-072c816aa2b4"]},{"id":"ITEM-3","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3","issue":"8","issued":{"date-parts":[["2010","8","18"]]},"page":"995-1002","publisher":"Nature Publishing Group","title":"The reorganization and reactivation of hippocampal maps predict spatial memory performance","type":"article-journal","volume":"13"},"uris":["http://www.mendeley.com/documents/?uuid=1ad6f54a-3f50-361f-a0b8-62e3bfa5630c"]},{"id":"ITEM-4","itemData":{"DOI":"10.1002/hipo.23090","ISSN":"1050-9631","author":[{"dropping-particle":"","family":"Hwaun","given":"Ernie","non-dropping-particle":"","parse-names":false,"suffix":""},{"dropping-particle":"","family":"Colgin","given":"Laura Lee","non-dropping-particle":"","parse-names":false,"suffix":""}],"container-title":"Hippocampus","id":"ITEM-4","iss</w:instrText>
      </w:r>
      <w:r w:rsidR="00B77FC9">
        <w:rPr>
          <w:rFonts w:hint="eastAsia"/>
        </w:rPr>
        <w:instrText>ued":{"date-parts":[["2019","3","19"]]},"page":"hipo.23090","publisher":"John Wiley &amp; Sons, Ltd","title":"CA3 place cells that represent a novel waking experience are preferentially reactivated during sharp wave</w:instrText>
      </w:r>
      <w:r w:rsidR="00B77FC9">
        <w:rPr>
          <w:rFonts w:hint="eastAsia"/>
        </w:rPr>
        <w:instrText>‐</w:instrText>
      </w:r>
      <w:r w:rsidR="00B77FC9">
        <w:rPr>
          <w:rFonts w:hint="eastAsia"/>
        </w:rPr>
        <w:instrText>ripples in subsequent sleep","type":"articl</w:instrText>
      </w:r>
      <w:r w:rsidR="00B77FC9">
        <w:instrText>e-journal"},"uris":["http://www.mendeley.com/documents/?uuid=99b187e9-ba30-3708-ae0a-6b2603d3fd32"]}],"mendeley":{"formattedCitation":"(Cheng and Frank, 2008; Dupret et al., 2010; Hwaun and Colgin, 2019; van de Ven et al., 2016)","plainTextFormattedCitation":"(Cheng and Frank, 2008; Dupret et al., 2010; Hwaun and Colgin, 2019; van de Ven et al., 2016)","previouslyFormattedCitation":"(Cheng and Frank, 2008; Dupret et al., 2010; Hwaun and Colgin, 2019; van de Ven et al., 2016)"},"properties":{"noteIndex":0},"schema":"https://github.com/citation-style-language/schema/raw/master/csl-citation.json"}</w:instrText>
      </w:r>
      <w:r w:rsidR="007E2550">
        <w:fldChar w:fldCharType="separate"/>
      </w:r>
      <w:r w:rsidR="00F46B39" w:rsidRPr="00F46B39">
        <w:rPr>
          <w:noProof/>
        </w:rPr>
        <w:t xml:space="preserve">(Cheng and Frank, 2008; Dupret et al., 2010; Hwaun </w:t>
      </w:r>
      <w:r w:rsidR="00F46B39" w:rsidRPr="00F46B39">
        <w:rPr>
          <w:noProof/>
        </w:rPr>
        <w:lastRenderedPageBreak/>
        <w:t>and Colgin, 2019; van de Ven et al., 2016)</w:t>
      </w:r>
      <w:r w:rsidR="007E2550">
        <w:fldChar w:fldCharType="end"/>
      </w:r>
      <w:r w:rsidR="007E2550">
        <w:t xml:space="preserve">, possibly through interactions with the dopaminergic system </w:t>
      </w:r>
      <w:r w:rsidR="007E2550">
        <w:fldChar w:fldCharType="begin" w:fldLock="1"/>
      </w:r>
      <w:r w:rsidR="00F46B39">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2","issue":"9","issued":{"date-parts":[["2015","9","1"]]},"page":"560-570","publisher":"Elsevier Current Trends","title":"Memory trace replay: the shaping of memory consolidation by neuromodulation","type":"article-journal","volume":"38"},"uris":["http://www.mendeley.com/documents/?uuid=1402744a-4ca3-3be7-a865-68b102ca5f72"]}],"mendeley":{"formattedCitation":"(Atherton et al., 2015; Lisman and Grace, 2005)","plainTextFormattedCitation":"(Atherton et al., 2015; Lisman and Grace, 2005)","previouslyFormattedCitation":"(Atherton et al., 2015; Lisman and Grace, 2005)"},"properties":{"noteIndex":0},"schema":"https://github.com/citation-style-language/schema/raw/master/csl-citation.json"}</w:instrText>
      </w:r>
      <w:r w:rsidR="007E2550">
        <w:fldChar w:fldCharType="separate"/>
      </w:r>
      <w:r w:rsidR="00F46B39" w:rsidRPr="00F46B39">
        <w:rPr>
          <w:noProof/>
        </w:rPr>
        <w:t>(Atherton et al., 2015; Lisman and Grace, 2005)</w:t>
      </w:r>
      <w:r w:rsidR="007E2550">
        <w:fldChar w:fldCharType="end"/>
      </w:r>
      <w:r w:rsidR="007E2550">
        <w:t xml:space="preserve">. </w:t>
      </w:r>
      <w:r w:rsidR="00B011EB">
        <w:t xml:space="preserve">In line with this idea, disrupting SPW-Rs during wake </w:t>
      </w:r>
      <w:r w:rsidR="00B011EB">
        <w:fldChar w:fldCharType="begin" w:fldLock="1"/>
      </w:r>
      <w:r w:rsidR="00B011EB">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00B011EB">
        <w:fldChar w:fldCharType="separate"/>
      </w:r>
      <w:r w:rsidR="00B011EB" w:rsidRPr="00B011EB">
        <w:rPr>
          <w:noProof/>
        </w:rPr>
        <w:t>(Jadhav et al., 2012)</w:t>
      </w:r>
      <w:r w:rsidR="00B011EB">
        <w:fldChar w:fldCharType="end"/>
      </w:r>
      <w:r w:rsidR="00B011EB">
        <w:t xml:space="preserve"> and sleep </w:t>
      </w:r>
      <w:r w:rsidR="00B011EB">
        <w:fldChar w:fldCharType="begin" w:fldLock="1"/>
      </w:r>
      <w:r w:rsidR="00E92558">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00B011EB">
        <w:fldChar w:fldCharType="separate"/>
      </w:r>
      <w:r w:rsidR="00B011EB" w:rsidRPr="00B011EB">
        <w:rPr>
          <w:noProof/>
        </w:rPr>
        <w:t>(Ego-Stengel and Wilson, 2009; Girardeau et al., 2009)</w:t>
      </w:r>
      <w:r w:rsidR="00B011EB">
        <w:fldChar w:fldCharType="end"/>
      </w:r>
      <w:r w:rsidR="00B011EB">
        <w:t xml:space="preserve"> has been found to disrupt behavioral performance, presumably by corrupting the </w:t>
      </w:r>
      <w:r w:rsidR="00962756">
        <w:t>content of</w:t>
      </w:r>
      <w:r w:rsidR="00B011EB">
        <w:t xml:space="preserve"> replay events</w:t>
      </w:r>
      <w:r w:rsidR="0060652A">
        <w:t xml:space="preserve"> and interrupting associated downstream plasticity cascades</w:t>
      </w:r>
      <w:r w:rsidR="00B011EB">
        <w:t xml:space="preserve">. </w:t>
      </w:r>
    </w:p>
    <w:p w14:paraId="3290E1E9" w14:textId="5ACDE311" w:rsidR="005F0D20" w:rsidRDefault="005F0D20" w:rsidP="005F0D20">
      <w:pPr>
        <w:pStyle w:val="Heading3"/>
      </w:pPr>
      <w:bookmarkStart w:id="30" w:name="_Toc415125928"/>
      <w:r>
        <w:t>Hippocampal interactions with the amygdala</w:t>
      </w:r>
      <w:bookmarkEnd w:id="30"/>
    </w:p>
    <w:p w14:paraId="0170D064" w14:textId="6C400349"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w:t>
      </w:r>
      <w:r w:rsidR="00C30009">
        <w:t>store</w:t>
      </w:r>
      <w:r w:rsidR="000C62E0">
        <w:t xml:space="preserv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 xml:space="preserve">behavior controlled by </w:t>
      </w:r>
      <w:proofErr w:type="spellStart"/>
      <w:r w:rsidR="008B0291">
        <w:t>amygdalar</w:t>
      </w:r>
      <w:proofErr w:type="spellEnd"/>
      <w:r w:rsidR="008B0291">
        <w:t xml:space="preserve">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1469ADDC"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5A0A93">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Xu et al., 2016a; 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w:t>
      </w:r>
      <w:r w:rsidR="004F3A39">
        <w:lastRenderedPageBreak/>
        <w:t xml:space="preserve">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0292D0F2" w:rsidR="00F22577" w:rsidRDefault="00A84930" w:rsidP="005F0D20">
      <w:r>
        <w:tab/>
      </w:r>
      <w:proofErr w:type="spellStart"/>
      <w:r w:rsidR="002B325A">
        <w:t>A</w:t>
      </w:r>
      <w:r>
        <w:t>mygdalo</w:t>
      </w:r>
      <w:r w:rsidR="007C6EC1">
        <w:t>hippocampal</w:t>
      </w:r>
      <w:proofErr w:type="spellEnd"/>
      <w:r w:rsidR="007C6EC1">
        <w:t xml:space="preserve"> communication occurs via </w:t>
      </w:r>
      <w:r w:rsidR="002B325A">
        <w:t xml:space="preserve">transient </w:t>
      </w:r>
      <w:r w:rsidR="007C6EC1">
        <w:t xml:space="preserve">oscillatory synchronization between the two regions. </w:t>
      </w:r>
      <w:r>
        <w:t>After fear conditioning, o</w:t>
      </w:r>
      <w:r w:rsidR="008B0291">
        <w:t xml:space="preserve">scillations </w:t>
      </w:r>
      <w:r>
        <w:t>in the theta 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w:t>
      </w:r>
      <w:proofErr w:type="spellStart"/>
      <w:r w:rsidR="001868B2">
        <w:t>mPFC</w:t>
      </w:r>
      <w:proofErr w:type="spellEnd"/>
      <w:r w:rsidR="001868B2">
        <w:t xml:space="preserve">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w:t>
      </w:r>
      <w:proofErr w:type="spellStart"/>
      <w:r w:rsidR="001868B2">
        <w:t>mPFC</w:t>
      </w:r>
      <w:proofErr w:type="spellEnd"/>
      <w:r w:rsidR="001868B2">
        <w:t xml:space="preserve">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In any case, hippocampal-</w:t>
      </w:r>
      <w:proofErr w:type="spellStart"/>
      <w:r w:rsidR="00FD080C">
        <w:t>amygdalar</w:t>
      </w:r>
      <w:proofErr w:type="spellEnd"/>
      <w:r w:rsidR="00FD080C">
        <w:t xml:space="preserve"> communications appear to be highly nuanced and will require additional research to fully elucidate their m</w:t>
      </w:r>
      <w:r w:rsidR="00CA7C6C">
        <w:t>e</w:t>
      </w:r>
      <w:r w:rsidR="00FD080C">
        <w:t xml:space="preserve">chanisms.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31" w:name="_Toc415125929"/>
      <w:r>
        <w:lastRenderedPageBreak/>
        <w:t>Integrating hippocampal literature</w:t>
      </w:r>
      <w:bookmarkEnd w:id="31"/>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optogenetic stimulations usually activate populations synchronously? </w:t>
      </w:r>
      <w:r w:rsidR="00B20DD8">
        <w:t xml:space="preserve">How do neural patterns in different brain regions collectively represent an experience? </w:t>
      </w:r>
    </w:p>
    <w:p w14:paraId="22DA54D9" w14:textId="55C9E714" w:rsidR="00033493" w:rsidRPr="00033493" w:rsidRDefault="00EA5FC1" w:rsidP="00033493">
      <w:r>
        <w:tab/>
      </w:r>
      <w:r w:rsidR="00033493">
        <w:t xml:space="preserve">Along other lines, recent imaging technology has only just enabled longitudinal </w:t>
      </w:r>
      <w:r w:rsidR="00CA7C6C">
        <w:t>recordings of neural activity. This technology begs the question, h</w:t>
      </w:r>
      <w:r w:rsidR="00033493">
        <w:t xml:space="preserve">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3"/>
          <w:footerReference w:type="default" r:id="rId14"/>
          <w:headerReference w:type="first" r:id="rId15"/>
          <w:footerReference w:type="first" r:id="rId16"/>
          <w:pgSz w:w="12240" w:h="15840"/>
          <w:pgMar w:top="2160" w:right="1440" w:bottom="1440" w:left="2160" w:header="1440" w:footer="1080" w:gutter="0"/>
          <w:pgNumType w:start="1"/>
          <w:cols w:space="720"/>
          <w:docGrid w:linePitch="360"/>
        </w:sectPr>
      </w:pPr>
    </w:p>
    <w:p w14:paraId="2D989688" w14:textId="5165F057" w:rsidR="00AA4070" w:rsidRPr="00A42588" w:rsidRDefault="00F3373D" w:rsidP="00E76B5C">
      <w:pPr>
        <w:pStyle w:val="Heading1"/>
        <w:numPr>
          <w:ilvl w:val="0"/>
          <w:numId w:val="1"/>
        </w:numPr>
      </w:pPr>
      <w:bookmarkStart w:id="32" w:name="_Toc415125930"/>
      <w:r>
        <w:lastRenderedPageBreak/>
        <w:t>CHAPTER TWO</w:t>
      </w:r>
      <w:bookmarkStart w:id="33" w:name="_Toc536008428"/>
      <w:bookmarkStart w:id="34" w:name="_Toc536008501"/>
      <w:bookmarkStart w:id="35" w:name="_Toc536008568"/>
      <w:bookmarkStart w:id="36" w:name="_Toc536022342"/>
      <w:bookmarkStart w:id="37" w:name="_Toc536022834"/>
      <w:bookmarkStart w:id="38" w:name="_Toc536185415"/>
      <w:bookmarkEnd w:id="33"/>
      <w:bookmarkEnd w:id="34"/>
      <w:bookmarkEnd w:id="35"/>
      <w:bookmarkEnd w:id="36"/>
      <w:bookmarkEnd w:id="37"/>
      <w:bookmarkEnd w:id="38"/>
      <w:bookmarkEnd w:id="32"/>
    </w:p>
    <w:p w14:paraId="055A80C4" w14:textId="0D1AF4ED" w:rsidR="00AA4070" w:rsidRPr="00AA4070" w:rsidRDefault="00AA4070" w:rsidP="00AA4070">
      <w:pPr>
        <w:pStyle w:val="Heading2"/>
      </w:pPr>
      <w:bookmarkStart w:id="39" w:name="_Toc415125931"/>
      <w:r>
        <w:t>Introduction</w:t>
      </w:r>
      <w:bookmarkEnd w:id="39"/>
    </w:p>
    <w:p w14:paraId="133F8453" w14:textId="7C2C5910"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560AE">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Ezzyat and Davachi, 2014; Fortin et al., 2002; Kraus et al., 2013; MacDonald et al., 2011; Modi et al., 2014; Pastalkova et al., 2008)","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zzyat and Davachi, 2014; Fortin et al., 2002; Kraus et al., 2013; MacDonald et al., 2011; Modi et al., 2014; Pastalkova et al., 2008)</w:t>
      </w:r>
      <w:r w:rsidRPr="00AA4070">
        <w:rPr>
          <w:rFonts w:cs="Times New Roman"/>
        </w:rPr>
        <w:fldChar w:fldCharType="end"/>
      </w:r>
      <w:r w:rsidR="00872A2C">
        <w:rPr>
          <w:rFonts w:cs="Times New Roman"/>
        </w:rPr>
        <w:t xml:space="preserve"> </w:t>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560AE">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6","19"]]},"page":"1090-1101","title":"Hippocampal \"Time Cells\": Time versus Path Integration","type":"article-journal","volume":"78"},"uris":["http://www.mendeley.com/documents/?uuid=c0e2aa60-bcf4-430b-bd65-0c02f2566176"]}],"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w:t>
      </w:r>
      <w:proofErr w:type="spellStart"/>
      <w:r w:rsidR="003134B6">
        <w:rPr>
          <w:rFonts w:cs="Times New Roman"/>
        </w:rPr>
        <w:t>microtime</w:t>
      </w:r>
      <w:proofErr w:type="spellEnd"/>
      <w:r w:rsidR="003134B6">
        <w:rPr>
          <w:rFonts w:cs="Times New Roman"/>
        </w:rPr>
        <w:t>”;</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MacDonald et al., 2013; Manns et al., 2007; </w:t>
      </w:r>
      <w:r w:rsidRPr="00AA4070">
        <w:rPr>
          <w:rFonts w:cs="Times New Roman"/>
          <w:noProof/>
        </w:rPr>
        <w:lastRenderedPageBreak/>
        <w:t>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t>
      </w:r>
      <w:proofErr w:type="gramStart"/>
      <w:r w:rsidRPr="00AA4070">
        <w:rPr>
          <w:rFonts w:cs="Times New Roman"/>
        </w:rPr>
        <w:t>well-suited</w:t>
      </w:r>
      <w:proofErr w:type="gramEnd"/>
      <w:r w:rsidRPr="00AA4070">
        <w:rPr>
          <w:rFonts w:cs="Times New Roman"/>
        </w:rPr>
        <w:t xml:space="preserve"> to encode temporal information in </w:t>
      </w:r>
      <w:proofErr w:type="spellStart"/>
      <w:r w:rsidRPr="00AA4070">
        <w:rPr>
          <w:rFonts w:cs="Times New Roman"/>
        </w:rPr>
        <w:t>microtime</w:t>
      </w:r>
      <w:proofErr w:type="spellEnd"/>
      <w:r w:rsidRPr="00AA4070">
        <w:rPr>
          <w:rFonts w:cs="Times New Roman"/>
        </w:rPr>
        <w:t>, but for timescales exceeding seconds, the hippocampus appears to utilize a different mechanism. Representations of memories occurring minutes to days apart (“</w:t>
      </w:r>
      <w:proofErr w:type="spellStart"/>
      <w:r w:rsidRPr="00AA4070">
        <w:rPr>
          <w:rFonts w:cs="Times New Roman"/>
        </w:rPr>
        <w:t>macrotime</w:t>
      </w:r>
      <w:proofErr w:type="spellEnd"/>
      <w:r w:rsidRPr="00AA4070">
        <w:rPr>
          <w:rFonts w:cs="Times New Roman"/>
        </w:rPr>
        <w:t xml:space="preserv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w:t>
      </w:r>
      <w:proofErr w:type="spellStart"/>
      <w:r w:rsidRPr="00AA4070">
        <w:rPr>
          <w:rFonts w:cs="Times New Roman"/>
        </w:rPr>
        <w:t>timestamping</w:t>
      </w:r>
      <w:proofErr w:type="spellEnd"/>
      <w:r w:rsidRPr="00AA4070">
        <w:rPr>
          <w:rFonts w:cs="Times New Roman"/>
        </w:rPr>
        <w:t xml:space="preserve">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Howard and Eichenbaum, </w:t>
      </w:r>
      <w:r w:rsidRPr="00AA4070">
        <w:rPr>
          <w:rFonts w:cs="Times New Roman"/>
          <w:noProof/>
        </w:rPr>
        <w:lastRenderedPageBreak/>
        <w:t>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40" w:name="_Toc415125932"/>
      <w:r>
        <w:lastRenderedPageBreak/>
        <w:t>Methods</w:t>
      </w:r>
      <w:bookmarkEnd w:id="40"/>
    </w:p>
    <w:p w14:paraId="1002683D" w14:textId="2296AF1F" w:rsidR="00301A99" w:rsidRPr="00301A99" w:rsidRDefault="00301A99" w:rsidP="00301A99">
      <w:pPr>
        <w:pStyle w:val="Heading3"/>
      </w:pPr>
      <w:bookmarkStart w:id="41" w:name="_Toc415125933"/>
      <w:r w:rsidRPr="00301A99">
        <w:t>Animal Subjects</w:t>
      </w:r>
      <w:bookmarkEnd w:id="41"/>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w:t>
      </w:r>
      <w:proofErr w:type="spellStart"/>
      <w:r w:rsidRPr="00301A99">
        <w:t>cagemates</w:t>
      </w:r>
      <w:proofErr w:type="spellEnd"/>
      <w:r w:rsidRPr="00301A99">
        <w:t xml:space="preserve"> in a vivarium with a 12 </w:t>
      </w:r>
      <w:proofErr w:type="spellStart"/>
      <w:r w:rsidRPr="00301A99">
        <w:t>hr</w:t>
      </w:r>
      <w:proofErr w:type="spellEnd"/>
      <w:r w:rsidRPr="00301A99">
        <w:t xml:space="preserve">/12 </w:t>
      </w:r>
      <w:proofErr w:type="spellStart"/>
      <w:r w:rsidRPr="00301A99">
        <w:t>hr</w:t>
      </w:r>
      <w:proofErr w:type="spellEnd"/>
      <w:r w:rsidRPr="00301A99">
        <w:t xml:space="preserve">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2" w:name="_Toc415125934"/>
      <w:r w:rsidRPr="00301A99">
        <w:t>Viral Constructs</w:t>
      </w:r>
      <w:bookmarkEnd w:id="42"/>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3" w:name="_Toc415125935"/>
      <w:r w:rsidRPr="00301A99">
        <w:t>Stereotactic Surgeries</w:t>
      </w:r>
      <w:bookmarkEnd w:id="43"/>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w:t>
      </w:r>
      <w:proofErr w:type="spellStart"/>
      <w:r w:rsidRPr="00301A99">
        <w:t>isoflurane</w:t>
      </w:r>
      <w:proofErr w:type="spellEnd"/>
      <w:r w:rsidRPr="00301A99">
        <w:t xml:space="preserve"> with mixed oxygen and 0.05 mL/kg buprenorphine. Mice also received injections of 5.0 mL/kg anti-inflammatory </w:t>
      </w:r>
      <w:proofErr w:type="spellStart"/>
      <w:r w:rsidRPr="00301A99">
        <w:t>Rimadyl</w:t>
      </w:r>
      <w:proofErr w:type="spellEnd"/>
      <w:r w:rsidRPr="00301A99">
        <w:t xml:space="preserve"> (Pfizer) and 400 mL/kg antibiotic </w:t>
      </w:r>
      <w:proofErr w:type="spellStart"/>
      <w:r w:rsidRPr="00301A99">
        <w:t>Cefazolin</w:t>
      </w:r>
      <w:proofErr w:type="spellEnd"/>
      <w:r w:rsidRPr="00301A99">
        <w:t xml:space="preserve"> (Pfizer). First, mice received infusions of AAV9-syn-GCaMP6f (U Penn Vector Core). A small craniotomy was performed (AP -2.0 mm, ML +1.5 mm, DV -1.5 mm relative to </w:t>
      </w:r>
      <w:proofErr w:type="spellStart"/>
      <w:r w:rsidRPr="00301A99">
        <w:t>bregma</w:t>
      </w:r>
      <w:proofErr w:type="spellEnd"/>
      <w:r w:rsidRPr="00301A99">
        <w:t xml:space="preserve">) and an infusion needle was inserted. The viral vector was injected at 40 </w:t>
      </w:r>
      <w:proofErr w:type="spellStart"/>
      <w:r w:rsidRPr="00301A99">
        <w:t>nL</w:t>
      </w:r>
      <w:proofErr w:type="spellEnd"/>
      <w:r w:rsidRPr="00301A99">
        <w:t xml:space="preserve">/min and allowed 15 </w:t>
      </w:r>
      <w:r w:rsidRPr="00301A99">
        <w:lastRenderedPageBreak/>
        <w:t xml:space="preserve">min to diffuse and minimize backwash prior to removing the needle. Three weeks after viral infusion, mice were implanted with a gradient index (GRIN) lens (1 mm diameter, 4 mm length; </w:t>
      </w:r>
      <w:proofErr w:type="spellStart"/>
      <w:r w:rsidRPr="00301A99">
        <w:t>Inscopix</w:t>
      </w:r>
      <w:proofErr w:type="spellEnd"/>
      <w:r w:rsidRPr="00301A99">
        <w:t xml:space="preserve">, Inc.). </w:t>
      </w:r>
      <w:proofErr w:type="gramStart"/>
      <w:r w:rsidRPr="00301A99">
        <w:t>A 2 mm-diameter circular craniotomy centered on AP -2.25 mm</w:t>
      </w:r>
      <w:proofErr w:type="gramEnd"/>
      <w:r w:rsidRPr="00301A99">
        <w:t xml:space="preserve">, </w:t>
      </w:r>
      <w:proofErr w:type="gramStart"/>
      <w:r w:rsidRPr="00301A99">
        <w:t>ML +1.8 mm was opened</w:t>
      </w:r>
      <w:proofErr w:type="gramEnd"/>
      <w:r w:rsidRPr="00301A99">
        <w:t xml:space="preserve">. The </w:t>
      </w:r>
      <w:proofErr w:type="spellStart"/>
      <w:r w:rsidRPr="00301A99">
        <w:t>neocortex</w:t>
      </w:r>
      <w:proofErr w:type="spellEnd"/>
      <w:r w:rsidRPr="00301A99">
        <w:t xml:space="preserve"> underneath this craniotomy was aspirated until vertical white fiber tracts were visible. Bleeding was controlled via irrigation with cold 0.9% saline solution and </w:t>
      </w:r>
      <w:proofErr w:type="spellStart"/>
      <w:r w:rsidRPr="00301A99">
        <w:t>GelFoam</w:t>
      </w:r>
      <w:proofErr w:type="spellEnd"/>
      <w:r w:rsidRPr="00301A99">
        <w:t xml:space="preserve"> (Pfizer, Inc.). Once bleeding was arrested, the GRIN lens was carefully lowered into the craniotomy using a stereotactic device until the bottom of the lens was 200 microns dorsal to the infusion site. Gaps between the lens and the skull were filled in using a non-</w:t>
      </w:r>
      <w:proofErr w:type="spellStart"/>
      <w:r w:rsidRPr="00301A99">
        <w:t>bioreactive</w:t>
      </w:r>
      <w:proofErr w:type="spellEnd"/>
      <w:r w:rsidRPr="00301A99">
        <w:t xml:space="preserve"> silicone polymer, </w:t>
      </w:r>
      <w:proofErr w:type="spellStart"/>
      <w:r w:rsidRPr="00301A99">
        <w:t>Kwik-Sil</w:t>
      </w:r>
      <w:proofErr w:type="spellEnd"/>
      <w:r w:rsidRPr="00301A99">
        <w:t xml:space="preserve"> (World Precision Instruments). After the </w:t>
      </w:r>
      <w:proofErr w:type="spellStart"/>
      <w:r w:rsidRPr="00301A99">
        <w:t>Kwik-Sil</w:t>
      </w:r>
      <w:proofErr w:type="spellEnd"/>
      <w:r w:rsidRPr="00301A99">
        <w:t xml:space="preserve"> set, the lens was affixed to the skull using dental cement </w:t>
      </w:r>
      <w:proofErr w:type="spellStart"/>
      <w:r w:rsidRPr="00301A99">
        <w:t>Metabond</w:t>
      </w:r>
      <w:proofErr w:type="spellEnd"/>
      <w:r w:rsidRPr="00301A99">
        <w:t xml:space="preserve"> (</w:t>
      </w:r>
      <w:proofErr w:type="spellStart"/>
      <w:r w:rsidRPr="00301A99">
        <w:t>Parkell</w:t>
      </w:r>
      <w:proofErr w:type="spellEnd"/>
      <w:r w:rsidRPr="00301A99">
        <w:t xml:space="preserve">) and the top of the lens was covered with a </w:t>
      </w:r>
      <w:proofErr w:type="spellStart"/>
      <w:r w:rsidRPr="00301A99">
        <w:t>Kwik</w:t>
      </w:r>
      <w:proofErr w:type="spellEnd"/>
      <w:r w:rsidRPr="00301A99">
        <w:t xml:space="preserve">-Cast cap (World Precision Instruments) to protect the lens and occlude light until base plate attachment. Mice were allowed one week of convalescence before they were implanted with a base plate for camera attachment. The </w:t>
      </w:r>
      <w:proofErr w:type="spellStart"/>
      <w:r w:rsidRPr="00301A99">
        <w:t>Kwik</w:t>
      </w:r>
      <w:proofErr w:type="spellEnd"/>
      <w:r w:rsidRPr="00301A99">
        <w:t>-Cast cap on the lens of the mouse was removed and a plastic base plate (</w:t>
      </w:r>
      <w:proofErr w:type="spellStart"/>
      <w:r w:rsidRPr="00301A99">
        <w:t>Inscopix</w:t>
      </w:r>
      <w:proofErr w:type="spellEnd"/>
      <w:r w:rsidRPr="00301A99">
        <w:t xml:space="preserve">, Inc.) was magnetically attached to the bottom of the camera. The camera objective was then aligned to the GRIN lens and lowered until visible and focused fluorescence was observed on </w:t>
      </w:r>
      <w:proofErr w:type="spellStart"/>
      <w:r w:rsidRPr="00301A99">
        <w:t>nVista</w:t>
      </w:r>
      <w:proofErr w:type="spellEnd"/>
      <w:r w:rsidRPr="00301A99">
        <w:t xml:space="preserve"> recording software (</w:t>
      </w:r>
      <w:proofErr w:type="spellStart"/>
      <w:r w:rsidRPr="00301A99">
        <w:t>Inscopix</w:t>
      </w:r>
      <w:proofErr w:type="spellEnd"/>
      <w:r w:rsidRPr="00301A99">
        <w:t xml:space="preserve">, Inc.). Adjustments were manually made to maximize focus of GCaMP6f expressing cells. After an optimal image was obtained, the camera was raised ~50 microns to account for dental cement shrinkage during curing. The base plate was then affixed to the </w:t>
      </w:r>
      <w:proofErr w:type="spellStart"/>
      <w:r w:rsidRPr="00301A99">
        <w:t>Metabond</w:t>
      </w:r>
      <w:proofErr w:type="spellEnd"/>
      <w:r w:rsidRPr="00301A99">
        <w:t xml:space="preserve"> surrounding the lens using </w:t>
      </w:r>
      <w:bookmarkStart w:id="44" w:name="OLE_LINK39"/>
      <w:bookmarkStart w:id="45" w:name="OLE_LINK40"/>
      <w:r w:rsidRPr="00301A99">
        <w:t xml:space="preserve">Flow-It ALC </w:t>
      </w:r>
      <w:proofErr w:type="spellStart"/>
      <w:r w:rsidRPr="00301A99">
        <w:t>Flowable</w:t>
      </w:r>
      <w:proofErr w:type="spellEnd"/>
      <w:r w:rsidRPr="00301A99">
        <w:t xml:space="preserve"> Composite </w:t>
      </w:r>
      <w:bookmarkEnd w:id="44"/>
      <w:bookmarkEnd w:id="45"/>
      <w:r w:rsidRPr="00301A99">
        <w:t>(</w:t>
      </w:r>
      <w:proofErr w:type="spellStart"/>
      <w:r w:rsidRPr="00301A99">
        <w:t>Pentron</w:t>
      </w:r>
      <w:proofErr w:type="spellEnd"/>
      <w:r w:rsidRPr="00301A99">
        <w:t xml:space="preserve">), cured with light, </w:t>
      </w:r>
      <w:r w:rsidRPr="00301A99">
        <w:lastRenderedPageBreak/>
        <w:t xml:space="preserve">and finally covered with an additional layer of </w:t>
      </w:r>
      <w:proofErr w:type="spellStart"/>
      <w:r w:rsidRPr="00301A99">
        <w:t>Metabond</w:t>
      </w:r>
      <w:proofErr w:type="spellEnd"/>
      <w:r w:rsidRPr="00301A99">
        <w:t xml:space="preserve">.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6" w:name="_Toc415125936"/>
      <w:r w:rsidRPr="00301A99">
        <w:t>Treadmill Running Behavior</w:t>
      </w:r>
      <w:bookmarkEnd w:id="46"/>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7" w:name="_Toc415125937"/>
      <w:r w:rsidRPr="00301A99">
        <w:t>Freely-Moving Calcium Imaging and Mouse Tracking</w:t>
      </w:r>
      <w:bookmarkEnd w:id="47"/>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w:t>
      </w:r>
      <w:proofErr w:type="spellStart"/>
      <w:r w:rsidR="00301A99" w:rsidRPr="00301A99">
        <w:t>epifluorescence</w:t>
      </w:r>
      <w:proofErr w:type="spellEnd"/>
      <w:r w:rsidR="00301A99" w:rsidRPr="00301A99">
        <w:t xml:space="preserve"> microscope (</w:t>
      </w:r>
      <w:proofErr w:type="spellStart"/>
      <w:r w:rsidR="00301A99" w:rsidRPr="00301A99">
        <w:t>Inscopix</w:t>
      </w:r>
      <w:proofErr w:type="spellEnd"/>
      <w:r w:rsidR="00301A99" w:rsidRPr="00301A99">
        <w:t xml:space="preserve">,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w:t>
      </w:r>
      <w:proofErr w:type="spellStart"/>
      <w:r w:rsidR="00301A99" w:rsidRPr="00301A99">
        <w:t>nVista</w:t>
      </w:r>
      <w:proofErr w:type="spellEnd"/>
      <w:r w:rsidR="00301A99" w:rsidRPr="00301A99">
        <w:t xml:space="preserve"> were saved and transferred to a permanent workstation for preprocessing steps. First, movies were motion corrected and cropped using Mosaic (</w:t>
      </w:r>
      <w:proofErr w:type="spellStart"/>
      <w:r w:rsidR="00301A99" w:rsidRPr="00301A99">
        <w:t>Inscopix</w:t>
      </w:r>
      <w:proofErr w:type="spellEnd"/>
      <w:r w:rsidR="00301A99" w:rsidRPr="00301A99">
        <w:t xml:space="preserve">,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w:t>
      </w:r>
      <w:proofErr w:type="spellStart"/>
      <w:r w:rsidR="00301A99" w:rsidRPr="00301A99">
        <w:t>Tenaspis</w:t>
      </w:r>
      <w:proofErr w:type="spellEnd"/>
      <w:r w:rsidR="00301A99" w:rsidRPr="00301A99">
        <w:t xml:space="preserve">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w:t>
      </w:r>
      <w:proofErr w:type="spellStart"/>
      <w:r w:rsidR="00301A99" w:rsidRPr="00301A99">
        <w:t>Tenaspis</w:t>
      </w:r>
      <w:proofErr w:type="spellEnd"/>
      <w:r w:rsidR="00301A99" w:rsidRPr="00301A99">
        <w:t xml:space="preserve"> detects events frame by frame, separates overlapping fluorescent regions first, and then afterwards assigns these events to neuronal ROIs. Briefly, </w:t>
      </w:r>
      <w:proofErr w:type="spellStart"/>
      <w:r w:rsidR="00301A99" w:rsidRPr="00301A99">
        <w:t>Tenaspis</w:t>
      </w:r>
      <w:proofErr w:type="spellEnd"/>
      <w:r w:rsidR="00301A99" w:rsidRPr="00301A99">
        <w:t xml:space="preserve"> utilizes heuristics about neuron shape and size, and then iteratively (by frame) detects fluorescent regions that fit the description of a neuron. After identifying these regions, </w:t>
      </w:r>
      <w:proofErr w:type="spellStart"/>
      <w:r w:rsidR="00301A99" w:rsidRPr="00301A99">
        <w:t>Tenaspis</w:t>
      </w:r>
      <w:proofErr w:type="spellEnd"/>
      <w:r w:rsidR="00301A99" w:rsidRPr="00301A99">
        <w:t xml:space="preserve">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proofErr w:type="gramStart"/>
      <w:r w:rsidR="00301A99" w:rsidRPr="00301A99">
        <w:rPr>
          <w:i/>
        </w:rPr>
        <w:t>Longitudinal cell tracking.</w:t>
      </w:r>
      <w:proofErr w:type="gramEnd"/>
      <w:r w:rsidR="00301A99" w:rsidRPr="00301A99">
        <w:t xml:space="preserve"> In order to track neurons captured during recording sessions one or more days apart, neuron ROIs were registered across days. First, the </w:t>
      </w:r>
      <w:r w:rsidR="00301A99" w:rsidRPr="00301A99">
        <w:lastRenderedPageBreak/>
        <w:t xml:space="preserve">minimum time projection for each session was computed to utilize vasculature as stationary landmarks during image alignment. Using these landmarks, each session’s field of view was aligned to the first session’s minimum projection via image registration software from </w:t>
      </w:r>
      <w:proofErr w:type="spellStart"/>
      <w:r w:rsidR="00301A99" w:rsidRPr="00301A99">
        <w:t>Matlab’s</w:t>
      </w:r>
      <w:proofErr w:type="spellEnd"/>
      <w:r w:rsidR="00301A99" w:rsidRPr="00301A99">
        <w:t xml:space="preserve">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w:t>
      </w:r>
      <w:proofErr w:type="gramStart"/>
      <w:r w:rsidR="00301A99" w:rsidRPr="00301A99">
        <w:t>Cell registration was done by searching for the nearest ROI, with a threshold</w:t>
      </w:r>
      <w:proofErr w:type="gramEnd"/>
      <w:r w:rsidR="00301A99" w:rsidRPr="00301A99">
        <w:t xml:space="preserve">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w:t>
      </w:r>
      <w:proofErr w:type="spellStart"/>
      <w:r w:rsidR="00301A99" w:rsidRPr="00301A99">
        <w:t>CinePlex</w:t>
      </w:r>
      <w:proofErr w:type="spellEnd"/>
      <w:r w:rsidR="00301A99" w:rsidRPr="00301A99">
        <w:t xml:space="preserve"> (</w:t>
      </w:r>
      <w:proofErr w:type="spellStart"/>
      <w:r w:rsidR="00301A99" w:rsidRPr="00301A99">
        <w:t>Plexon</w:t>
      </w:r>
      <w:proofErr w:type="spellEnd"/>
      <w:r w:rsidR="00301A99" w:rsidRPr="00301A99">
        <w:t xml:space="preserve">).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w:t>
      </w:r>
      <w:proofErr w:type="spellStart"/>
      <w:r w:rsidR="00301A99" w:rsidRPr="00301A99">
        <w:t>Matlab</w:t>
      </w:r>
      <w:proofErr w:type="spellEnd"/>
      <w:r w:rsidR="00301A99" w:rsidRPr="00301A99">
        <w:t xml:space="preserve">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8" w:name="_Toc415125938"/>
      <w:r w:rsidRPr="00301A99">
        <w:t xml:space="preserve">Histology and </w:t>
      </w:r>
      <w:bookmarkStart w:id="49" w:name="OLE_LINK48"/>
      <w:bookmarkStart w:id="50" w:name="OLE_LINK49"/>
      <w:proofErr w:type="spellStart"/>
      <w:r w:rsidRPr="00301A99">
        <w:t>Epifluorescent</w:t>
      </w:r>
      <w:proofErr w:type="spellEnd"/>
      <w:r w:rsidRPr="00301A99">
        <w:t xml:space="preserve"> </w:t>
      </w:r>
      <w:bookmarkEnd w:id="49"/>
      <w:bookmarkEnd w:id="50"/>
      <w:r w:rsidRPr="00301A99">
        <w:t>Microscopy</w:t>
      </w:r>
      <w:bookmarkEnd w:id="48"/>
    </w:p>
    <w:p w14:paraId="56A4918D" w14:textId="77777777" w:rsidR="00301A99" w:rsidRDefault="00301A99" w:rsidP="00301A99">
      <w:r w:rsidRPr="00301A99">
        <w:rPr>
          <w:b/>
        </w:rPr>
        <w:tab/>
      </w:r>
      <w:r w:rsidRPr="00301A99">
        <w:t xml:space="preserve">After data collection, mice were perfused </w:t>
      </w:r>
      <w:proofErr w:type="spellStart"/>
      <w:r w:rsidRPr="00301A99">
        <w:t>transcardially</w:t>
      </w:r>
      <w:proofErr w:type="spellEnd"/>
      <w:r w:rsidRPr="00301A99">
        <w:t xml:space="preserve"> with </w:t>
      </w:r>
      <w:bookmarkStart w:id="51" w:name="OLE_LINK55"/>
      <w:bookmarkStart w:id="52" w:name="OLE_LINK56"/>
      <w:r w:rsidRPr="00301A99">
        <w:t>10% phosphate buffered formalin</w:t>
      </w:r>
      <w:bookmarkEnd w:id="51"/>
      <w:bookmarkEnd w:id="52"/>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w:t>
      </w:r>
      <w:proofErr w:type="spellStart"/>
      <w:r w:rsidRPr="00301A99">
        <w:t>Vectashield</w:t>
      </w:r>
      <w:proofErr w:type="spellEnd"/>
      <w:r w:rsidRPr="00301A99">
        <w:t xml:space="preserve"> </w:t>
      </w:r>
      <w:proofErr w:type="spellStart"/>
      <w:r w:rsidRPr="00301A99">
        <w:t>Hardset</w:t>
      </w:r>
      <w:proofErr w:type="spellEnd"/>
      <w:r w:rsidRPr="00301A99">
        <w:t xml:space="preserve"> mounting medium with DAPI (Vector Laboratories) to visualize cell nuclei. Slides were imaged on a </w:t>
      </w:r>
      <w:proofErr w:type="spellStart"/>
      <w:r w:rsidRPr="00301A99">
        <w:t>widefield</w:t>
      </w:r>
      <w:proofErr w:type="spellEnd"/>
      <w:r w:rsidRPr="00301A99">
        <w:t xml:space="preserve"> </w:t>
      </w:r>
      <w:proofErr w:type="spellStart"/>
      <w:r w:rsidRPr="00301A99">
        <w:t>epifluorescence</w:t>
      </w:r>
      <w:proofErr w:type="spellEnd"/>
      <w:r w:rsidRPr="00301A99">
        <w:t xml:space="preserve"> microscope (Nikon Eclipse Ni-E) with a 10x and 20x objective to verify viral expression and lens tract localization to the CA1 region. Viral expression was confirmed by examining native fluorescence of the GCaMP6f </w:t>
      </w:r>
      <w:proofErr w:type="spellStart"/>
      <w:r w:rsidRPr="00301A99">
        <w:t>fluorophore</w:t>
      </w:r>
      <w:proofErr w:type="spellEnd"/>
      <w:r w:rsidRPr="00301A99">
        <w:t xml:space="preserv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3" w:name="_Toc415125939"/>
      <w:r w:rsidRPr="00B953FA">
        <w:t>Time Cell Selection</w:t>
      </w:r>
      <w:bookmarkEnd w:id="53"/>
    </w:p>
    <w:p w14:paraId="04BC01CF" w14:textId="4F1E4CC5" w:rsidR="00B953FA" w:rsidRDefault="00B953FA" w:rsidP="00B953FA">
      <w:r>
        <w:tab/>
      </w:r>
      <w:r w:rsidRPr="00B953FA">
        <w:t xml:space="preserve">Tuning curves were constructed using temporally binned (250 </w:t>
      </w:r>
      <w:proofErr w:type="spellStart"/>
      <w:r w:rsidRPr="00B953FA">
        <w:t>ms</w:t>
      </w:r>
      <w:proofErr w:type="spellEnd"/>
      <w:r w:rsidRPr="00B953FA">
        <w:t xml:space="preserve">) activity profiles of each cell during treadmill running and taking the mean across treadmill run trials. </w:t>
      </w:r>
      <w:proofErr w:type="gramStart"/>
      <w:r w:rsidRPr="00B953FA">
        <w:t xml:space="preserve">Time-shuffled tuning curves were also constructed by circularly shuffling activity </w:t>
      </w:r>
      <w:r w:rsidRPr="00B953FA">
        <w:lastRenderedPageBreak/>
        <w:t>timestamps for each trial 1,000 times and averaging across these trials</w:t>
      </w:r>
      <w:proofErr w:type="gramEnd"/>
      <w:r w:rsidRPr="00B953FA">
        <w:t>.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4" w:name="OLE_LINK20"/>
              <w:bookmarkStart w:id="55" w:name="OLE_LINK21"/>
              <w:bookmarkStart w:id="56" w:name="OLE_LINK22"/>
              <w:bookmarkStart w:id="57" w:name="OLE_LINK23"/>
              <w:bookmarkStart w:id="58"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4"/>
              <w:bookmarkEnd w:id="55"/>
              <w:bookmarkEnd w:id="56"/>
              <w:bookmarkEnd w:id="57"/>
              <w:bookmarkEnd w:id="58"/>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proofErr w:type="gramStart"/>
      <w:r w:rsidRPr="00B953FA">
        <w:t>where</w:t>
      </w:r>
      <w:proofErr w:type="gramEnd"/>
      <w:r w:rsidRPr="00B953FA">
        <w:t xml:space="preserve">: </w:t>
      </w:r>
    </w:p>
    <w:p w14:paraId="3AF960E3" w14:textId="77777777" w:rsidR="00B953FA" w:rsidRPr="00B953FA" w:rsidRDefault="00B953FA" w:rsidP="00B953FA">
      <w:r w:rsidRPr="00B953FA">
        <w:tab/>
        <w:t xml:space="preserve">- </w:t>
      </w:r>
      <w:bookmarkStart w:id="59" w:name="OLE_LINK28"/>
      <w:bookmarkStart w:id="60" w:name="OLE_LINK29"/>
      <w:r w:rsidRPr="00B953FA">
        <w:t>λ</w:t>
      </w:r>
      <w:bookmarkEnd w:id="59"/>
      <w:bookmarkEnd w:id="60"/>
      <w:r w:rsidRPr="00B953FA">
        <w:t xml:space="preserve"> is the average transient rate of the cell.</w:t>
      </w:r>
    </w:p>
    <w:p w14:paraId="0C06BAB6" w14:textId="56B0A4F7" w:rsidR="00B953FA" w:rsidRPr="00B953FA" w:rsidRDefault="00B953FA" w:rsidP="00B953FA">
      <w:r w:rsidRPr="00B953FA">
        <w:tab/>
        <w:t xml:space="preserve">- </w:t>
      </w:r>
      <w:proofErr w:type="spellStart"/>
      <w:r w:rsidRPr="00B953FA">
        <w:t>λ</w:t>
      </w:r>
      <w:r w:rsidRPr="00B953FA">
        <w:rPr>
          <w:vertAlign w:val="subscript"/>
        </w:rPr>
        <w:t>i</w:t>
      </w:r>
      <w:proofErr w:type="spellEnd"/>
      <w:r w:rsidRPr="00B953FA">
        <w:t xml:space="preserve"> is the average transient rate of the cell in time bin </w:t>
      </w:r>
      <w:proofErr w:type="spellStart"/>
      <w:r w:rsidRPr="00B953FA">
        <w:rPr>
          <w:i/>
        </w:rPr>
        <w:t>t</w:t>
      </w:r>
      <w:r w:rsidRPr="00B953FA">
        <w:rPr>
          <w:i/>
          <w:vertAlign w:val="subscript"/>
        </w:rPr>
        <w:t>i</w:t>
      </w:r>
      <w:proofErr w:type="spellEnd"/>
      <w:r w:rsidRPr="00B953FA">
        <w:t xml:space="preserve"> </w:t>
      </w:r>
      <w:r>
        <w:t xml:space="preserve">(50 </w:t>
      </w:r>
      <w:proofErr w:type="spellStart"/>
      <w:r>
        <w:t>ms</w:t>
      </w:r>
      <w:proofErr w:type="spellEnd"/>
      <w:r>
        <w:t xml:space="preserve">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proofErr w:type="spellStart"/>
      <w:r w:rsidRPr="00B953FA">
        <w:rPr>
          <w:i/>
        </w:rPr>
        <w:t>t</w:t>
      </w:r>
      <w:r w:rsidRPr="00B953FA">
        <w:rPr>
          <w:i/>
          <w:vertAlign w:val="subscript"/>
        </w:rPr>
        <w:t>i</w:t>
      </w:r>
      <w:bookmarkStart w:id="61" w:name="OLE_LINK30"/>
      <w:bookmarkStart w:id="62" w:name="OLE_LINK31"/>
      <w:bookmarkStart w:id="63" w:name="OLE_LINK32"/>
      <w:proofErr w:type="spellEnd"/>
      <w:r w:rsidRPr="00B953FA">
        <w:t>.</w:t>
      </w:r>
      <w:bookmarkEnd w:id="61"/>
      <w:bookmarkEnd w:id="62"/>
      <w:bookmarkEnd w:id="63"/>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4" w:name="_Toc415125940"/>
      <w:r w:rsidRPr="005876B0">
        <w:t>Within-Session Trial Bias Score</w:t>
      </w:r>
      <w:bookmarkEnd w:id="64"/>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5" w:name="_Toc415125941"/>
      <w:r w:rsidRPr="005876B0">
        <w:t>Population Correlations</w:t>
      </w:r>
      <w:bookmarkEnd w:id="65"/>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6" w:name="_Toc415125942"/>
      <w:r w:rsidRPr="005876B0">
        <w:t>Naïve Bayes Classifiers</w:t>
      </w:r>
      <w:bookmarkEnd w:id="66"/>
    </w:p>
    <w:p w14:paraId="6AB70D3A" w14:textId="3506E628" w:rsidR="005876B0" w:rsidRPr="005876B0" w:rsidRDefault="005876B0" w:rsidP="005876B0">
      <w:r>
        <w:tab/>
        <w:t>Naïve</w:t>
      </w:r>
      <w:r w:rsidRPr="005876B0">
        <w:t xml:space="preserve"> Bayes classifiers were built around the </w:t>
      </w:r>
      <w:proofErr w:type="spellStart"/>
      <w:r w:rsidRPr="005876B0">
        <w:t>Matlab</w:t>
      </w:r>
      <w:proofErr w:type="spellEnd"/>
      <w:r w:rsidRPr="005876B0">
        <w:t xml:space="preserve"> function </w:t>
      </w:r>
      <w:proofErr w:type="spellStart"/>
      <w:r w:rsidRPr="005876B0">
        <w:t>fitcnb</w:t>
      </w:r>
      <w:proofErr w:type="spellEnd"/>
      <w:r w:rsidRPr="005876B0">
        <w:t xml:space="preserve"> with population activity as predictors and temporal variables as response variables, within each mouse and session. To avoid </w:t>
      </w:r>
      <w:proofErr w:type="spellStart"/>
      <w:r w:rsidRPr="005876B0">
        <w:t>overfitting</w:t>
      </w:r>
      <w:proofErr w:type="spellEnd"/>
      <w:r w:rsidRPr="005876B0">
        <w:t xml:space="preserve">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w:t>
      </w:r>
      <w:proofErr w:type="gramStart"/>
      <w:r w:rsidRPr="005876B0">
        <w:t>same</w:t>
      </w:r>
      <w:proofErr w:type="gramEnd"/>
      <w:r w:rsidRPr="005876B0">
        <w:t xml:space="preserv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w:t>
      </w:r>
      <w:proofErr w:type="gramStart"/>
      <w:r w:rsidRPr="005876B0">
        <w:t>same</w:t>
      </w:r>
      <w:proofErr w:type="gramEnd"/>
      <w:r w:rsidRPr="005876B0">
        <w:t xml:space="preserv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7" w:name="_Toc415125943"/>
      <w:r w:rsidRPr="005876B0">
        <w:t>Statistical Tests</w:t>
      </w:r>
      <w:bookmarkEnd w:id="67"/>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w:t>
      </w:r>
      <w:proofErr w:type="spellStart"/>
      <w:r w:rsidR="005876B0" w:rsidRPr="005876B0">
        <w:t>Bonferroni</w:t>
      </w:r>
      <w:proofErr w:type="spellEnd"/>
      <w:r w:rsidR="005876B0" w:rsidRPr="005876B0">
        <w:t xml:space="preserve"> corrections when applicable. </w:t>
      </w:r>
    </w:p>
    <w:p w14:paraId="6B264FFF" w14:textId="22CA98A3" w:rsidR="0038229F" w:rsidRDefault="0038229F" w:rsidP="0038229F">
      <w:pPr>
        <w:pStyle w:val="Heading2"/>
      </w:pPr>
      <w:bookmarkStart w:id="68" w:name="_Toc415125944"/>
      <w:r>
        <w:lastRenderedPageBreak/>
        <w:t>Results</w:t>
      </w:r>
      <w:bookmarkEnd w:id="68"/>
    </w:p>
    <w:p w14:paraId="370D0888" w14:textId="79ACB922" w:rsidR="006E4994" w:rsidRDefault="006E4994" w:rsidP="006E4994">
      <w:pPr>
        <w:pStyle w:val="Heading3"/>
      </w:pPr>
      <w:bookmarkStart w:id="69" w:name="_Toc415125945"/>
      <w:r>
        <w:t xml:space="preserve">Behavioral Task and </w:t>
      </w:r>
      <w:proofErr w:type="spellStart"/>
      <w:r>
        <w:t>Epifluorescence</w:t>
      </w:r>
      <w:proofErr w:type="spellEnd"/>
      <w:r>
        <w:t xml:space="preserve"> Imaging of Calcium Transients</w:t>
      </w:r>
      <w:bookmarkEnd w:id="69"/>
    </w:p>
    <w:p w14:paraId="1B8253BD" w14:textId="2A76B5AE"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560AE">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6","19"]]},"page":"1090-1101","title":"Hippocampal \"Time Cells\": Time versus Path Integration","type":"article-journal","volume":"78"},"uris":["http://www.mendeley.com/documents/?uuid=c0e2aa60-bcf4-430b-bd65-0c02f2566176"]}],"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872A2C" w:rsidRPr="00872A2C">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xml:space="preserve">). Thus, a “trial” in this study refers to a 10 s treadmill running interval. We virally transfected dorsal CA1 neurons with the calcium indicator GCaMP6f using a </w:t>
      </w:r>
      <w:proofErr w:type="spellStart"/>
      <w:r w:rsidRPr="006E4994">
        <w:t>synapsin</w:t>
      </w:r>
      <w:proofErr w:type="spellEnd"/>
      <w:r w:rsidRPr="006E4994">
        <w:t xml:space="preserve"> promoter (</w:t>
      </w:r>
      <w:r w:rsidRPr="006E4994">
        <w:rPr>
          <w:b/>
        </w:rPr>
        <w:t>Figure S</w:t>
      </w:r>
      <w:r w:rsidR="005C5959">
        <w:rPr>
          <w:b/>
        </w:rPr>
        <w:t>2.</w:t>
      </w:r>
      <w:r w:rsidRPr="006E4994">
        <w:rPr>
          <w:b/>
        </w:rPr>
        <w:t>1A</w:t>
      </w:r>
      <w:proofErr w:type="gramStart"/>
      <w:r w:rsidRPr="006E4994">
        <w:rPr>
          <w:b/>
        </w:rPr>
        <w:t>,B</w:t>
      </w:r>
      <w:proofErr w:type="gramEnd"/>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xml:space="preserve">). </w:t>
      </w:r>
      <w:proofErr w:type="gramStart"/>
      <w:r w:rsidRPr="006E4994">
        <w:t>As</w:t>
      </w:r>
      <w:proofErr w:type="gramEnd"/>
      <w:r w:rsidRPr="006E4994">
        <w:t xml:space="preserve">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560AE">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6","19"]]},"page":"1090-1101","title":"Hippocampal \"Time Cells\": Time versus Path Integration","type":"article-journal","volume":"78"},"uris":["http://www.mendeley.com/documents/?uuid=c0e2aa60-bcf4-430b-bd65-0c02f2566176"]}],"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872A2C" w:rsidRPr="00872A2C">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70" w:name="_Toc415125946"/>
      <w:r>
        <w:t>Reconstructing Temporal Information from Ordered Neuronal Firing</w:t>
      </w:r>
      <w:bookmarkEnd w:id="70"/>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w:t>
      </w:r>
      <w:proofErr w:type="gramStart"/>
      <w:r w:rsidRPr="006E4994">
        <w:rPr>
          <w:vertAlign w:val="subscript"/>
        </w:rPr>
        <w:t>,639</w:t>
      </w:r>
      <w:proofErr w:type="gramEnd"/>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71" w:name="_Toc415125947"/>
      <w:r>
        <w:t>Evolution of Time Cell Sequences on the Scale of Minutes</w:t>
      </w:r>
      <w:bookmarkEnd w:id="71"/>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w:t>
      </w:r>
      <w:proofErr w:type="spellStart"/>
      <w:r w:rsidRPr="006E2631">
        <w:t>timepoints</w:t>
      </w:r>
      <w:proofErr w:type="spellEnd"/>
      <w:r w:rsidRPr="006E2631">
        <w:t xml:space="preserve"> hours apart, they might also be visible at </w:t>
      </w:r>
      <w:proofErr w:type="spellStart"/>
      <w:r w:rsidRPr="006E2631">
        <w:t>timepoints</w:t>
      </w:r>
      <w:proofErr w:type="spellEnd"/>
      <w:r w:rsidRPr="006E2631">
        <w:t xml:space="preserve">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2" w:name="OLE_LINK17"/>
      <w:bookmarkStart w:id="73" w:name="OLE_LINK18"/>
      <w:bookmarkStart w:id="74" w:name="OLE_LINK19"/>
      <w:r w:rsidRPr="006E2631">
        <w:t>±</w:t>
      </w:r>
      <w:bookmarkEnd w:id="72"/>
      <w:bookmarkEnd w:id="73"/>
      <w:bookmarkEnd w:id="74"/>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w:t>
      </w:r>
      <w:proofErr w:type="gramStart"/>
      <w:r w:rsidRPr="006E2631">
        <w:t>proportion of early-active cells versus late-active cells were</w:t>
      </w:r>
      <w:proofErr w:type="gramEnd"/>
      <w:r w:rsidRPr="006E2631">
        <w:t xml:space="preserv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w:t>
      </w:r>
      <w:proofErr w:type="spellStart"/>
      <w:r w:rsidRPr="006E2631">
        <w:t>timepoints</w:t>
      </w:r>
      <w:proofErr w:type="spellEnd"/>
      <w:r w:rsidRPr="006E2631">
        <w:t>, but not during the delay (</w:t>
      </w:r>
      <w:r w:rsidRPr="006E2631">
        <w:rPr>
          <w:b/>
        </w:rPr>
        <w:t>Figure S</w:t>
      </w:r>
      <w:r w:rsidR="005C5959">
        <w:rPr>
          <w:b/>
        </w:rPr>
        <w:t>2.</w:t>
      </w:r>
      <w:r w:rsidRPr="006E2631">
        <w:rPr>
          <w:b/>
        </w:rPr>
        <w:t>4A</w:t>
      </w:r>
      <w:r w:rsidRPr="006E2631">
        <w:t xml:space="preserve">) and same for late-cells at early </w:t>
      </w:r>
      <w:proofErr w:type="spellStart"/>
      <w:r w:rsidRPr="006E2631">
        <w:t>timepoints</w:t>
      </w:r>
      <w:proofErr w:type="spellEnd"/>
      <w:r w:rsidRPr="006E2631">
        <w:t xml:space="preserve">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proofErr w:type="gramStart"/>
      <w:r w:rsidRPr="006E2631">
        <w:t>Our single cell observations prompted us to investigate whether the hippocampal population as a whole exhibited global changes in temporal coding over the course of a session.</w:t>
      </w:r>
      <w:proofErr w:type="gramEnd"/>
      <w:r w:rsidRPr="006E2631">
        <w:t xml:space="preserve"> To do this, we performed pairwise correlations between fluorescence traces on </w:t>
      </w:r>
      <w:r w:rsidRPr="006E2631">
        <w:lastRenderedPageBreak/>
        <w:t xml:space="preserve">single trials for each cell, </w:t>
      </w:r>
      <w:proofErr w:type="gramStart"/>
      <w:r w:rsidRPr="006E2631">
        <w:t>then</w:t>
      </w:r>
      <w:proofErr w:type="gramEnd"/>
      <w:r w:rsidRPr="006E2631">
        <w:t xml:space="preserve"> averaged across all cells to find the global population similarity for each pair of treadmill runs (</w:t>
      </w:r>
      <w:r w:rsidRPr="006E2631">
        <w:rPr>
          <w:b/>
        </w:rPr>
        <w:t xml:space="preserve">Figure </w:t>
      </w:r>
      <w:r w:rsidR="005C5959">
        <w:rPr>
          <w:b/>
        </w:rPr>
        <w:t>2.</w:t>
      </w:r>
      <w:r w:rsidRPr="006E2631">
        <w:rPr>
          <w:b/>
        </w:rPr>
        <w:t>3C</w:t>
      </w:r>
      <w:r w:rsidRPr="006E2631">
        <w:t xml:space="preserve">). Trials that occurred farther apart in time became gradually more </w:t>
      </w:r>
      <w:proofErr w:type="spellStart"/>
      <w:r w:rsidRPr="006E2631">
        <w:t>decorrelated</w:t>
      </w:r>
      <w:proofErr w:type="spellEnd"/>
      <w:r w:rsidRPr="006E2631">
        <w:t>, revealing continuous population drift over the entire recording session (one-way ANOVA F</w:t>
      </w:r>
      <w:r w:rsidRPr="006E2631">
        <w:rPr>
          <w:vertAlign w:val="subscript"/>
        </w:rPr>
        <w:t>23</w:t>
      </w:r>
      <w:proofErr w:type="gramStart"/>
      <w:r w:rsidRPr="006E2631">
        <w:rPr>
          <w:vertAlign w:val="subscript"/>
        </w:rPr>
        <w:t>,4799</w:t>
      </w:r>
      <w:proofErr w:type="gramEnd"/>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5" w:name="_Toc415125948"/>
      <w:r>
        <w:t>Longitudinal Tracking of Time Cell Sequences</w:t>
      </w:r>
      <w:bookmarkEnd w:id="75"/>
    </w:p>
    <w:p w14:paraId="03E6AC8A" w14:textId="6928EA82"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6" w:name="OLE_LINK1"/>
      <w:bookmarkStart w:id="77" w:name="OLE_LINK2"/>
      <w:r w:rsidRPr="00AD34AA">
        <w:t>two-way ANOVA F</w:t>
      </w:r>
      <w:r w:rsidRPr="00AD34AA">
        <w:rPr>
          <w:vertAlign w:val="subscript"/>
        </w:rPr>
        <w:t>1</w:t>
      </w:r>
      <w:proofErr w:type="gramStart"/>
      <w:r w:rsidRPr="00AD34AA">
        <w:rPr>
          <w:vertAlign w:val="subscript"/>
        </w:rPr>
        <w:t>,1211</w:t>
      </w:r>
      <w:proofErr w:type="gramEnd"/>
      <w:r w:rsidRPr="00AD34AA">
        <w:rPr>
          <w:i/>
          <w:vertAlign w:val="subscript"/>
        </w:rPr>
        <w:t xml:space="preserve"> </w:t>
      </w:r>
      <w:r w:rsidRPr="00AD34AA">
        <w:t xml:space="preserve">= 611.88, </w:t>
      </w:r>
      <w:r w:rsidRPr="00AD34AA">
        <w:rPr>
          <w:i/>
        </w:rPr>
        <w:t>p</w:t>
      </w:r>
      <w:r w:rsidRPr="00AD34AA">
        <w:t xml:space="preserve"> &lt; 0.001; post-hoc </w:t>
      </w:r>
      <w:proofErr w:type="spellStart"/>
      <w:r w:rsidRPr="00AD34AA">
        <w:t>Tukey</w:t>
      </w:r>
      <w:proofErr w:type="spellEnd"/>
      <w:r w:rsidRPr="00AD34AA">
        <w:t xml:space="preserve"> HSD test, </w:t>
      </w:r>
      <w:r w:rsidRPr="00AD34AA">
        <w:rPr>
          <w:i/>
        </w:rPr>
        <w:t>p</w:t>
      </w:r>
      <w:r w:rsidRPr="00AD34AA">
        <w:t xml:space="preserve"> &lt; 0.001</w:t>
      </w:r>
      <w:bookmarkEnd w:id="76"/>
      <w:bookmarkEnd w:id="77"/>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w:t>
      </w:r>
      <w:r w:rsidR="00B21244">
        <w:t xml:space="preserve"> when</w:t>
      </w:r>
      <w:r w:rsidRPr="00AD34AA">
        <w:t xml:space="preserve"> the classifier was trained using data from three days prior (chance calculated by performance trained on data with shuffled cell identity</w:t>
      </w:r>
      <w:bookmarkStart w:id="78" w:name="OLE_LINK3"/>
      <w:bookmarkStart w:id="79" w:name="OLE_LINK4"/>
      <w:r w:rsidRPr="00AD34AA">
        <w:t xml:space="preserve">; </w:t>
      </w:r>
      <w:bookmarkStart w:id="80" w:name="OLE_LINK5"/>
      <w:bookmarkStart w:id="81" w:name="OLE_LINK6"/>
      <w:r w:rsidRPr="00AD34AA">
        <w:t>two-way ANOVA F</w:t>
      </w:r>
      <w:r w:rsidRPr="00AD34AA">
        <w:rPr>
          <w:vertAlign w:val="subscript"/>
        </w:rPr>
        <w:t>1</w:t>
      </w:r>
      <w:proofErr w:type="gramStart"/>
      <w:r w:rsidRPr="00AD34AA">
        <w:rPr>
          <w:vertAlign w:val="subscript"/>
        </w:rPr>
        <w:t>,1223</w:t>
      </w:r>
      <w:proofErr w:type="gramEnd"/>
      <w:r w:rsidRPr="00AD34AA">
        <w:t xml:space="preserve"> = 206.35, </w:t>
      </w:r>
      <w:r w:rsidRPr="00AD34AA">
        <w:rPr>
          <w:i/>
        </w:rPr>
        <w:t>p</w:t>
      </w:r>
      <w:r w:rsidRPr="00AD34AA">
        <w:t xml:space="preserve"> &lt; 0.001</w:t>
      </w:r>
      <w:bookmarkEnd w:id="80"/>
      <w:bookmarkEnd w:id="81"/>
      <w:r w:rsidRPr="00AD34AA">
        <w:t xml:space="preserve">; </w:t>
      </w:r>
      <w:bookmarkEnd w:id="78"/>
      <w:bookmarkEnd w:id="79"/>
      <w:r w:rsidRPr="00AD34AA">
        <w:t xml:space="preserve">post-hoc </w:t>
      </w:r>
      <w:proofErr w:type="spellStart"/>
      <w:r w:rsidRPr="00AD34AA">
        <w:t>Tukey</w:t>
      </w:r>
      <w:proofErr w:type="spellEnd"/>
      <w:r w:rsidRPr="00AD34AA">
        <w:t xml:space="preserve">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2" w:name="_Toc415125949"/>
      <w:r>
        <w:t>Evolution of Time Cell Sequences on the Scale of Days</w:t>
      </w:r>
      <w:bookmarkEnd w:id="82"/>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w:t>
      </w:r>
      <w:proofErr w:type="spellStart"/>
      <w:r w:rsidRPr="00AD34AA">
        <w:t>Bonferroni</w:t>
      </w:r>
      <w:proofErr w:type="spellEnd"/>
      <w:r w:rsidRPr="00AD34AA">
        <w:t>-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xml:space="preserve">). Similar to our results across trials during single sessions, we found a significant and systematic </w:t>
      </w:r>
      <w:proofErr w:type="spellStart"/>
      <w:r w:rsidRPr="00AD34AA">
        <w:t>decorrelation</w:t>
      </w:r>
      <w:proofErr w:type="spellEnd"/>
      <w:r w:rsidRPr="00AD34AA">
        <w:t xml:space="preserve"> in ensemble activity across days (one-way ANOVA F</w:t>
      </w:r>
      <w:r w:rsidRPr="00AD34AA">
        <w:rPr>
          <w:vertAlign w:val="subscript"/>
        </w:rPr>
        <w:t>3</w:t>
      </w:r>
      <w:proofErr w:type="gramStart"/>
      <w:r w:rsidRPr="00AD34AA">
        <w:rPr>
          <w:vertAlign w:val="subscript"/>
        </w:rPr>
        <w:t>,39</w:t>
      </w:r>
      <w:proofErr w:type="gramEnd"/>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proofErr w:type="spellStart"/>
      <w:r w:rsidRPr="00AD34AA">
        <w:lastRenderedPageBreak/>
        <w:t>macrotime</w:t>
      </w:r>
      <w:proofErr w:type="spellEnd"/>
      <w:r w:rsidRPr="00AD34AA">
        <w:t xml:space="preserv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3" w:name="_Toc415125950"/>
      <w:r>
        <w:t>Discussion</w:t>
      </w:r>
      <w:bookmarkEnd w:id="83"/>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4" w:name="_Toc415125951"/>
      <w:r>
        <w:t>Robustness of Sequential Firing over Days</w:t>
      </w:r>
      <w:bookmarkEnd w:id="84"/>
    </w:p>
    <w:p w14:paraId="6F42D54A" w14:textId="2BFD5AAE" w:rsidR="00220B3B" w:rsidRPr="00220B3B" w:rsidRDefault="00220B3B" w:rsidP="00220B3B">
      <w:bookmarkStart w:id="85" w:name="OLE_LINK14"/>
      <w:bookmarkStart w:id="86" w:name="OLE_LINK15"/>
      <w:bookmarkStart w:id="87"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w:t>
      </w:r>
      <w:proofErr w:type="spellStart"/>
      <w:r w:rsidRPr="00220B3B">
        <w:t>synfire</w:t>
      </w:r>
      <w:proofErr w:type="spellEnd"/>
      <w:r w:rsidRPr="00220B3B">
        <w:t xml:space="preserv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w:t>
      </w:r>
      <w:proofErr w:type="spellStart"/>
      <w:r w:rsidRPr="00220B3B">
        <w:t>overfitting</w:t>
      </w:r>
      <w:proofErr w:type="spellEnd"/>
      <w:r w:rsidRPr="00220B3B">
        <w:t xml:space="preserve">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5"/>
      <w:bookmarkEnd w:id="86"/>
      <w:bookmarkEnd w:id="87"/>
    </w:p>
    <w:p w14:paraId="02705887" w14:textId="77777777" w:rsidR="00220B3B" w:rsidRDefault="00220B3B" w:rsidP="00220B3B"/>
    <w:p w14:paraId="133DD28A" w14:textId="55A98CE8" w:rsidR="00220B3B" w:rsidRDefault="00220B3B" w:rsidP="00DB6842">
      <w:pPr>
        <w:pStyle w:val="Heading3"/>
      </w:pPr>
      <w:bookmarkStart w:id="88" w:name="_Toc415125952"/>
      <w:r>
        <w:t xml:space="preserve">Advantages of Neural Instability in an Unstable World: Drift as a Mechanism for </w:t>
      </w:r>
      <w:proofErr w:type="spellStart"/>
      <w:r>
        <w:t>Timestamping</w:t>
      </w:r>
      <w:proofErr w:type="spellEnd"/>
      <w:r>
        <w:t xml:space="preserve"> Events</w:t>
      </w:r>
      <w:bookmarkEnd w:id="88"/>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w:t>
      </w:r>
      <w:proofErr w:type="spellStart"/>
      <w:r w:rsidRPr="00220B3B">
        <w:t>timepoints</w:t>
      </w:r>
      <w:proofErr w:type="spellEnd"/>
      <w:r w:rsidRPr="00220B3B">
        <w:t xml:space="preserve"> could be disambiguated based on the active population. </w:t>
      </w:r>
      <w:proofErr w:type="gramStart"/>
      <w:r w:rsidRPr="00220B3B">
        <w:t>This disambiguation might be performed by a downstream reader interpreting the network state to infer time</w:t>
      </w:r>
      <w:proofErr w:type="gramEnd"/>
      <w:r w:rsidRPr="00220B3B">
        <w:t xml:space="preserve">. </w:t>
      </w:r>
    </w:p>
    <w:p w14:paraId="0031677D" w14:textId="71D54FC0" w:rsidR="00220B3B" w:rsidRPr="00220B3B" w:rsidRDefault="00220B3B" w:rsidP="00220B3B">
      <w:r w:rsidRPr="00220B3B">
        <w:tab/>
        <w:t xml:space="preserve">A question triggered by our findings is the mechanism by which population drift manifests and how it might </w:t>
      </w:r>
      <w:proofErr w:type="spellStart"/>
      <w:r w:rsidRPr="00220B3B">
        <w:t>subserve</w:t>
      </w:r>
      <w:proofErr w:type="spellEnd"/>
      <w:r w:rsidRPr="00220B3B">
        <w:t xml:space="pre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w:t>
      </w:r>
      <w:proofErr w:type="spellStart"/>
      <w:r w:rsidRPr="00220B3B">
        <w:t>cAMP</w:t>
      </w:r>
      <w:proofErr w:type="spellEnd"/>
      <w:r w:rsidRPr="00220B3B">
        <w:t xml:space="preserve">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89" w:name="OLE_LINK37"/>
      <w:bookmarkStart w:id="90" w:name="OLE_LINK38"/>
      <w:bookmarkStart w:id="91" w:name="OLE_LINK41"/>
      <w:bookmarkStart w:id="92" w:name="OLE_LINK42"/>
      <w:r>
        <w:lastRenderedPageBreak/>
        <w:tab/>
      </w:r>
      <w:r w:rsidRPr="00220B3B">
        <w:t xml:space="preserve">Another possible mechanism for hippocampal time cell generation and the population’s neural drift could originate from mathematical model utilizing a two-layer </w:t>
      </w:r>
      <w:proofErr w:type="spellStart"/>
      <w:r w:rsidRPr="00220B3B">
        <w:t>feedforward</w:t>
      </w:r>
      <w:proofErr w:type="spellEnd"/>
      <w:r w:rsidRPr="00220B3B">
        <w:t xml:space="preserve">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w:t>
      </w:r>
      <w:proofErr w:type="gramStart"/>
      <w:r w:rsidRPr="00220B3B">
        <w:t>exponentially-decaying</w:t>
      </w:r>
      <w:proofErr w:type="gramEnd"/>
      <w:r w:rsidRPr="00220B3B">
        <w:t xml:space="preserve"> ensemble to generate sequentially-activated time cells. The sequence extends over a range of times controlled by the range of time constants in the </w:t>
      </w:r>
      <w:proofErr w:type="gramStart"/>
      <w:r w:rsidRPr="00220B3B">
        <w:t>exponentially-decaying</w:t>
      </w:r>
      <w:proofErr w:type="gramEnd"/>
      <w:r w:rsidRPr="00220B3B">
        <w:t xml:space="preserve"> population. Previous modeling work has suggested that a calcium-activated non-specific </w:t>
      </w:r>
      <w:proofErr w:type="spellStart"/>
      <w:r w:rsidRPr="00220B3B">
        <w:t>cation</w:t>
      </w:r>
      <w:proofErr w:type="spellEnd"/>
      <w:r w:rsidRPr="00220B3B">
        <w:t xml:space="preserve">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9"/>
    <w:bookmarkEnd w:id="90"/>
    <w:bookmarkEnd w:id="91"/>
    <w:bookmarkEnd w:id="92"/>
    <w:p w14:paraId="45C2B14E" w14:textId="77777777" w:rsidR="00220B3B" w:rsidRDefault="00220B3B" w:rsidP="00220B3B"/>
    <w:p w14:paraId="03D8BA0C" w14:textId="57A76881" w:rsidR="00220B3B" w:rsidRDefault="00220B3B" w:rsidP="00220B3B">
      <w:pPr>
        <w:pStyle w:val="Heading3"/>
      </w:pPr>
      <w:bookmarkStart w:id="93" w:name="_Toc415125953"/>
      <w:r>
        <w:t>A Unified Framework of Event Sequence Coding in Hippocampus over Long Timescales</w:t>
      </w:r>
      <w:bookmarkEnd w:id="93"/>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w:t>
      </w:r>
      <w:proofErr w:type="spellStart"/>
      <w:r w:rsidRPr="00220B3B">
        <w:t>microtime</w:t>
      </w:r>
      <w:proofErr w:type="spellEnd"/>
      <w:r w:rsidRPr="00220B3B">
        <w:t xml:space="preserve"> within a 10 s delay interval and much longer timescales of minutes and even days (</w:t>
      </w:r>
      <w:proofErr w:type="spellStart"/>
      <w:r w:rsidRPr="00220B3B">
        <w:t>macrotime</w:t>
      </w:r>
      <w:proofErr w:type="spellEnd"/>
      <w:r w:rsidRPr="00220B3B">
        <w:t xml:space="preserv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4" w:name="_Toc415125954"/>
      <w:r w:rsidRPr="00220B3B">
        <w:t xml:space="preserve">Formation of Schemata via Integration of Experiences across </w:t>
      </w:r>
      <w:proofErr w:type="spellStart"/>
      <w:r w:rsidRPr="00220B3B">
        <w:t>Macrotime</w:t>
      </w:r>
      <w:bookmarkEnd w:id="94"/>
      <w:proofErr w:type="spellEnd"/>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w:t>
      </w:r>
      <w:proofErr w:type="gramStart"/>
      <w:r w:rsidRPr="00220B3B">
        <w:t>continuously-shifting</w:t>
      </w:r>
      <w:proofErr w:type="gramEnd"/>
      <w:r w:rsidRPr="00220B3B">
        <w:t xml:space="preserve">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5" w:name="_Toc415125955"/>
      <w:r w:rsidRPr="00220B3B">
        <w:t>Outstanding Questions in Long-Term Sequence Representations</w:t>
      </w:r>
      <w:bookmarkEnd w:id="95"/>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5C67F185" w14:textId="1AA96425" w:rsidR="00AE38AC" w:rsidRDefault="00AE38AC" w:rsidP="00AE38AC">
      <w:pPr>
        <w:pStyle w:val="Heading2"/>
      </w:pPr>
      <w:bookmarkStart w:id="96" w:name="_Toc415125956"/>
      <w:r>
        <w:lastRenderedPageBreak/>
        <w:t>Chapter Two Figure List</w:t>
      </w:r>
      <w:bookmarkEnd w:id="96"/>
    </w:p>
    <w:p w14:paraId="45AFB380" w14:textId="18EAE0BE" w:rsidR="00334C88" w:rsidRDefault="00334C88" w:rsidP="00E60BD2">
      <w:pPr>
        <w:pStyle w:val="BUFigureCaption"/>
      </w:pPr>
      <w:bookmarkStart w:id="97" w:name="_Toc410040887"/>
      <w:r w:rsidRPr="005948DD">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1</w:t>
      </w:r>
      <w:r w:rsidR="00E76B5C">
        <w:rPr>
          <w:noProof/>
        </w:rPr>
        <w:fldChar w:fldCharType="end"/>
      </w:r>
      <w:r w:rsidRPr="005948DD">
        <w:t xml:space="preserve">. </w:t>
      </w:r>
      <w:proofErr w:type="gramStart"/>
      <w:r w:rsidRPr="005948DD">
        <w:t>Sequentially-activated</w:t>
      </w:r>
      <w:proofErr w:type="gramEnd"/>
      <w:r w:rsidRPr="005948DD">
        <w:t xml:space="preserve"> time cells were observed using calcium imaging.</w:t>
      </w:r>
      <w:bookmarkEnd w:id="97"/>
      <w:r w:rsidRPr="005948DD">
        <w:t xml:space="preserve"> </w:t>
      </w:r>
    </w:p>
    <w:p w14:paraId="41D04FE1" w14:textId="7BE2179D" w:rsidR="00220B3B" w:rsidRDefault="005948DD" w:rsidP="00220B3B">
      <w:r w:rsidRPr="005948DD">
        <w:rPr>
          <w:noProof/>
        </w:rPr>
        <w:drawing>
          <wp:inline distT="0" distB="0" distL="0" distR="0" wp14:anchorId="73E148F5" wp14:editId="24D7483F">
            <wp:extent cx="5231180" cy="6575989"/>
            <wp:effectExtent l="0" t="0" r="1270" b="3175"/>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26387"/>
                    <a:stretch/>
                  </pic:blipFill>
                  <pic:spPr bwMode="auto">
                    <a:xfrm>
                      <a:off x="0" y="0"/>
                      <a:ext cx="5243744" cy="6591783"/>
                    </a:xfrm>
                    <a:prstGeom prst="rect">
                      <a:avLst/>
                    </a:prstGeom>
                    <a:noFill/>
                    <a:ln>
                      <a:noFill/>
                    </a:ln>
                    <a:extLst>
                      <a:ext uri="{53640926-AAD7-44d8-BBD7-CCE9431645EC}">
                        <a14:shadowObscured xmlns:a14="http://schemas.microsoft.com/office/drawing/2010/main"/>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 xml:space="preserve">Fluorescence traces of highlighted neurons in (B). </w:t>
      </w:r>
      <w:proofErr w:type="gramStart"/>
      <w:r w:rsidRPr="005948DD">
        <w:t>Inset</w:t>
      </w:r>
      <w:proofErr w:type="gramEnd"/>
      <w:r w:rsidRPr="005948DD">
        <w:t xml:space="preserve">, </w:t>
      </w:r>
      <w:proofErr w:type="gramStart"/>
      <w:r w:rsidRPr="005948DD">
        <w:t>zoom</w:t>
      </w:r>
      <w:proofErr w:type="gramEnd"/>
      <w:r w:rsidRPr="005948DD">
        <w:t>.</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w:t>
      </w:r>
      <w:proofErr w:type="gramStart"/>
      <w:r w:rsidRPr="005948DD">
        <w:t>lapse</w:t>
      </w:r>
      <w:proofErr w:type="gramEnd"/>
      <w:r w:rsidRPr="005948DD">
        <w:t xml:space="preserve"> images of last cell in (D). </w:t>
      </w:r>
    </w:p>
    <w:p w14:paraId="2AC2762E" w14:textId="7D46912D" w:rsidR="005948DD" w:rsidRPr="005948DD" w:rsidRDefault="005948DD" w:rsidP="00E76B5C">
      <w:pPr>
        <w:pStyle w:val="ListParagraph"/>
        <w:numPr>
          <w:ilvl w:val="0"/>
          <w:numId w:val="3"/>
        </w:numPr>
      </w:pPr>
      <w:r w:rsidRPr="005948DD">
        <w:t>Receptive fields (</w:t>
      </w:r>
      <w:proofErr w:type="spellStart"/>
      <w:r w:rsidRPr="005948DD">
        <w:t>grayscale</w:t>
      </w:r>
      <w:proofErr w:type="spellEnd"/>
      <w:r w:rsidRPr="005948DD">
        <w:t xml:space="preserv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8" w:name="_Toc410040888"/>
      <w:proofErr w:type="gramStart"/>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2</w:t>
      </w:r>
      <w:r w:rsidR="00E76B5C">
        <w:rPr>
          <w:noProof/>
        </w:rPr>
        <w:fldChar w:fldCharType="end"/>
      </w:r>
      <w:r w:rsidR="003A044A">
        <w:t>.2</w:t>
      </w:r>
      <w:r w:rsidR="003A044A" w:rsidRPr="00C0608A">
        <w:t>.</w:t>
      </w:r>
      <w:proofErr w:type="gramEnd"/>
      <w:r w:rsidR="003A044A" w:rsidRPr="00C0608A">
        <w:t xml:space="preserve"> Time cell sequences contained information about relative time on the scale of seconds.</w:t>
      </w:r>
      <w:bookmarkEnd w:id="98"/>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9"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3</w:t>
      </w:r>
      <w:r w:rsidR="00E76B5C">
        <w:rPr>
          <w:noProof/>
        </w:rPr>
        <w:fldChar w:fldCharType="end"/>
      </w:r>
      <w:r w:rsidRPr="00EA502D">
        <w:t>. Time cells encoded information about elapsed time on the scale of minutes.</w:t>
      </w:r>
      <w:bookmarkEnd w:id="99"/>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100"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4</w:t>
      </w:r>
      <w:r w:rsidR="00E76B5C">
        <w:rPr>
          <w:noProof/>
        </w:rPr>
        <w:fldChar w:fldCharType="end"/>
      </w:r>
      <w:r w:rsidRPr="00272228">
        <w:t>. Time cell sequences were stably recorded over days.</w:t>
      </w:r>
      <w:bookmarkEnd w:id="100"/>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w:t>
      </w:r>
      <w:proofErr w:type="gramStart"/>
      <w:r w:rsidRPr="00A01D3F">
        <w:rPr>
          <w:vertAlign w:val="subscript"/>
        </w:rPr>
        <w:t>,1211</w:t>
      </w:r>
      <w:proofErr w:type="gramEnd"/>
      <w:r w:rsidRPr="00A01D3F">
        <w:rPr>
          <w:i/>
          <w:vertAlign w:val="subscript"/>
        </w:rPr>
        <w:t xml:space="preserve"> </w:t>
      </w:r>
      <w:r w:rsidRPr="00272228">
        <w:t xml:space="preserve">= 611.88, </w:t>
      </w:r>
      <w:r w:rsidRPr="00A01D3F">
        <w:rPr>
          <w:i/>
        </w:rPr>
        <w:t>p</w:t>
      </w:r>
      <w:r w:rsidRPr="00272228">
        <w:t xml:space="preserve"> &lt; 0.001; post-hoc </w:t>
      </w:r>
      <w:proofErr w:type="spellStart"/>
      <w:r w:rsidRPr="00272228">
        <w:t>Tukey</w:t>
      </w:r>
      <w:proofErr w:type="spellEnd"/>
      <w:r w:rsidRPr="00272228">
        <w:t xml:space="preserve">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w:t>
      </w:r>
      <w:proofErr w:type="gramStart"/>
      <w:r w:rsidRPr="00A01D3F">
        <w:rPr>
          <w:vertAlign w:val="subscript"/>
        </w:rPr>
        <w:t>,2039</w:t>
      </w:r>
      <w:proofErr w:type="gramEnd"/>
      <w:r w:rsidRPr="00272228">
        <w:t xml:space="preserve"> = 483.19, </w:t>
      </w:r>
      <w:r w:rsidRPr="00A01D3F">
        <w:rPr>
          <w:i/>
        </w:rPr>
        <w:t>p</w:t>
      </w:r>
      <w:r w:rsidRPr="00272228">
        <w:t xml:space="preserve"> &lt; 0.001; post-hoc </w:t>
      </w:r>
      <w:proofErr w:type="spellStart"/>
      <w:r w:rsidRPr="00272228">
        <w:t>Tukey</w:t>
      </w:r>
      <w:proofErr w:type="spellEnd"/>
      <w:r w:rsidRPr="00272228">
        <w:t xml:space="preserve"> HSD tests, p &lt; 0.001). Decoder performs better when trained on data from the same day (post-hoc </w:t>
      </w:r>
      <w:proofErr w:type="spellStart"/>
      <w:r w:rsidRPr="00272228">
        <w:t>Tukey</w:t>
      </w:r>
      <w:proofErr w:type="spellEnd"/>
      <w:r w:rsidRPr="00272228">
        <w:t xml:space="preserve">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101"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5</w:t>
      </w:r>
      <w:r w:rsidR="00E76B5C">
        <w:rPr>
          <w:noProof/>
        </w:rPr>
        <w:fldChar w:fldCharType="end"/>
      </w:r>
      <w:r w:rsidRPr="00912332">
        <w:t>. Time cell sequences carried information about relative time on the scale of days.</w:t>
      </w:r>
      <w:bookmarkEnd w:id="101"/>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02" w:name="OLE_LINK9"/>
      <w:bookmarkStart w:id="103" w:name="OLE_LINK10"/>
      <w:r w:rsidRPr="00912332">
        <w:t>Data are represented as means ± S.E.M.</w:t>
      </w:r>
      <w:bookmarkEnd w:id="102"/>
      <w:bookmarkEnd w:id="103"/>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4"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04"/>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65959F77" w:rsidR="00EB3675" w:rsidRPr="005B6101" w:rsidRDefault="00EB3675" w:rsidP="00EB3675">
      <w:pPr>
        <w:pStyle w:val="BUFigureCaption"/>
      </w:pPr>
      <w:bookmarkStart w:id="105" w:name="_Toc410040893"/>
      <w:r w:rsidRPr="005B6101">
        <w:lastRenderedPageBreak/>
        <w:t>Figure S2.</w:t>
      </w:r>
      <w:r>
        <w:t>2.</w:t>
      </w:r>
      <w:r w:rsidRPr="005B6101">
        <w:t xml:space="preserve"> </w:t>
      </w:r>
      <w:proofErr w:type="gramStart"/>
      <w:r w:rsidRPr="005B6101">
        <w:t>Example time cell with place co-occurring place field.</w:t>
      </w:r>
      <w:proofErr w:type="gramEnd"/>
      <w:r w:rsidRPr="005B6101">
        <w:t xml:space="preserve"> Related to Figure </w:t>
      </w:r>
      <w:r>
        <w:t>2.</w:t>
      </w:r>
      <w:r w:rsidRPr="005B6101">
        <w:t>1.</w:t>
      </w:r>
      <w:bookmarkEnd w:id="105"/>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 xml:space="preserve">Some time cells also exhibited spatial tuning. Shown here is one such example cell that was held across four days. In addition to its temporal tuning on the treadmill (middle, </w:t>
      </w:r>
      <w:proofErr w:type="spellStart"/>
      <w:r w:rsidRPr="005B6101">
        <w:t>rasters</w:t>
      </w:r>
      <w:proofErr w:type="spellEnd"/>
      <w:r w:rsidRPr="005B6101">
        <w:t xml:space="preserve">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6" w:name="_Toc410040894"/>
      <w:r w:rsidRPr="005B6101">
        <w:lastRenderedPageBreak/>
        <w:t>Figure S</w:t>
      </w:r>
      <w:r>
        <w:t>2.</w:t>
      </w:r>
      <w:r w:rsidRPr="005B6101">
        <w:t xml:space="preserve">3. Classifier dependence on cell </w:t>
      </w:r>
      <w:proofErr w:type="gramStart"/>
      <w:r w:rsidRPr="005B6101">
        <w:t>count</w:t>
      </w:r>
      <w:proofErr w:type="gramEnd"/>
      <w:r w:rsidRPr="005B6101">
        <w:t xml:space="preserve"> in training set. Related to Figure 2.</w:t>
      </w:r>
      <w:r>
        <w:t>2.</w:t>
      </w:r>
      <w:bookmarkEnd w:id="106"/>
      <w:r w:rsidRPr="005B6101">
        <w:t xml:space="preserve"> </w:t>
      </w:r>
    </w:p>
    <w:p w14:paraId="50DF88C5" w14:textId="2AF2C6E9" w:rsidR="005B6101" w:rsidRPr="00220B3B" w:rsidRDefault="005B6101" w:rsidP="00220B3B">
      <w:r>
        <w:rPr>
          <w:noProof/>
        </w:rPr>
        <w:drawing>
          <wp:anchor distT="0" distB="0" distL="114300" distR="114300" simplePos="0" relativeHeight="25165619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4">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7" w:name="_Hlk508355810"/>
      <w:bookmarkStart w:id="108" w:name="OLE_LINK43"/>
      <w:bookmarkStart w:id="109" w:name="OLE_LINK44"/>
      <w:bookmarkStart w:id="110" w:name="_Hlk508355812"/>
      <w:r w:rsidRPr="005B6101">
        <w:t xml:space="preserve">means </w:t>
      </w:r>
      <w:bookmarkStart w:id="111" w:name="OLE_LINK45"/>
      <w:bookmarkStart w:id="112" w:name="OLE_LINK46"/>
      <w:bookmarkStart w:id="113" w:name="OLE_LINK47"/>
      <w:r w:rsidRPr="005B6101">
        <w:t>± S.E.M.</w:t>
      </w:r>
      <w:bookmarkEnd w:id="107"/>
      <w:bookmarkEnd w:id="108"/>
      <w:bookmarkEnd w:id="109"/>
      <w:bookmarkEnd w:id="110"/>
      <w:bookmarkEnd w:id="111"/>
      <w:bookmarkEnd w:id="112"/>
      <w:bookmarkEnd w:id="113"/>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4" w:name="_Toc410040895"/>
      <w:r w:rsidRPr="00845D11">
        <w:lastRenderedPageBreak/>
        <w:t>Figure S</w:t>
      </w:r>
      <w:r>
        <w:t>2.</w:t>
      </w:r>
      <w:r w:rsidRPr="00845D11">
        <w:t xml:space="preserve">4. </w:t>
      </w:r>
      <w:proofErr w:type="gramStart"/>
      <w:r w:rsidRPr="00845D11">
        <w:t>Distribution of within-session trial bias scores.</w:t>
      </w:r>
      <w:proofErr w:type="gramEnd"/>
      <w:r w:rsidRPr="00845D11">
        <w:t xml:space="preserve"> Related to Figure </w:t>
      </w:r>
      <w:r>
        <w:t>2.</w:t>
      </w:r>
      <w:r w:rsidRPr="00845D11">
        <w:t>3.</w:t>
      </w:r>
      <w:bookmarkEnd w:id="114"/>
    </w:p>
    <w:p w14:paraId="69B22593" w14:textId="1CC87B46" w:rsidR="005B6101" w:rsidRDefault="00845D11" w:rsidP="00220B3B">
      <w:r>
        <w:rPr>
          <w:noProof/>
        </w:rPr>
        <w:drawing>
          <wp:anchor distT="0" distB="0" distL="114300" distR="114300" simplePos="0" relativeHeight="251658240"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5">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w:t>
      </w:r>
      <w:proofErr w:type="gramStart"/>
      <w:r w:rsidRPr="00C10F70">
        <w:rPr>
          <w:vertAlign w:val="subscript"/>
        </w:rPr>
        <w:t>,94</w:t>
      </w:r>
      <w:proofErr w:type="gramEnd"/>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w:t>
      </w:r>
      <w:proofErr w:type="gramStart"/>
      <w:r w:rsidRPr="00C10F70">
        <w:rPr>
          <w:vertAlign w:val="subscript"/>
        </w:rPr>
        <w:t>,94</w:t>
      </w:r>
      <w:proofErr w:type="gramEnd"/>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5" w:name="_Toc410040896"/>
      <w:r w:rsidRPr="00863B27">
        <w:lastRenderedPageBreak/>
        <w:t>Figure S</w:t>
      </w:r>
      <w:r>
        <w:t>2.</w:t>
      </w:r>
      <w:r w:rsidRPr="00863B27">
        <w:t xml:space="preserve">5. Statistical measures of </w:t>
      </w:r>
      <w:proofErr w:type="gramStart"/>
      <w:r w:rsidRPr="00863B27">
        <w:t>across-day</w:t>
      </w:r>
      <w:proofErr w:type="gramEnd"/>
      <w:r w:rsidRPr="00863B27">
        <w:t xml:space="preserve"> cell registration. Related to Figures </w:t>
      </w:r>
      <w:r>
        <w:t>2.</w:t>
      </w:r>
      <w:r w:rsidRPr="00863B27">
        <w:t xml:space="preserve">4 and </w:t>
      </w:r>
      <w:r>
        <w:t>2.</w:t>
      </w:r>
      <w:r w:rsidRPr="00863B27">
        <w:t>5.</w:t>
      </w:r>
      <w:bookmarkEnd w:id="115"/>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rPr>
        <w:drawing>
          <wp:anchor distT="0" distB="0" distL="114300" distR="114300" simplePos="0" relativeHeight="251660288"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w:t>
      </w:r>
      <w:proofErr w:type="spellStart"/>
      <w:r w:rsidRPr="00863B27">
        <w:t>Bonferonni</w:t>
      </w:r>
      <w:proofErr w:type="spellEnd"/>
      <w:r w:rsidRPr="00863B27">
        <w:t xml:space="preserve">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3F40DB71" w:rsidR="00A42588" w:rsidRPr="00A42588" w:rsidRDefault="00C87F94" w:rsidP="00E76B5C">
      <w:pPr>
        <w:pStyle w:val="Heading1"/>
        <w:numPr>
          <w:ilvl w:val="0"/>
          <w:numId w:val="1"/>
        </w:numPr>
      </w:pPr>
      <w:bookmarkStart w:id="116" w:name="_Toc415125957"/>
      <w:r>
        <w:lastRenderedPageBreak/>
        <w:t>CHAPTER THREE</w:t>
      </w:r>
      <w:bookmarkStart w:id="117" w:name="_Toc536022369"/>
      <w:bookmarkStart w:id="118" w:name="_Toc536022861"/>
      <w:bookmarkEnd w:id="117"/>
      <w:bookmarkEnd w:id="118"/>
      <w:bookmarkEnd w:id="116"/>
    </w:p>
    <w:p w14:paraId="5FB3D7F6" w14:textId="0E76D89E" w:rsidR="0044199E" w:rsidRDefault="0044199E" w:rsidP="00A42588">
      <w:pPr>
        <w:pStyle w:val="Heading2"/>
      </w:pPr>
      <w:bookmarkStart w:id="119" w:name="_Toc415125958"/>
      <w:r>
        <w:t>Introduction</w:t>
      </w:r>
      <w:bookmarkEnd w:id="119"/>
    </w:p>
    <w:p w14:paraId="77EF0621" w14:textId="1A3BEF57"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Despite an extant rich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ribute to fear relapse remains elusive.</w:t>
      </w:r>
    </w:p>
    <w:p w14:paraId="27CB24C3" w14:textId="63BAE8D5" w:rsidR="0044199E" w:rsidRDefault="0044199E" w:rsidP="0044199E">
      <w:r w:rsidRPr="0044199E">
        <w:tab/>
        <w:t xml:space="preserve">Previous studies have demonstrated that cells in the dorsal dentate </w:t>
      </w:r>
      <w:proofErr w:type="spellStart"/>
      <w:r w:rsidRPr="0044199E">
        <w:t>gyrus</w:t>
      </w:r>
      <w:proofErr w:type="spellEnd"/>
      <w:r w:rsidRPr="0044199E">
        <w:t xml:space="preserve"> of the hippocampus (DG) and in the </w:t>
      </w:r>
      <w:proofErr w:type="spellStart"/>
      <w:r w:rsidRPr="0044199E">
        <w:t>basolateral</w:t>
      </w:r>
      <w:proofErr w:type="spellEnd"/>
      <w:r w:rsidRPr="0044199E">
        <w:t xml:space="preserve">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xml:space="preserve">, while a new set of extinction-promoting </w:t>
      </w:r>
      <w:r w:rsidRPr="0044199E">
        <w:lastRenderedPageBreak/>
        <w:t>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20" w:name="_Toc415125959"/>
      <w:r>
        <w:t>Methods</w:t>
      </w:r>
      <w:bookmarkEnd w:id="120"/>
    </w:p>
    <w:p w14:paraId="17282988" w14:textId="27211D98" w:rsidR="00E55496" w:rsidRPr="00E55496" w:rsidRDefault="00E55496" w:rsidP="00425644">
      <w:pPr>
        <w:pStyle w:val="Heading3"/>
      </w:pPr>
      <w:bookmarkStart w:id="121" w:name="_Toc415125960"/>
      <w:r w:rsidRPr="00E55496">
        <w:t>Subjects</w:t>
      </w:r>
      <w:bookmarkEnd w:id="121"/>
    </w:p>
    <w:p w14:paraId="7ACDF90E" w14:textId="346A3E4D" w:rsidR="00E55496" w:rsidRPr="00E55496" w:rsidRDefault="00425644" w:rsidP="00E55496">
      <w:r>
        <w:tab/>
      </w:r>
      <w:proofErr w:type="spellStart"/>
      <w:r w:rsidR="00E55496" w:rsidRPr="00E55496">
        <w:t>Wildtype</w:t>
      </w:r>
      <w:proofErr w:type="spellEnd"/>
      <w:r w:rsidR="00E55496" w:rsidRPr="00E55496">
        <w:t xml:space="preserv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w:t>
      </w:r>
      <w:proofErr w:type="gramStart"/>
      <w:r w:rsidR="00E55496" w:rsidRPr="00E55496">
        <w:t>40 mg/</w:t>
      </w:r>
      <w:proofErr w:type="gramEnd"/>
      <w:r w:rsidR="00E55496" w:rsidRPr="00E55496">
        <w:t>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22" w:name="_Toc415125961"/>
      <w:r w:rsidRPr="00E55496">
        <w:lastRenderedPageBreak/>
        <w:t>Activity-dependent viral constructs</w:t>
      </w:r>
      <w:bookmarkEnd w:id="122"/>
    </w:p>
    <w:p w14:paraId="72177334" w14:textId="174AE0AF" w:rsidR="00E55496" w:rsidRDefault="00425644" w:rsidP="00E55496">
      <w:r>
        <w:tab/>
      </w:r>
      <w:proofErr w:type="gramStart"/>
      <w:r w:rsidR="00E55496" w:rsidRPr="00E55496">
        <w:t>pAAV</w:t>
      </w:r>
      <w:r w:rsidR="00E55496" w:rsidRPr="00E55496">
        <w:rPr>
          <w:vertAlign w:val="subscript"/>
        </w:rPr>
        <w:t>9</w:t>
      </w:r>
      <w:proofErr w:type="gramEnd"/>
      <w:r w:rsidR="00E55496" w:rsidRPr="00E55496">
        <w:t>-cFos-tTA, pAAV</w:t>
      </w:r>
      <w:r w:rsidR="00E55496" w:rsidRPr="00E55496">
        <w:rPr>
          <w:vertAlign w:val="subscript"/>
        </w:rPr>
        <w:t>9</w:t>
      </w:r>
      <w:r w:rsidR="00E55496" w:rsidRPr="00E55496">
        <w:t xml:space="preserve">-TRE-eYFP, and </w:t>
      </w:r>
      <w:proofErr w:type="spellStart"/>
      <w:r w:rsidR="00E55496" w:rsidRPr="00E55496">
        <w:t>pAAV</w:t>
      </w:r>
      <w:proofErr w:type="spellEnd"/>
      <w:r w:rsidR="00E55496" w:rsidRPr="00E55496">
        <w:t xml:space="preserve"> 9 -TRE-</w:t>
      </w:r>
      <w:proofErr w:type="spellStart"/>
      <w:r w:rsidR="00E55496" w:rsidRPr="00E55496">
        <w:t>ArchT</w:t>
      </w:r>
      <w:proofErr w:type="spellEnd"/>
      <w:r w:rsidR="00E55496" w:rsidRPr="00E55496">
        <w:t>-</w:t>
      </w:r>
      <w:proofErr w:type="spellStart"/>
      <w:r w:rsidR="00E55496" w:rsidRPr="00E55496">
        <w:t>eYFP</w:t>
      </w:r>
      <w:proofErr w:type="spellEnd"/>
      <w:r w:rsidR="00E55496" w:rsidRPr="00E55496">
        <w:t xml:space="preserve"> were constructed as previously described</w:t>
      </w:r>
      <w:r w:rsidR="003226D8">
        <w:t xml:space="preserve"> </w:t>
      </w:r>
      <w:r w:rsidR="00E55496" w:rsidRPr="00E55496">
        <w:t xml:space="preserve">. </w:t>
      </w:r>
      <w:proofErr w:type="gramStart"/>
      <w:r w:rsidR="00E55496" w:rsidRPr="00E55496">
        <w:t>pAAV</w:t>
      </w:r>
      <w:r w:rsidR="00E55496" w:rsidRPr="00E55496">
        <w:rPr>
          <w:vertAlign w:val="subscript"/>
        </w:rPr>
        <w:t>9</w:t>
      </w:r>
      <w:proofErr w:type="gramEnd"/>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3" w:name="_Toc415125962"/>
      <w:r w:rsidRPr="00E55496">
        <w:t>Stereotaxic surgeries</w:t>
      </w:r>
      <w:bookmarkEnd w:id="123"/>
    </w:p>
    <w:p w14:paraId="3544E02E" w14:textId="383DBEBE" w:rsidR="00E55496" w:rsidRPr="00E55496" w:rsidRDefault="00425644" w:rsidP="00E55496">
      <w:r>
        <w:rPr>
          <w:i/>
        </w:rPr>
        <w:tab/>
      </w:r>
      <w:proofErr w:type="spellStart"/>
      <w:r w:rsidR="00E55496" w:rsidRPr="00E55496">
        <w:rPr>
          <w:i/>
        </w:rPr>
        <w:t>Opsin</w:t>
      </w:r>
      <w:proofErr w:type="spellEnd"/>
      <w:r w:rsidR="00E55496" w:rsidRPr="00E55496">
        <w:rPr>
          <w:i/>
        </w:rPr>
        <w:t xml:space="preserve"> injections and optic fiber implants</w:t>
      </w:r>
      <w:r w:rsidR="00E55496" w:rsidRPr="00E55496">
        <w:t xml:space="preserve">: Stereotaxic injections and optical fiber implants followed methods previously reported. All surgeries were performed under stereotaxic guidance and subsequent coordinates are given relative to </w:t>
      </w:r>
      <w:proofErr w:type="spellStart"/>
      <w:r w:rsidR="00E55496" w:rsidRPr="00E55496">
        <w:t>Bregma</w:t>
      </w:r>
      <w:proofErr w:type="spellEnd"/>
      <w:r w:rsidR="00E55496" w:rsidRPr="00E55496">
        <w:t xml:space="preserve"> (in mm). Mice were mounted into a stereotaxic frame (Kopf Instruments, Tujunga, CA, USA) and anesthetized with 3% </w:t>
      </w:r>
      <w:proofErr w:type="spellStart"/>
      <w:r w:rsidR="00E55496" w:rsidRPr="00E55496">
        <w:t>isoflurane</w:t>
      </w:r>
      <w:proofErr w:type="spellEnd"/>
      <w:r w:rsidR="00E55496" w:rsidRPr="00E55496">
        <w:t xml:space="preserve"> during induction and lowered to 1-2% to maintain anesthesia (oxygen 1L/min) throughout the surgery. Ophthalmic ointment was applied to both eyes to prevent corneal desiccation. Hair was removed with scissors and the surgical site was cleaned with ethanol and </w:t>
      </w:r>
      <w:proofErr w:type="spellStart"/>
      <w:r w:rsidR="00E55496" w:rsidRPr="00E55496">
        <w:t>betadine</w:t>
      </w:r>
      <w:proofErr w:type="spellEnd"/>
      <w:r w:rsidR="00E55496" w:rsidRPr="00E55496">
        <w:t xml:space="preserve">. Following this, an incision was made to expose the skull. Bilateral craniotomies involved drilling windows through the skull above the injection sites using a 0.5 mm diameter drill bit. Coordinates were -1.35 </w:t>
      </w:r>
      <w:proofErr w:type="spellStart"/>
      <w:r w:rsidR="00E55496" w:rsidRPr="00E55496">
        <w:t>anteroposterior</w:t>
      </w:r>
      <w:proofErr w:type="spellEnd"/>
      <w:r w:rsidR="00E55496" w:rsidRPr="00E55496">
        <w:t xml:space="preserve"> (AP), ±3.45 </w:t>
      </w:r>
      <w:proofErr w:type="spellStart"/>
      <w:r w:rsidR="00E55496" w:rsidRPr="00E55496">
        <w:t>mediolateral</w:t>
      </w:r>
      <w:proofErr w:type="spellEnd"/>
      <w:r w:rsidR="00E55496" w:rsidRPr="00E55496">
        <w:t xml:space="preserve"> (ML), and -5.15 </w:t>
      </w:r>
      <w:proofErr w:type="spellStart"/>
      <w:r w:rsidR="00E55496" w:rsidRPr="00E55496">
        <w:t>dorsoventral</w:t>
      </w:r>
      <w:proofErr w:type="spellEnd"/>
      <w:r w:rsidR="00E55496" w:rsidRPr="00E55496">
        <w:t xml:space="preserve">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proofErr w:type="spellStart"/>
      <w:r w:rsidR="00B93575">
        <w:t>dDG</w:t>
      </w:r>
      <w:proofErr w:type="spellEnd"/>
      <w:r w:rsidR="00B93575">
        <w:t xml:space="preserve">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w:t>
      </w:r>
      <w:proofErr w:type="spellStart"/>
      <w:r w:rsidR="003226D8">
        <w:t>μL</w:t>
      </w:r>
      <w:proofErr w:type="spellEnd"/>
      <w:r w:rsidR="00E55496" w:rsidRPr="00E55496">
        <w:t xml:space="preserve"> of AAV9 cocktail per site at a control rate of 0.1 </w:t>
      </w:r>
      <w:proofErr w:type="spellStart"/>
      <w:r w:rsidR="00E55496" w:rsidRPr="00E55496">
        <w:t>μ</w:t>
      </w:r>
      <w:r w:rsidR="00B93575">
        <w:t>L</w:t>
      </w:r>
      <w:proofErr w:type="spellEnd"/>
      <w:r w:rsidR="00E55496" w:rsidRPr="00E55496">
        <w:t xml:space="preserve"> min</w:t>
      </w:r>
      <w:r w:rsidR="00E55496" w:rsidRPr="00E55496">
        <w:rPr>
          <w:vertAlign w:val="superscript"/>
        </w:rPr>
        <w:t>-1</w:t>
      </w:r>
      <w:r w:rsidR="00E55496" w:rsidRPr="00E55496">
        <w:t xml:space="preserve"> using a mineral oil-filled 33-gage be</w:t>
      </w:r>
      <w:r w:rsidR="00B93575">
        <w:t xml:space="preserve">veled needle attached to a 10 </w:t>
      </w:r>
      <w:proofErr w:type="spellStart"/>
      <w:r w:rsidR="00B93575">
        <w:t>μL</w:t>
      </w:r>
      <w:proofErr w:type="spellEnd"/>
      <w:r w:rsidR="00E55496" w:rsidRPr="00E55496">
        <w:t xml:space="preserve"> Hamilton </w:t>
      </w:r>
      <w:proofErr w:type="spellStart"/>
      <w:r w:rsidR="00E55496" w:rsidRPr="00E55496">
        <w:t>microsyringe</w:t>
      </w:r>
      <w:proofErr w:type="spellEnd"/>
      <w:r w:rsidR="00E55496" w:rsidRPr="00E55496">
        <w:t xml:space="preserve"> (701LT; Hamilton) in a </w:t>
      </w:r>
      <w:proofErr w:type="spellStart"/>
      <w:r w:rsidR="00E55496" w:rsidRPr="00E55496">
        <w:t>microsyringe</w:t>
      </w:r>
      <w:proofErr w:type="spellEnd"/>
      <w:r w:rsidR="00E55496" w:rsidRPr="00E55496">
        <w:t xml:space="preserve"> pump (UMP3; WPI). The needle remained at the target site for two minutes post-injection before removal. For </w:t>
      </w:r>
      <w:proofErr w:type="spellStart"/>
      <w:r w:rsidR="00E55496" w:rsidRPr="00E55496">
        <w:t>dDG</w:t>
      </w:r>
      <w:proofErr w:type="spellEnd"/>
      <w:r w:rsidR="00E55496" w:rsidRPr="00E55496">
        <w:t xml:space="preserve"> </w:t>
      </w:r>
      <w:r w:rsidR="00E55496" w:rsidRPr="00E55496">
        <w:lastRenderedPageBreak/>
        <w:t xml:space="preserve">optogenetic experiments, a bilateral optic fiber implant (200 </w:t>
      </w:r>
      <w:proofErr w:type="spellStart"/>
      <w:r w:rsidR="00E55496" w:rsidRPr="00E55496">
        <w:t>μm</w:t>
      </w:r>
      <w:proofErr w:type="spellEnd"/>
      <w:r w:rsidR="00E55496" w:rsidRPr="00E55496">
        <w:t xml:space="preserve"> core diameter; Doric Lenses) was chronically implanted above the injection site (-1.6 DV). For BLA optogenetic experiments, </w:t>
      </w:r>
      <w:proofErr w:type="spellStart"/>
      <w:r w:rsidR="00E55496" w:rsidRPr="00E55496">
        <w:t>monofibers</w:t>
      </w:r>
      <w:proofErr w:type="spellEnd"/>
      <w:r w:rsidR="00E55496" w:rsidRPr="00E55496">
        <w:t xml:space="preserve"> were implanted above each injection site (-4.9 DV). Jewelry screws secured to the skull acted as anchors. Layers of adhesive cement (C&amp;B </w:t>
      </w:r>
      <w:proofErr w:type="spellStart"/>
      <w:r w:rsidR="00E55496" w:rsidRPr="00E55496">
        <w:t>Metabond</w:t>
      </w:r>
      <w:proofErr w:type="spellEnd"/>
      <w:r w:rsidR="00E55496" w:rsidRPr="00E55496">
        <w:t>) followed by dental cement (A-M Systems) were spread over the surgical site. Mice that did not receive implants had their incision sutured. Mice received 0.1 mL of 0.3 mg/ml buprenorphine (</w:t>
      </w:r>
      <w:proofErr w:type="spellStart"/>
      <w:r w:rsidR="00E55496" w:rsidRPr="00E55496">
        <w:t>intraperitoneally</w:t>
      </w:r>
      <w:proofErr w:type="spellEnd"/>
      <w:r w:rsidR="00E55496" w:rsidRPr="00E55496">
        <w:t>)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w:t>
      </w:r>
      <w:proofErr w:type="spellStart"/>
      <w:r w:rsidR="00E55496" w:rsidRPr="00E55496">
        <w:t>nL</w:t>
      </w:r>
      <w:proofErr w:type="spellEnd"/>
      <w:r w:rsidR="00E55496" w:rsidRPr="00E55496">
        <w:t>/min and allowed 10 min to diffuse before the scalp was sutured.</w:t>
      </w:r>
    </w:p>
    <w:p w14:paraId="28F65B6D" w14:textId="6DED7176" w:rsidR="00E55496" w:rsidRPr="00E55496" w:rsidRDefault="00E55496" w:rsidP="00E55496">
      <w:r w:rsidRPr="00E55496">
        <w:tab/>
        <w:t xml:space="preserve">Two to four weeks after viral infusion, mice were implanted with a gradient index (GRIN) lens into either CA1 (1 mm diameter, 4 mm length, </w:t>
      </w:r>
      <w:proofErr w:type="spellStart"/>
      <w:r w:rsidRPr="00E55496">
        <w:t>Inscopix</w:t>
      </w:r>
      <w:proofErr w:type="spellEnd"/>
      <w:r w:rsidRPr="00E55496">
        <w:t xml:space="preserve">; AP -2.25 mm, ML +1.8 mm, DV -1.3 mm) or BLA (0.65 mm diameter, 7.3 mm length; AP -1.25 mm, ML +3.15 mm, DV -4.85 mm). For CA1 implants, overlying </w:t>
      </w:r>
      <w:proofErr w:type="spellStart"/>
      <w:r w:rsidRPr="00E55496">
        <w:t>neocortex</w:t>
      </w:r>
      <w:proofErr w:type="spellEnd"/>
      <w:r w:rsidRPr="00E55496">
        <w:t xml:space="preserve">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xml:space="preserve">. For BLA implants, a tract was created using a stereotaxically lowered 27-gauge needle (0.5 mm diameter) into the craniotomy prior to insertion of the lens. Gaps between the lens and the skull were filled using </w:t>
      </w:r>
      <w:proofErr w:type="spellStart"/>
      <w:r w:rsidRPr="00E55496">
        <w:t>Kwik-Sil</w:t>
      </w:r>
      <w:proofErr w:type="spellEnd"/>
      <w:r w:rsidRPr="00E55496">
        <w:t xml:space="preserve"> (World Precision </w:t>
      </w:r>
      <w:r w:rsidRPr="00E55496">
        <w:lastRenderedPageBreak/>
        <w:t xml:space="preserve">Instruments) and the lens was then adhered to the skull using </w:t>
      </w:r>
      <w:proofErr w:type="spellStart"/>
      <w:r w:rsidRPr="00E55496">
        <w:t>Metabond</w:t>
      </w:r>
      <w:proofErr w:type="spellEnd"/>
      <w:r w:rsidRPr="00E55496">
        <w:t xml:space="preserve">. The surface of the lens was covered with a protective cap made of </w:t>
      </w:r>
      <w:proofErr w:type="spellStart"/>
      <w:r w:rsidRPr="00E55496">
        <w:t>Kwik</w:t>
      </w:r>
      <w:proofErr w:type="spellEnd"/>
      <w:r w:rsidRPr="00E55496">
        <w:t>-Cast (World Precision Instruments) until base plate attachment.</w:t>
      </w:r>
    </w:p>
    <w:p w14:paraId="0E1E31C7" w14:textId="6CFF257F" w:rsidR="00E55496" w:rsidRPr="00E55496" w:rsidRDefault="00425644" w:rsidP="00E55496">
      <w:r>
        <w:tab/>
      </w:r>
      <w:r w:rsidR="00E55496" w:rsidRPr="00E55496">
        <w:t xml:space="preserve">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w:t>
      </w:r>
      <w:proofErr w:type="spellStart"/>
      <w:r w:rsidR="00E55496" w:rsidRPr="00E55496">
        <w:t>nVista</w:t>
      </w:r>
      <w:proofErr w:type="spellEnd"/>
      <w:r w:rsidR="00E55496" w:rsidRPr="00E55496">
        <w:t xml:space="preserve"> recording software (</w:t>
      </w:r>
      <w:proofErr w:type="spellStart"/>
      <w:r w:rsidR="00E55496" w:rsidRPr="00E55496">
        <w:t>Inscopix</w:t>
      </w:r>
      <w:proofErr w:type="spellEnd"/>
      <w:r w:rsidR="00E55496" w:rsidRPr="00E55496">
        <w:t xml:space="preserve">). The base plate was then adhered to the surrounding </w:t>
      </w:r>
      <w:proofErr w:type="spellStart"/>
      <w:r w:rsidR="00E55496" w:rsidRPr="00E55496">
        <w:t>Metabond</w:t>
      </w:r>
      <w:proofErr w:type="spellEnd"/>
      <w:r w:rsidR="00E55496" w:rsidRPr="00E55496">
        <w:t xml:space="preserve"> on the animal’s skull using a dental composite (Flow-It ALC, </w:t>
      </w:r>
      <w:proofErr w:type="spellStart"/>
      <w:r w:rsidR="00E55496" w:rsidRPr="00E55496">
        <w:t>Pentron</w:t>
      </w:r>
      <w:proofErr w:type="spellEnd"/>
      <w:r w:rsidR="00E55496" w:rsidRPr="00E55496">
        <w:t xml:space="preserve">) and strengthened with an additional layer of </w:t>
      </w:r>
      <w:proofErr w:type="spellStart"/>
      <w:r w:rsidR="00E55496" w:rsidRPr="00E55496">
        <w:t>Metabond</w:t>
      </w:r>
      <w:proofErr w:type="spellEnd"/>
      <w:r w:rsidR="00E55496" w:rsidRPr="00E55496">
        <w:t>.</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4" w:name="_Toc415125963"/>
      <w:r w:rsidRPr="00E55496">
        <w:t>Optogenetic methods</w:t>
      </w:r>
      <w:bookmarkEnd w:id="124"/>
    </w:p>
    <w:p w14:paraId="77F62AC6" w14:textId="43B75A2E" w:rsidR="00E55496" w:rsidRPr="00E55496" w:rsidRDefault="00425644" w:rsidP="00E55496">
      <w:r>
        <w:tab/>
      </w:r>
      <w:r w:rsidR="00E55496" w:rsidRPr="00E55496">
        <w:t xml:space="preserve">Optic fiber implants were plugged into a patch cord connected to a 520nm green laser diode controlled by automated software (Doric Lenses). Laser diode output was tested at the beginning of every experiment to ensure that at least 10 </w:t>
      </w:r>
      <w:proofErr w:type="spellStart"/>
      <w:r w:rsidR="00E55496" w:rsidRPr="00E55496">
        <w:t>mW</w:t>
      </w:r>
      <w:proofErr w:type="spellEnd"/>
      <w:r w:rsidR="00E55496" w:rsidRPr="00E55496">
        <w:t xml:space="preserve"> of power was delivered at the end of the optic fiber tip (Doric lenses). Mice began the stimulation trial with a 2-min light-off epoch, followed by 2-min optical stimulation (15 </w:t>
      </w:r>
      <w:proofErr w:type="spellStart"/>
      <w:r w:rsidR="00E55496" w:rsidRPr="00E55496">
        <w:t>ms</w:t>
      </w:r>
      <w:proofErr w:type="spellEnd"/>
      <w:r w:rsidR="00E55496" w:rsidRPr="00E55496">
        <w:t xml:space="preserve">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5" w:name="_Toc415125964"/>
      <w:r w:rsidRPr="00E55496">
        <w:lastRenderedPageBreak/>
        <w:t>Behavioral tagging</w:t>
      </w:r>
      <w:bookmarkEnd w:id="125"/>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xml:space="preserve">: Mice were placed into a conditioning chamber and received fear conditioning (see below) over a 500-second training session (including exposure to four 0.5 mA foot shocks). Following behavioral tagging, the male mouse was returned to their home cage with access to </w:t>
      </w:r>
      <w:proofErr w:type="spellStart"/>
      <w:r w:rsidR="00E55496" w:rsidRPr="00E55496">
        <w:t>Dox</w:t>
      </w:r>
      <w:proofErr w:type="spellEnd"/>
      <w:r w:rsidR="00E55496" w:rsidRPr="00E55496">
        <w:t xml:space="preserve">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26" w:name="_Toc415125965"/>
      <w:r w:rsidRPr="00E55496">
        <w:t>Behavior</w:t>
      </w:r>
      <w:bookmarkEnd w:id="126"/>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lastRenderedPageBreak/>
        <w:tab/>
      </w:r>
      <w:r w:rsidRPr="00E55496">
        <w:rPr>
          <w:i/>
        </w:rPr>
        <w:t>Fear conditioning</w:t>
      </w:r>
      <w:r w:rsidRPr="00E55496">
        <w:t xml:space="preserve">: Fear conditioning occurred in one of four </w:t>
      </w:r>
      <w:proofErr w:type="gramStart"/>
      <w:r w:rsidRPr="00E55496">
        <w:t>mouse</w:t>
      </w:r>
      <w:proofErr w:type="gramEnd"/>
      <w:r w:rsidRPr="00E55496">
        <w:t xml:space="preserve"> conditioning</w:t>
      </w:r>
    </w:p>
    <w:p w14:paraId="11644939" w14:textId="2915A20B" w:rsidR="00E55496" w:rsidRPr="00E55496" w:rsidRDefault="00E55496" w:rsidP="00E55496">
      <w:proofErr w:type="gramStart"/>
      <w:r w:rsidRPr="00E55496">
        <w:t>chambers</w:t>
      </w:r>
      <w:proofErr w:type="gramEnd"/>
      <w:r w:rsidRPr="00E55496">
        <w:t xml:space="preserve"> (</w:t>
      </w:r>
      <w:proofErr w:type="spellStart"/>
      <w:r w:rsidRPr="00E55496">
        <w:t>Coulbourn</w:t>
      </w:r>
      <w:proofErr w:type="spellEnd"/>
      <w:r w:rsidRPr="00E55496">
        <w:t xml:space="preserve">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w:t>
      </w:r>
      <w:proofErr w:type="spellStart"/>
      <w:r w:rsidRPr="00E55496">
        <w:t>Coulbourn</w:t>
      </w:r>
      <w:proofErr w:type="spellEnd"/>
      <w:r w:rsidRPr="00E55496">
        <w:t xml:space="preserve"> Instruments, Whitehall, PA, USA) set to</w:t>
      </w:r>
      <w:r w:rsidR="00415A0A">
        <w:t xml:space="preserve"> </w:t>
      </w:r>
      <w:r w:rsidRPr="00E55496">
        <w:t>deliver a 2-second 0.5 mA foot shock unconditioned stimulus (US). A ceiling-mounted video</w:t>
      </w:r>
      <w:r w:rsidR="00415A0A">
        <w:t xml:space="preserve"> </w:t>
      </w:r>
      <w:r w:rsidRPr="00E55496">
        <w:t>camera recorded activity and fed into a computer running FreezeFrame3 software (</w:t>
      </w:r>
      <w:proofErr w:type="spellStart"/>
      <w:r w:rsidRPr="00E55496">
        <w:t>Actimetrics</w:t>
      </w:r>
      <w:proofErr w:type="spellEnd"/>
      <w:r w:rsidRPr="00E55496">
        <w:t>,</w:t>
      </w:r>
      <w:r w:rsidR="00432F31">
        <w:t xml:space="preserve"> </w:t>
      </w:r>
      <w:r w:rsidRPr="00E55496">
        <w:t>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0.5 mA, 2-second foot shock unconditioned </w:t>
      </w:r>
      <w:r w:rsidR="00ED4C2E">
        <w:lastRenderedPageBreak/>
        <w:t>stimuli</w:t>
      </w:r>
      <w:r w:rsidRPr="00E55496">
        <w:t xml:space="preserve"> (</w:t>
      </w:r>
      <w:proofErr w:type="spellStart"/>
      <w:r w:rsidRPr="00E55496">
        <w:t>interstimulus</w:t>
      </w:r>
      <w:proofErr w:type="spellEnd"/>
      <w:r w:rsidRPr="00E55496">
        <w:t xml:space="preserve">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w:t>
      </w:r>
      <w:proofErr w:type="spellStart"/>
      <w:r w:rsidR="00E55496" w:rsidRPr="00E55496">
        <w:t>Actimetrics</w:t>
      </w:r>
      <w:proofErr w:type="spellEnd"/>
      <w:r w:rsidR="00E55496" w:rsidRPr="00E55496">
        <w:t xml:space="preserve">,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w:t>
      </w:r>
      <w:proofErr w:type="spellStart"/>
      <w:r w:rsidR="00E55496" w:rsidRPr="00E55496">
        <w:t>vs</w:t>
      </w:r>
      <w:proofErr w:type="spellEnd"/>
      <w:r w:rsidR="00E55496" w:rsidRPr="00E55496">
        <w:t xml:space="preserve"> light on epochs), unpaired t-tests comparing across experimental groups (e.g. </w:t>
      </w:r>
      <w:proofErr w:type="spellStart"/>
      <w:r w:rsidR="00E55496" w:rsidRPr="00E55496">
        <w:t>ArchT</w:t>
      </w:r>
      <w:proofErr w:type="spellEnd"/>
      <w:r w:rsidR="00E55496" w:rsidRPr="00E55496">
        <w:t xml:space="preserve"> group vs. </w:t>
      </w:r>
      <w:proofErr w:type="spellStart"/>
      <w:r w:rsidR="00E55496" w:rsidRPr="00E55496">
        <w:t>eYFP</w:t>
      </w:r>
      <w:proofErr w:type="spellEnd"/>
      <w:r w:rsidR="00E55496" w:rsidRPr="00E55496">
        <w:t xml:space="preserve">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xml:space="preserve">: Extinction occurred in Context </w:t>
      </w:r>
      <w:proofErr w:type="gramStart"/>
      <w:r w:rsidRPr="00E55496">
        <w:t>A</w:t>
      </w:r>
      <w:proofErr w:type="gramEnd"/>
      <w:r w:rsidRPr="00E55496">
        <w:t xml:space="preserve">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77777777" w:rsidR="00E55496" w:rsidRPr="00E55496" w:rsidRDefault="00E55496" w:rsidP="00E55496">
      <w:r w:rsidRPr="00E55496">
        <w:tab/>
      </w:r>
      <w:r w:rsidRPr="00E55496">
        <w:rPr>
          <w:i/>
        </w:rPr>
        <w:t>Reinstatement</w:t>
      </w:r>
      <w:r w:rsidRPr="00E55496">
        <w:t xml:space="preserve">: Reinstatement occurred in Context B (described above) the day following the second day of extinction. Mice were placed in Context B and given a 0.5mA, 2-second foot shock 1-second into the trial. Mice were left in the chamber for another 60-seconds before being removed. As opposed to being run four mice </w:t>
      </w:r>
      <w:r w:rsidRPr="00E55496">
        <w:lastRenderedPageBreak/>
        <w:t>simultaneously as in fear conditioning and extinction, each mouse in a cage was run individually for reinstatement.</w:t>
      </w:r>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D2FA816" w14:textId="77777777" w:rsidR="00ED2F91" w:rsidRPr="00E55496" w:rsidRDefault="00ED2F91" w:rsidP="00E55496"/>
    <w:p w14:paraId="1425C83C" w14:textId="2810B055" w:rsidR="00E55496" w:rsidRPr="00E55496" w:rsidRDefault="00FB41A4" w:rsidP="00FB41A4">
      <w:pPr>
        <w:pStyle w:val="Heading3"/>
      </w:pPr>
      <w:bookmarkStart w:id="127" w:name="_Toc415125966"/>
      <w:r>
        <w:t>Immunohistochemistry</w:t>
      </w:r>
      <w:bookmarkEnd w:id="127"/>
    </w:p>
    <w:p w14:paraId="087F5AC6" w14:textId="234F9DE7" w:rsidR="00E55496" w:rsidRPr="00E55496" w:rsidRDefault="00740891" w:rsidP="00E55496">
      <w:r>
        <w:tab/>
      </w:r>
      <w:r w:rsidR="00E55496" w:rsidRPr="00E55496">
        <w:t xml:space="preserve">Mice were anesthetized with 3% </w:t>
      </w:r>
      <w:proofErr w:type="spellStart"/>
      <w:r w:rsidR="00E55496" w:rsidRPr="00E55496">
        <w:t>isoflurane</w:t>
      </w:r>
      <w:proofErr w:type="spellEnd"/>
      <w:r w:rsidR="00E55496" w:rsidRPr="00E55496">
        <w:t xml:space="preserve"> and perfused </w:t>
      </w:r>
      <w:proofErr w:type="spellStart"/>
      <w:r w:rsidR="00E55496" w:rsidRPr="00E55496">
        <w:t>transcardially</w:t>
      </w:r>
      <w:proofErr w:type="spellEnd"/>
      <w:r w:rsidR="00E55496" w:rsidRPr="00E55496">
        <w:t xml:space="preserve"> with cold </w:t>
      </w:r>
      <w:r w:rsidR="000A705B">
        <w:t>(4° C) phosphate-</w:t>
      </w:r>
      <w:r w:rsidR="00E55496" w:rsidRPr="00E55496">
        <w:t xml:space="preserve">buffered saline (PBS) followed by cold 4% paraformaldehyde (PFA) in PBS. Brains were extracted and stored overnight in PFA at 4°C. Fifty </w:t>
      </w:r>
      <w:proofErr w:type="spellStart"/>
      <w:r w:rsidR="00E55496" w:rsidRPr="00E55496">
        <w:t>μm</w:t>
      </w:r>
      <w:proofErr w:type="spellEnd"/>
      <w:r w:rsidR="00E55496" w:rsidRPr="00E55496">
        <w:t xml:space="preserve"> coronal sections were collected in serial order using a </w:t>
      </w:r>
      <w:proofErr w:type="spellStart"/>
      <w:r w:rsidR="00E55496" w:rsidRPr="00E55496">
        <w:t>vibratome</w:t>
      </w:r>
      <w:proofErr w:type="spellEnd"/>
      <w:r w:rsidR="00E55496" w:rsidRPr="00E55496">
        <w:t xml:space="preserve"> and collected in cold PBS (100 </w:t>
      </w:r>
      <w:proofErr w:type="spellStart"/>
      <w:r w:rsidR="00E55496" w:rsidRPr="00E55496">
        <w:t>μm</w:t>
      </w:r>
      <w:proofErr w:type="spellEnd"/>
      <w:r w:rsidR="00E55496" w:rsidRPr="00E55496">
        <w:t xml:space="preserve"> coronal sections were collected when solely verifying injection site and implant placement). </w:t>
      </w:r>
      <w:proofErr w:type="spellStart"/>
      <w:r w:rsidR="00E55496" w:rsidRPr="00E55496">
        <w:t>Immunostaining</w:t>
      </w:r>
      <w:proofErr w:type="spellEnd"/>
      <w:r w:rsidR="00E55496" w:rsidRPr="00E55496">
        <w:t xml:space="preserve"> involved washing sections in PBS with 0.2% triton (PBST) for 10-minutes (x3). Sections were blocked for 1 hour at room temperature in PBST and 5% normal goat serum (NGS) on a shaker. Sections were transferred to wells containing primary antibodies (1:5000 rabbit anti-c-</w:t>
      </w:r>
      <w:proofErr w:type="spellStart"/>
      <w:r w:rsidR="00E55496" w:rsidRPr="00E55496">
        <w:t>Fos</w:t>
      </w:r>
      <w:proofErr w:type="spellEnd"/>
      <w:r w:rsidR="00E55496" w:rsidRPr="00E55496">
        <w:t xml:space="preserve"> [</w:t>
      </w:r>
      <w:proofErr w:type="spellStart"/>
      <w:r w:rsidR="00E55496" w:rsidRPr="00E55496">
        <w:t>SySy</w:t>
      </w:r>
      <w:proofErr w:type="spellEnd"/>
      <w:r w:rsidR="00E55496" w:rsidRPr="00E55496">
        <w:t xml:space="preserve">]; 1:500 chicken anti-GFP [Invitrogen]) and allowed to incubate on a shaker overnight at 4°C. Sections were then washed in PBST for 10-min (x3), followed by 2-hour incubation with secondary antibody (1:200 </w:t>
      </w:r>
      <w:proofErr w:type="spellStart"/>
      <w:r w:rsidR="00E55496" w:rsidRPr="00E55496">
        <w:t>Alexa</w:t>
      </w:r>
      <w:proofErr w:type="spellEnd"/>
      <w:r w:rsidR="00E55496" w:rsidRPr="00E55496">
        <w:t xml:space="preserve"> 555 anti-rabbit [Invitrogen]; 1:200 </w:t>
      </w:r>
      <w:proofErr w:type="spellStart"/>
      <w:r w:rsidR="00E55496" w:rsidRPr="00E55496">
        <w:t>Alexa</w:t>
      </w:r>
      <w:proofErr w:type="spellEnd"/>
      <w:r w:rsidR="00E55496" w:rsidRPr="00E55496">
        <w:t xml:space="preserve"> 488 anti-chicken [Invitrogen]). </w:t>
      </w:r>
      <w:r w:rsidR="00E55496" w:rsidRPr="00E55496">
        <w:lastRenderedPageBreak/>
        <w:t xml:space="preserve">Following three additional 10-min washes in PBST, sections were mounted onto micro slides (VWR International, LLC). </w:t>
      </w:r>
      <w:proofErr w:type="spellStart"/>
      <w:r w:rsidR="00E55496" w:rsidRPr="00E55496">
        <w:t>Vectashield</w:t>
      </w:r>
      <w:proofErr w:type="spellEnd"/>
      <w:r w:rsidR="00E55496" w:rsidRPr="00E55496">
        <w:t xml:space="preserve"> Hard Set Mounting Medium with DAPI (Vector Laboratories, </w:t>
      </w:r>
      <w:proofErr w:type="spellStart"/>
      <w:r w:rsidR="00E55496" w:rsidRPr="00E55496">
        <w:t>Inc</w:t>
      </w:r>
      <w:proofErr w:type="spellEnd"/>
      <w:r w:rsidR="00E55496" w:rsidRPr="00E55496">
        <w:t>) was applied, slides were cover slipped, and allowed to dry overnight.</w:t>
      </w:r>
    </w:p>
    <w:p w14:paraId="18CA2185" w14:textId="77777777" w:rsidR="00E55496" w:rsidRPr="00E55496" w:rsidRDefault="00E55496" w:rsidP="00E55496"/>
    <w:p w14:paraId="1D7498A7" w14:textId="6875F1F1" w:rsidR="00E55496" w:rsidRPr="00E55496" w:rsidRDefault="00E55496" w:rsidP="00740891">
      <w:pPr>
        <w:pStyle w:val="Heading3"/>
      </w:pPr>
      <w:bookmarkStart w:id="128" w:name="_Toc415125967"/>
      <w:r w:rsidRPr="00E55496">
        <w:t>Cell counting</w:t>
      </w:r>
      <w:bookmarkEnd w:id="128"/>
    </w:p>
    <w:p w14:paraId="1D10EE06" w14:textId="52639C88" w:rsidR="00E55496" w:rsidRPr="00E55496" w:rsidRDefault="008B6CB2" w:rsidP="00E55496">
      <w:r>
        <w:tab/>
      </w:r>
      <w:r w:rsidR="00E55496" w:rsidRPr="00E55496">
        <w:t xml:space="preserve">The number of </w:t>
      </w:r>
      <w:proofErr w:type="spellStart"/>
      <w:r w:rsidR="00E55496" w:rsidRPr="00E55496">
        <w:t>eYFP</w:t>
      </w:r>
      <w:proofErr w:type="spellEnd"/>
      <w:r w:rsidR="00E55496" w:rsidRPr="00E55496">
        <w:t>- or c-</w:t>
      </w:r>
      <w:proofErr w:type="spellStart"/>
      <w:r w:rsidR="00E55496" w:rsidRPr="00E55496">
        <w:t>Fos</w:t>
      </w:r>
      <w:proofErr w:type="spellEnd"/>
      <w:r w:rsidR="00E55496" w:rsidRPr="00E55496">
        <w:t>-</w:t>
      </w:r>
      <w:proofErr w:type="spellStart"/>
      <w:r w:rsidR="00E55496" w:rsidRPr="00E55496">
        <w:t>immunoreactive</w:t>
      </w:r>
      <w:proofErr w:type="spellEnd"/>
      <w:r w:rsidR="00E55496" w:rsidRPr="00E55496">
        <w:t xml:space="preser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w:t>
      </w:r>
      <w:proofErr w:type="spellStart"/>
      <w:r w:rsidR="00E55496" w:rsidRPr="00E55496">
        <w:t>Zeise</w:t>
      </w:r>
      <w:proofErr w:type="spellEnd"/>
      <w:r w:rsidR="00E55496" w:rsidRPr="00E55496">
        <w:t xml:space="preserve"> LSM800, Germany) with a 20X objective. All animals were sacrificed 90 minutes post-assay or optical stimulation for </w:t>
      </w:r>
      <w:proofErr w:type="spellStart"/>
      <w:r w:rsidR="00E55496" w:rsidRPr="00E55496">
        <w:t>immunohistochemical</w:t>
      </w:r>
      <w:proofErr w:type="spellEnd"/>
      <w:r w:rsidR="00E55496" w:rsidRPr="00E55496">
        <w:t xml:space="preserve"> analyses. The number of </w:t>
      </w:r>
      <w:proofErr w:type="spellStart"/>
      <w:r w:rsidR="00E55496" w:rsidRPr="00E55496">
        <w:t>eYFP</w:t>
      </w:r>
      <w:proofErr w:type="spellEnd"/>
      <w:r w:rsidR="00E55496" w:rsidRPr="00E55496">
        <w:t>-positive and c-</w:t>
      </w:r>
      <w:proofErr w:type="spellStart"/>
      <w:r w:rsidR="00E55496" w:rsidRPr="00E55496">
        <w:t>Fos</w:t>
      </w:r>
      <w:proofErr w:type="spellEnd"/>
      <w:r w:rsidR="00E55496" w:rsidRPr="00E55496">
        <w:t xml:space="preserve">-positive cells in a set region of interest were quantified with </w:t>
      </w:r>
      <w:proofErr w:type="spellStart"/>
      <w:r w:rsidR="00E55496" w:rsidRPr="00E55496">
        <w:t>ImageJ</w:t>
      </w:r>
      <w:proofErr w:type="spellEnd"/>
      <w:r w:rsidR="00E55496" w:rsidRPr="00E55496">
        <w:t xml:space="preserve"> and averaged within each animal.</w:t>
      </w:r>
    </w:p>
    <w:p w14:paraId="2D882E3A" w14:textId="522BB3FC" w:rsidR="00E55496" w:rsidRPr="00E55496" w:rsidRDefault="008B6CB2" w:rsidP="00E55496">
      <w:r>
        <w:tab/>
      </w:r>
      <w:r w:rsidR="00E55496" w:rsidRPr="00E55496">
        <w:t xml:space="preserve">To calculate the percentage of re-activated cells we counted the number of </w:t>
      </w:r>
      <w:proofErr w:type="spellStart"/>
      <w:r w:rsidR="00E55496" w:rsidRPr="00E55496">
        <w:t>eYFP</w:t>
      </w:r>
      <w:proofErr w:type="spellEnd"/>
      <w:r w:rsidR="00E55496" w:rsidRPr="00E55496">
        <w:t>-positive, c-</w:t>
      </w:r>
      <w:proofErr w:type="spellStart"/>
      <w:r w:rsidR="00E55496" w:rsidRPr="00E55496">
        <w:t>Fos</w:t>
      </w:r>
      <w:proofErr w:type="spellEnd"/>
      <w:r w:rsidR="00E55496" w:rsidRPr="00E55496">
        <w:t xml:space="preserve">-positive cells, and both </w:t>
      </w:r>
      <w:proofErr w:type="spellStart"/>
      <w:r w:rsidR="00E55496" w:rsidRPr="00E55496">
        <w:t>eYFP</w:t>
      </w:r>
      <w:proofErr w:type="spellEnd"/>
      <w:r w:rsidR="00E55496" w:rsidRPr="00E55496">
        <w:t>- and c-</w:t>
      </w:r>
      <w:proofErr w:type="spellStart"/>
      <w:r w:rsidR="00E55496" w:rsidRPr="00E55496">
        <w:t>Fos</w:t>
      </w:r>
      <w:proofErr w:type="spellEnd"/>
      <w:r w:rsidR="00E55496" w:rsidRPr="00E55496">
        <w:t>-positive (Overlapped) cells. Re-activation was calculated as either (Overlap/</w:t>
      </w:r>
      <w:proofErr w:type="spellStart"/>
      <w:r w:rsidR="00E55496" w:rsidRPr="00E55496">
        <w:t>eYFP</w:t>
      </w:r>
      <w:proofErr w:type="spellEnd"/>
      <w:r w:rsidR="00E55496" w:rsidRPr="00E55496">
        <w:t>*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29" w:name="_Toc415125968"/>
      <w:r w:rsidRPr="00E55496">
        <w:lastRenderedPageBreak/>
        <w:t>In vivo calcium imaging</w:t>
      </w:r>
      <w:bookmarkEnd w:id="129"/>
      <w:r w:rsidRPr="00E55496">
        <w:t xml:space="preserve"> </w:t>
      </w:r>
    </w:p>
    <w:p w14:paraId="0F289C9D" w14:textId="77777777" w:rsidR="00E55496" w:rsidRPr="00E55496" w:rsidRDefault="00E55496" w:rsidP="00E55496">
      <w:r w:rsidRPr="00E55496">
        <w:tab/>
        <w:t>A miniaturized microscope (</w:t>
      </w:r>
      <w:proofErr w:type="spellStart"/>
      <w:r w:rsidRPr="00E55496">
        <w:t>Inscopix</w:t>
      </w:r>
      <w:proofErr w:type="spellEnd"/>
      <w:r w:rsidRPr="00E55496">
        <w:t>) was used to collect Ca</w:t>
      </w:r>
      <w:r w:rsidRPr="00E55496">
        <w:rPr>
          <w:vertAlign w:val="superscript"/>
        </w:rPr>
        <w:t>2+</w:t>
      </w:r>
      <w:r w:rsidRPr="00E55496">
        <w:t xml:space="preserve"> imaging videos in mice undergoing the fear reinstatement schedule. Videos were captured using </w:t>
      </w:r>
      <w:proofErr w:type="spellStart"/>
      <w:r w:rsidRPr="00E55496">
        <w:t>nVista</w:t>
      </w:r>
      <w:proofErr w:type="spellEnd"/>
      <w:r w:rsidRPr="00E55496">
        <w:t xml:space="preserve"> (</w:t>
      </w:r>
      <w:proofErr w:type="spellStart"/>
      <w:r w:rsidRPr="00E55496">
        <w:t>Inscopix</w:t>
      </w:r>
      <w:proofErr w:type="spellEnd"/>
      <w:r w:rsidRPr="00E55496">
        <w:t xml:space="preserve">)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w:t>
      </w:r>
      <w:proofErr w:type="spellStart"/>
      <w:r w:rsidRPr="00E55496">
        <w:t>bandpass</w:t>
      </w:r>
      <w:proofErr w:type="spellEnd"/>
      <w:r w:rsidRPr="00E55496">
        <w:t xml:space="preserve"> filtered, and motion corrected offline using </w:t>
      </w:r>
      <w:proofErr w:type="spellStart"/>
      <w:r w:rsidRPr="00E55496">
        <w:t>Inscopix</w:t>
      </w:r>
      <w:proofErr w:type="spellEnd"/>
      <w:r w:rsidRPr="00E55496">
        <w:t xml:space="preserve">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xml:space="preserve">. PCA/ICA putative cell masks were each manually inspected to verify that cells were accurately captured with high fidelity. Cells across imaging sessions were aligned and registered to each other using the automated </w:t>
      </w:r>
      <w:proofErr w:type="spellStart"/>
      <w:r w:rsidRPr="00E55496">
        <w:t>CellReg</w:t>
      </w:r>
      <w:proofErr w:type="spellEnd"/>
      <w:r w:rsidRPr="00E55496">
        <w:t xml:space="preserve"> software in </w:t>
      </w:r>
      <w:proofErr w:type="spellStart"/>
      <w:r w:rsidRPr="00E55496">
        <w:t>Matlab</w:t>
      </w:r>
      <w:proofErr w:type="spellEnd"/>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w:t>
      </w:r>
      <w:proofErr w:type="gramStart"/>
      <w:r w:rsidRPr="00E55496">
        <w:t>fear conditioning</w:t>
      </w:r>
      <w:proofErr w:type="gramEnd"/>
      <w:r w:rsidRPr="00E55496">
        <w:t xml:space="preserve">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30" w:name="_Toc415125969"/>
      <w:r>
        <w:lastRenderedPageBreak/>
        <w:t>Data Analysis</w:t>
      </w:r>
      <w:bookmarkEnd w:id="130"/>
    </w:p>
    <w:p w14:paraId="7B489A97" w14:textId="77777777" w:rsidR="00E55496" w:rsidRPr="00E55496" w:rsidRDefault="00E55496" w:rsidP="00E55496">
      <w:r w:rsidRPr="00E55496">
        <w:t>Data were analyzed using Prism (</w:t>
      </w:r>
      <w:proofErr w:type="spellStart"/>
      <w:r w:rsidRPr="00E55496">
        <w:t>GraphPad</w:t>
      </w:r>
      <w:proofErr w:type="spellEnd"/>
      <w:r w:rsidRPr="00E55496">
        <w:t xml:space="preserve">) as well as </w:t>
      </w:r>
      <w:proofErr w:type="spellStart"/>
      <w:r w:rsidRPr="00E55496">
        <w:t>Inscopix</w:t>
      </w:r>
      <w:proofErr w:type="spellEnd"/>
      <w:r w:rsidRPr="00E55496">
        <w:t xml:space="preserve"> </w:t>
      </w:r>
      <w:proofErr w:type="spellStart"/>
      <w:r w:rsidRPr="00E55496">
        <w:t>nVista</w:t>
      </w:r>
      <w:proofErr w:type="spellEnd"/>
      <w:r w:rsidRPr="00E55496">
        <w:t xml:space="preserve"> in conjunction with custom-made Python and </w:t>
      </w:r>
      <w:proofErr w:type="spellStart"/>
      <w:r w:rsidRPr="00E55496">
        <w:t>Matlab</w:t>
      </w:r>
      <w:proofErr w:type="spellEnd"/>
      <w:r w:rsidRPr="00E55496">
        <w:t xml:space="preserve"> scripts. Data were analyzed using paired t-tests (two factors) or with one-way and repeated measures ANOVAs (more than two factors), and Mann-Whitney U tests (two-tailed, corrected for multiple comparisons using false discovery rate adjustments). Post-hoc analyses (Newman-</w:t>
      </w:r>
      <w:proofErr w:type="spellStart"/>
      <w:r w:rsidRPr="00E55496">
        <w:t>Keuls</w:t>
      </w:r>
      <w:proofErr w:type="spellEnd"/>
      <w:r w:rsidRPr="00E55496">
        <w:t>)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31" w:name="_Toc415125970"/>
      <w:r>
        <w:t>Results</w:t>
      </w:r>
      <w:bookmarkEnd w:id="131"/>
      <w:r>
        <w:tab/>
      </w:r>
      <w:r>
        <w:tab/>
      </w:r>
    </w:p>
    <w:p w14:paraId="4426C2BD" w14:textId="4D34B429" w:rsidR="00833823" w:rsidRPr="00833823" w:rsidRDefault="00833823" w:rsidP="00833823">
      <w:pPr>
        <w:pStyle w:val="Heading3"/>
      </w:pPr>
      <w:bookmarkStart w:id="132" w:name="_Toc415125971"/>
      <w:r>
        <w:t>Behavioral Model of Fear Relapse</w:t>
      </w:r>
      <w:bookmarkEnd w:id="132"/>
    </w:p>
    <w:p w14:paraId="4CD19049" w14:textId="18CE660E" w:rsidR="00582824" w:rsidRDefault="00DD4C35" w:rsidP="00582824">
      <w:r>
        <w:tab/>
      </w:r>
      <w:r w:rsidR="00582824">
        <w:t>W</w:t>
      </w:r>
      <w:r w:rsidR="00582824" w:rsidRPr="00582824">
        <w:t>e first developed a behavioral protocol for fear reinstatement as 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Mice underwent CFC and subsequently, two extinction (EXT) sessions over two days, followed by an immediate shock (IS) in a novel context to reinstate the original fear memory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w:t>
      </w:r>
      <w:proofErr w:type="gramStart"/>
      <w:r w:rsidR="00582824" w:rsidRPr="003E05E6">
        <w:rPr>
          <w:b/>
        </w:rPr>
        <w:t>,b</w:t>
      </w:r>
      <w:proofErr w:type="gramEnd"/>
      <w:r w:rsidR="00582824" w:rsidRPr="00582824">
        <w:t>), but was not produced when an alternative stressor was utilized (</w:t>
      </w:r>
      <w:r w:rsidR="00582824" w:rsidRPr="003E05E6">
        <w:rPr>
          <w:b/>
        </w:rPr>
        <w:t xml:space="preserve">Figure </w:t>
      </w:r>
      <w:r w:rsidR="003E05E6" w:rsidRPr="003E05E6">
        <w:rPr>
          <w:b/>
        </w:rPr>
        <w:t>S.3</w:t>
      </w:r>
      <w:r w:rsidR="00582824" w:rsidRPr="003E05E6">
        <w:rPr>
          <w:b/>
        </w:rPr>
        <w:t>1f-h</w:t>
      </w:r>
      <w:r w:rsidR="00582824" w:rsidRPr="00582824">
        <w:t>).</w:t>
      </w:r>
    </w:p>
    <w:p w14:paraId="39BB0D2D" w14:textId="77777777" w:rsidR="00E04C2E" w:rsidRDefault="00E04C2E" w:rsidP="00582824"/>
    <w:p w14:paraId="4845ED6E" w14:textId="486BB39E" w:rsidR="00915838" w:rsidRDefault="00915838" w:rsidP="00915838">
      <w:pPr>
        <w:pStyle w:val="Heading3"/>
      </w:pPr>
      <w:bookmarkStart w:id="133" w:name="_Toc415125972"/>
      <w:r>
        <w:t xml:space="preserve">Reactivation of DG and BLA Ensembles </w:t>
      </w:r>
      <w:r w:rsidR="00F95172">
        <w:t>d</w:t>
      </w:r>
      <w:r>
        <w:t>uring Fear Relapse</w:t>
      </w:r>
      <w:bookmarkEnd w:id="133"/>
    </w:p>
    <w:p w14:paraId="1E990DA0" w14:textId="1657A14C" w:rsidR="00582824" w:rsidRPr="00582824" w:rsidRDefault="00582824" w:rsidP="00582824">
      <w:r w:rsidRPr="00582824">
        <w:tab/>
        <w:t xml:space="preserve">Next, we determined if the cells active during fear conditioning were preferentially re-activated throughout our behavioral schedule. We tagged cells active </w:t>
      </w:r>
      <w:r w:rsidRPr="00582824">
        <w:lastRenderedPageBreak/>
        <w:t>during fear conditioning by expressing an inducible,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We then measured c-</w:t>
      </w:r>
      <w:proofErr w:type="spellStart"/>
      <w:r w:rsidRPr="00582824">
        <w:t>Fos</w:t>
      </w:r>
      <w:proofErr w:type="spellEnd"/>
      <w:r w:rsidRPr="00582824">
        <w:t xml:space="preserve"> </w:t>
      </w:r>
      <w:proofErr w:type="spellStart"/>
      <w:r w:rsidRPr="00582824">
        <w:t>immunoreactivity</w:t>
      </w:r>
      <w:proofErr w:type="spellEnd"/>
      <w:r w:rsidRPr="00582824">
        <w:t xml:space="preserve"> and calculated overlap between the set of cells active during CFC (</w:t>
      </w:r>
      <w:proofErr w:type="spellStart"/>
      <w:r w:rsidRPr="00582824">
        <w:t>eYFP</w:t>
      </w:r>
      <w:proofErr w:type="spellEnd"/>
      <w:r w:rsidRPr="00E04C2E">
        <w:rPr>
          <w:vertAlign w:val="superscript"/>
        </w:rPr>
        <w:t>+</w:t>
      </w:r>
      <w:r w:rsidRPr="00582824">
        <w:t xml:space="preserve"> cells) and recently active cells (c-</w:t>
      </w:r>
      <w:proofErr w:type="spellStart"/>
      <w:r w:rsidRPr="00582824">
        <w:t>Fos</w:t>
      </w:r>
      <w:proofErr w:type="spellEnd"/>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0AC6314" w14:textId="22428E22" w:rsidR="00582824" w:rsidRPr="00582824" w:rsidRDefault="00582824" w:rsidP="00582824">
      <w:r w:rsidRPr="00582824">
        <w:tab/>
        <w:t>W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Pr="0077226D">
        <w:rPr>
          <w:b/>
        </w:rPr>
        <w:t xml:space="preserve">Figure </w:t>
      </w:r>
      <w:r w:rsidR="0077226D" w:rsidRPr="0077226D">
        <w:rPr>
          <w:b/>
        </w:rPr>
        <w:t>3.</w:t>
      </w:r>
      <w:r w:rsidRPr="0077226D">
        <w:rPr>
          <w:b/>
        </w:rPr>
        <w:t>1f</w:t>
      </w:r>
      <w:r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Pr="00582824">
        <w:t>,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CFC (</w:t>
      </w:r>
      <w:r w:rsidRPr="00A54DF6">
        <w:rPr>
          <w:b/>
        </w:rPr>
        <w:t xml:space="preserve">Figure </w:t>
      </w:r>
      <w:r w:rsidR="00A54DF6">
        <w:rPr>
          <w:b/>
        </w:rPr>
        <w:t>3.</w:t>
      </w:r>
      <w:r w:rsidRPr="00A54DF6">
        <w:rPr>
          <w:b/>
        </w:rPr>
        <w:t>1f</w:t>
      </w:r>
      <w:r w:rsidRPr="00582824">
        <w:t>). Additionally, freezing behavior correlated with overlaps in the DG across the FC-Recall, EXT-Recall, and IS-Recall groups (</w:t>
      </w:r>
      <w:r w:rsidRPr="00A54DF6">
        <w:rPr>
          <w:b/>
        </w:rPr>
        <w:t xml:space="preserve">Figure </w:t>
      </w:r>
      <w:r w:rsidR="00A54DF6">
        <w:rPr>
          <w:b/>
        </w:rPr>
        <w:t>3.</w:t>
      </w:r>
      <w:r w:rsidRPr="00A54DF6">
        <w:rPr>
          <w:b/>
        </w:rPr>
        <w:t>1g</w:t>
      </w:r>
      <w:r w:rsidRPr="00582824">
        <w:t>), indicating that DG fear ensemble re-activation is predictive of freezing.</w:t>
      </w:r>
    </w:p>
    <w:p w14:paraId="5B08273C" w14:textId="14F8B8D9" w:rsidR="00F95172" w:rsidRDefault="00582824" w:rsidP="00582824">
      <w:r w:rsidRPr="00582824">
        <w:tab/>
        <w:t xml:space="preserve">Previous reports have shown that the number of BLA cells active during both fear conditioning and fear memory recall correlates with freezing levels. Thus, we reasoned that if reinstatement re-engages the fear ensemble, the set of cells active during fear conditioning would be active again following reinstatement, and freezing during recall would correlate with cellular overlap. We found that, compared to EXT-Recall, mice exhibited more overlap in the BLA during the reinstating shock compared to the next day </w:t>
      </w:r>
      <w:r w:rsidRPr="00582824">
        <w:lastRenderedPageBreak/>
        <w:t>during IS-Recall (</w:t>
      </w:r>
      <w:r w:rsidRPr="00A54DF6">
        <w:rPr>
          <w:b/>
        </w:rPr>
        <w:t xml:space="preserve">Figure </w:t>
      </w:r>
      <w:r w:rsidR="00A54DF6" w:rsidRPr="00A54DF6">
        <w:rPr>
          <w:b/>
        </w:rPr>
        <w:t>3.</w:t>
      </w:r>
      <w:r w:rsidRPr="00A54DF6">
        <w:rPr>
          <w:b/>
        </w:rPr>
        <w:t>1h</w:t>
      </w:r>
      <w:r w:rsidRPr="00582824">
        <w:t>). However, we found no significant relationship between overlap in t</w:t>
      </w:r>
      <w:r w:rsidR="00DE0DE7">
        <w:t>he BLA and freezing (</w:t>
      </w:r>
      <w:r w:rsidR="00DE0DE7" w:rsidRPr="00A54DF6">
        <w:rPr>
          <w:b/>
        </w:rPr>
        <w:t xml:space="preserve">Figure </w:t>
      </w:r>
      <w:r w:rsidR="00A54DF6">
        <w:rPr>
          <w:b/>
        </w:rPr>
        <w:t>3.</w:t>
      </w:r>
      <w:r w:rsidR="00DE0DE7" w:rsidRPr="00A54DF6">
        <w:rPr>
          <w:b/>
        </w:rPr>
        <w:t>1i</w:t>
      </w:r>
      <w:r w:rsidR="00DE0DE7">
        <w:t>).</w:t>
      </w:r>
    </w:p>
    <w:p w14:paraId="3D1A33BF" w14:textId="77777777" w:rsidR="00673F89" w:rsidRDefault="00673F89" w:rsidP="00582824"/>
    <w:p w14:paraId="62D60FAC" w14:textId="73A84501" w:rsidR="00F95172" w:rsidRPr="00582824" w:rsidRDefault="00BC53C2" w:rsidP="002E1076">
      <w:pPr>
        <w:pStyle w:val="Heading3"/>
      </w:pPr>
      <w:bookmarkStart w:id="134" w:name="_Toc415125973"/>
      <w:r>
        <w:t xml:space="preserve">Relapse-Associated </w:t>
      </w:r>
      <w:r w:rsidR="00F95172">
        <w:t xml:space="preserve">Longitudinal Population Dynamics </w:t>
      </w:r>
      <w:r w:rsidR="002E1076">
        <w:t>with Calcium Imaging</w:t>
      </w:r>
      <w:bookmarkEnd w:id="134"/>
      <w:r w:rsidR="002E1076">
        <w:t xml:space="preserve"> </w:t>
      </w:r>
    </w:p>
    <w:p w14:paraId="415AE7F9" w14:textId="7FAF43DF" w:rsidR="00582824" w:rsidRDefault="00582824" w:rsidP="00582824">
      <w:pPr>
        <w:rPr>
          <w:noProof/>
        </w:rPr>
      </w:pPr>
      <w:r w:rsidRPr="00582824">
        <w:tab/>
        <w:t>Whereas our c-</w:t>
      </w:r>
      <w:proofErr w:type="spellStart"/>
      <w:r w:rsidRPr="00582824">
        <w:t>Fos</w:t>
      </w:r>
      <w:proofErr w:type="spellEnd"/>
      <w:r w:rsidRPr="00582824">
        <w:t xml:space="preserve">-based labeling system allowed for comparisons between activity of cells across two discrete </w:t>
      </w:r>
      <w:proofErr w:type="spellStart"/>
      <w:r w:rsidRPr="00582824">
        <w:t>timepoints</w:t>
      </w:r>
      <w:proofErr w:type="spellEnd"/>
      <w:r w:rsidRPr="00582824">
        <w:t xml:space="preserve">, 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 However, during IS-Recall, the population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xml:space="preserve">). Moreover, our BLA calcium imaging data successfully reveal a real-time rebound towards the CFC network state that, we speculate, our </w:t>
      </w:r>
      <w:proofErr w:type="spellStart"/>
      <w:r w:rsidRPr="00582824">
        <w:t>Fos</w:t>
      </w:r>
      <w:proofErr w:type="spellEnd"/>
      <w:r w:rsidRPr="00582824">
        <w:t>-</w:t>
      </w:r>
      <w:r w:rsidRPr="00582824">
        <w:lastRenderedPageBreak/>
        <w:t xml:space="preserve">based tagging and overlap analyses failed to capture due to the indirect relationship between calcium influx and </w:t>
      </w:r>
      <w:proofErr w:type="spellStart"/>
      <w:r w:rsidRPr="00582824">
        <w:t>Fos</w:t>
      </w:r>
      <w:proofErr w:type="spellEnd"/>
      <w:r w:rsidRPr="00582824">
        <w:t xml:space="preserve"> expression that is contingent on firing frequencies, cell-types, and brain area (</w:t>
      </w:r>
      <w:r w:rsidRPr="00DA491C">
        <w:rPr>
          <w:b/>
        </w:rPr>
        <w:t xml:space="preserve">Figure </w:t>
      </w:r>
      <w:r w:rsidR="00DA491C" w:rsidRPr="00DA491C">
        <w:rPr>
          <w:b/>
        </w:rPr>
        <w:t>3.</w:t>
      </w:r>
      <w:r w:rsidRPr="00DA491C">
        <w:rPr>
          <w:b/>
        </w:rPr>
        <w:t>1h</w:t>
      </w:r>
      <w:r w:rsidRPr="00582824">
        <w:t>). Overall, these data support the idea that the fear ensemble is physiologically involved in real-time during fear expression following fear relapse.</w:t>
      </w:r>
    </w:p>
    <w:p w14:paraId="4C063BA0" w14:textId="77777777" w:rsidR="00CC6A6E" w:rsidRDefault="00CC6A6E" w:rsidP="00582824"/>
    <w:p w14:paraId="262A5027" w14:textId="358BF234" w:rsidR="00CC6A6E" w:rsidRPr="00582824" w:rsidRDefault="00CC6A6E" w:rsidP="00F75698">
      <w:pPr>
        <w:pStyle w:val="Heading3"/>
      </w:pPr>
      <w:bookmarkStart w:id="135" w:name="_Toc415125974"/>
      <w:r>
        <w:t>Optogenetic Manipulation of Ensembles Controlling Fear Reinstatement and Relapse</w:t>
      </w:r>
      <w:bookmarkEnd w:id="135"/>
    </w:p>
    <w:p w14:paraId="5782112D" w14:textId="7F4429E6" w:rsidR="00582824" w:rsidRPr="00582824" w:rsidRDefault="00582824" w:rsidP="00582824">
      <w:r w:rsidRPr="00582824">
        <w:tab/>
        <w:t xml:space="preserve">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w:t>
      </w:r>
      <w:proofErr w:type="spellStart"/>
      <w:r w:rsidRPr="00582824">
        <w:t>archaerhodopsin</w:t>
      </w:r>
      <w:proofErr w:type="spellEnd"/>
      <w:r w:rsidRPr="00582824">
        <w:t xml:space="preserve"> (</w:t>
      </w:r>
      <w:proofErr w:type="spellStart"/>
      <w:r w:rsidRPr="00582824">
        <w:t>ArchT</w:t>
      </w:r>
      <w:proofErr w:type="spellEnd"/>
      <w:r w:rsidRPr="00582824">
        <w: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xml:space="preserve">). </w:t>
      </w:r>
      <w:proofErr w:type="spellStart"/>
      <w:proofErr w:type="gramStart"/>
      <w:r w:rsidRPr="00582824">
        <w:t>eYFP</w:t>
      </w:r>
      <w:proofErr w:type="spellEnd"/>
      <w:proofErr w:type="gramEnd"/>
      <w:r w:rsidRPr="00582824">
        <w:t xml:space="preserve"> controls did not show this decrease in freezing during optical inhibition, confirming that the behavioral effect was dependent on expression of </w:t>
      </w:r>
      <w:proofErr w:type="spellStart"/>
      <w:r w:rsidRPr="00582824">
        <w:t>ArchT</w:t>
      </w:r>
      <w:proofErr w:type="spellEnd"/>
      <w:r w:rsidRPr="00582824">
        <w:t xml:space="preserve"> (</w:t>
      </w:r>
      <w:r w:rsidRPr="0068373A">
        <w:rPr>
          <w:b/>
        </w:rPr>
        <w:t xml:space="preserve">Figure </w:t>
      </w:r>
      <w:r w:rsidR="0068373A" w:rsidRPr="0068373A">
        <w:rPr>
          <w:b/>
        </w:rPr>
        <w:t>3.</w:t>
      </w:r>
      <w:r w:rsidRPr="0068373A">
        <w:rPr>
          <w:b/>
        </w:rPr>
        <w:t>3f,g</w:t>
      </w:r>
      <w:r w:rsidRPr="00582824">
        <w:t>).</w:t>
      </w:r>
    </w:p>
    <w:p w14:paraId="33D9BD65" w14:textId="0E5B9AE7" w:rsidR="00582824" w:rsidRPr="00582824" w:rsidRDefault="000B6BA2" w:rsidP="00582824">
      <w:r>
        <w:tab/>
      </w:r>
      <w:r w:rsidR="00582824" w:rsidRPr="00582824">
        <w:t>Since the BLA fear ensemble was most highly active during the reinstating shock (</w:t>
      </w:r>
      <w:r w:rsidR="00582824" w:rsidRPr="008E17A8">
        <w:rPr>
          <w:b/>
        </w:rPr>
        <w:t xml:space="preserve">Figure </w:t>
      </w:r>
      <w:r w:rsidR="008E17A8" w:rsidRPr="008E17A8">
        <w:rPr>
          <w:b/>
        </w:rPr>
        <w:t>3.</w:t>
      </w:r>
      <w:r w:rsidR="00582824" w:rsidRPr="008E17A8">
        <w:rPr>
          <w:b/>
        </w:rPr>
        <w:t>1h</w:t>
      </w:r>
      <w:r w:rsidR="00582824" w:rsidRPr="00582824">
        <w:t xml:space="preserve">), we next probed whether activity of the BLA fear ensemble during the </w:t>
      </w:r>
      <w:r w:rsidR="00582824" w:rsidRPr="00582824">
        <w:lastRenderedPageBreak/>
        <w:t xml:space="preserve">reinstating shock is necessary or sufficient for fear reinstatement. To test necessity, we adopted a similar approach as above in order to express </w:t>
      </w:r>
      <w:proofErr w:type="spellStart"/>
      <w:r w:rsidR="00582824" w:rsidRPr="00582824">
        <w:t>ArchT</w:t>
      </w:r>
      <w:proofErr w:type="spellEnd"/>
      <w:r w:rsidR="00582824" w:rsidRPr="00582824">
        <w:t xml:space="preserve">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w:t>
      </w:r>
      <w:proofErr w:type="gramStart"/>
      <w:r w:rsidR="00582824" w:rsidRPr="008E17A8">
        <w:rPr>
          <w:b/>
        </w:rPr>
        <w:t>,b</w:t>
      </w:r>
      <w:proofErr w:type="gramEnd"/>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xml:space="preserve">). Surprisingly, mice that had the BLA fear ensemble inhibited did not freeze any less during Recall than </w:t>
      </w:r>
      <w:proofErr w:type="spellStart"/>
      <w:r w:rsidR="00582824" w:rsidRPr="00582824">
        <w:t>eYFP</w:t>
      </w:r>
      <w:proofErr w:type="spellEnd"/>
      <w:r w:rsidR="00582824" w:rsidRPr="00582824">
        <w:t xml:space="preserve">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proofErr w:type="spellStart"/>
      <w:r w:rsidR="009B7A26">
        <w:t>channelrhodopsin</w:t>
      </w:r>
      <w:proofErr w:type="spellEnd"/>
      <w:r w:rsidR="009B7A26">
        <w:t xml:space="preserve"> (</w:t>
      </w:r>
      <w:r w:rsidR="00582824" w:rsidRPr="00582824">
        <w:t>ChR2</w:t>
      </w:r>
      <w:r w:rsidR="009B7A26">
        <w:t>)</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1B3DEE">
        <w:rPr>
          <w:b/>
        </w:rPr>
        <w:t xml:space="preserve">Figure </w:t>
      </w:r>
      <w:r w:rsidR="001B3DEE" w:rsidRPr="001B3DEE">
        <w:rPr>
          <w:b/>
        </w:rPr>
        <w:t>S3.</w:t>
      </w:r>
      <w:r w:rsidR="00582824" w:rsidRPr="001B3DEE">
        <w:rPr>
          <w:b/>
        </w:rPr>
        <w:t>6a</w:t>
      </w:r>
      <w:r w:rsidR="00582824" w:rsidRPr="00582824">
        <w:t xml:space="preserve">). Mice that had the BLA fear ensemble stimulated did not freeze any more than </w:t>
      </w:r>
      <w:proofErr w:type="spellStart"/>
      <w:r w:rsidR="00582824" w:rsidRPr="00582824">
        <w:t>eYFP</w:t>
      </w:r>
      <w:proofErr w:type="spellEnd"/>
      <w:r w:rsidR="00582824" w:rsidRPr="00582824">
        <w:t xml:space="preserve"> controls (</w:t>
      </w:r>
      <w:r w:rsidR="00582824" w:rsidRPr="001B3DEE">
        <w:rPr>
          <w:b/>
        </w:rPr>
        <w:t xml:space="preserve">Figure </w:t>
      </w:r>
      <w:r w:rsidR="001B3DEE" w:rsidRPr="001B3DEE">
        <w:rPr>
          <w:b/>
        </w:rPr>
        <w:t>S3.</w:t>
      </w:r>
      <w:r w:rsidR="00582824" w:rsidRPr="001B3DEE">
        <w:rPr>
          <w:b/>
        </w:rPr>
        <w:t>6b</w:t>
      </w:r>
      <w:proofErr w:type="gramStart"/>
      <w:r w:rsidR="00582824" w:rsidRPr="001B3DEE">
        <w:rPr>
          <w:b/>
        </w:rPr>
        <w:t>,c</w:t>
      </w:r>
      <w:proofErr w:type="gramEnd"/>
      <w:r w:rsidR="00582824" w:rsidRPr="00582824">
        <w:t>). These results indicate that despite heightened activity of the BLA fear ensemble during shock reinstatement, activity of that population is neither necessary nor sufficient for fear reinstatement.</w:t>
      </w:r>
    </w:p>
    <w:p w14:paraId="4343A18F" w14:textId="4050D0EC"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582824" w:rsidRPr="00582824">
        <w:lastRenderedPageBreak/>
        <w:t>modifies the BLA and DG fear ensembles differently, such that BLA ensemble inhibition can no longer disrupt freezing, while DG ensemble inhibition still does.</w:t>
      </w:r>
    </w:p>
    <w:p w14:paraId="1499CAEF" w14:textId="67414CE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xposure—an unrelated experienc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These results are consistent with the notion that perturbing DG dynamics can produce a general modulation of freezing responses, while only inhibition of BLA fear cells disrupts freezing. Difference scores bet</w:t>
      </w:r>
      <w:r w:rsidR="001B3DEE">
        <w:t>ween freezing during light-on versus</w:t>
      </w:r>
      <w:r w:rsidRPr="00582824">
        <w:t xml:space="preserve"> light-off epochs revealed that inhibition of DG fear cells led to moderately less freezing during light-on epochs compared to </w:t>
      </w:r>
      <w:proofErr w:type="spellStart"/>
      <w:r w:rsidRPr="00582824">
        <w:t>eYFP</w:t>
      </w:r>
      <w:proofErr w:type="spellEnd"/>
      <w:r w:rsidRPr="00582824">
        <w:t xml:space="preserve">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36" w:name="_Toc415125975"/>
      <w:r>
        <w:t>Discussion</w:t>
      </w:r>
      <w:bookmarkEnd w:id="136"/>
    </w:p>
    <w:p w14:paraId="330AF1FE" w14:textId="19FFD8E7" w:rsidR="00424B5B" w:rsidRDefault="00097DF6" w:rsidP="00097DF6">
      <w:r>
        <w:tab/>
      </w:r>
      <w:r w:rsidRPr="00097DF6">
        <w:t xml:space="preserve">Together, these data suggest that both hippocampal and amygdala ensembles active during fear conditioning are necessary for fear reinstatement, providing new insight into the neural components underlying fear relapse. Further work exploring the competing interactions of networks of cells across fear learning and fear suppression </w:t>
      </w:r>
      <w:r w:rsidRPr="00097DF6">
        <w:lastRenderedPageBreak/>
        <w:t>could provide important insight into how the brain competes for the expression of fear throughout fear extinction and relapse</w:t>
      </w:r>
      <w:r w:rsidR="007D5AA2">
        <w:t xml:space="preserve"> </w:t>
      </w:r>
      <w:r w:rsidR="007D5AA2">
        <w:fldChar w:fldCharType="begin" w:fldLock="1"/>
      </w:r>
      <w:r w:rsidR="003226D8">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7D5AA2">
        <w:fldChar w:fldCharType="separate"/>
      </w:r>
      <w:r w:rsidR="007D5AA2" w:rsidRPr="007D5AA2">
        <w:rPr>
          <w:noProof/>
        </w:rPr>
        <w:t>(Clem and Schiller, 2016)</w:t>
      </w:r>
      <w:r w:rsidR="007D5AA2">
        <w:fldChar w:fldCharType="end"/>
      </w:r>
      <w:r w:rsidRPr="00097DF6">
        <w:t>. Moreover, identification of memory representations in the brain–or, engrams–that process aversive experiences that subsequently re-emerge during fear relapse could introduce a plausible route for treating trauma-related disorders, and these findings point to DG- and BLA-mediated engrams as key nodes contributing to the re-emergence of a contextual fear memory.</w:t>
      </w:r>
    </w:p>
    <w:p w14:paraId="194F4DCD" w14:textId="77777777" w:rsidR="00424B5B" w:rsidRDefault="00424B5B">
      <w:pPr>
        <w:tabs>
          <w:tab w:val="clear" w:pos="720"/>
        </w:tabs>
        <w:spacing w:line="240" w:lineRule="auto"/>
      </w:pPr>
      <w:r>
        <w:br w:type="page"/>
      </w:r>
    </w:p>
    <w:p w14:paraId="5F9BBE74" w14:textId="0F5FCE1B" w:rsidR="00140203" w:rsidRDefault="00140203" w:rsidP="00140203">
      <w:pPr>
        <w:pStyle w:val="BUFigureCaption"/>
      </w:pPr>
      <w:bookmarkStart w:id="137" w:name="_Toc410040897"/>
      <w:r w:rsidRPr="00480FA9">
        <w:lastRenderedPageBreak/>
        <w:t xml:space="preserve">Figure </w:t>
      </w:r>
      <w:r>
        <w:t>3.</w:t>
      </w:r>
      <w:r w:rsidRPr="00480FA9">
        <w:t xml:space="preserve">1. </w:t>
      </w:r>
      <w:proofErr w:type="gramStart"/>
      <w:r w:rsidRPr="00480FA9">
        <w:t>Histological characterization of fear reinstatement schedule.</w:t>
      </w:r>
      <w:bookmarkEnd w:id="137"/>
      <w:proofErr w:type="gramEnd"/>
      <w:r w:rsidRPr="00480FA9">
        <w:t xml:space="preserve"> </w:t>
      </w:r>
    </w:p>
    <w:p w14:paraId="7087A39F" w14:textId="50821420" w:rsidR="00140203" w:rsidRDefault="00F06B46">
      <w:pPr>
        <w:tabs>
          <w:tab w:val="clear" w:pos="720"/>
        </w:tabs>
        <w:spacing w:line="240" w:lineRule="auto"/>
      </w:pPr>
      <w:r>
        <w:rPr>
          <w:noProof/>
        </w:rPr>
        <w:drawing>
          <wp:inline distT="0" distB="0" distL="0" distR="0" wp14:anchorId="4985DA10" wp14:editId="28313AD1">
            <wp:extent cx="5255622" cy="6925377"/>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55622" cy="6925377"/>
                    </a:xfrm>
                    <a:prstGeom prst="rect">
                      <a:avLst/>
                    </a:prstGeom>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w:t>
      </w:r>
      <w:proofErr w:type="spellStart"/>
      <w:r w:rsidRPr="00480FA9">
        <w:t>Fos</w:t>
      </w:r>
      <w:proofErr w:type="spellEnd"/>
      <w:r w:rsidRPr="00480FA9">
        <w:t>.</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w:t>
      </w:r>
      <w:proofErr w:type="spellStart"/>
      <w:r w:rsidRPr="00480FA9">
        <w:t>eYFP</w:t>
      </w:r>
      <w:proofErr w:type="spellEnd"/>
      <w:r w:rsidRPr="00480FA9">
        <w:t xml:space="preserve">.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w:t>
      </w:r>
      <w:proofErr w:type="spellStart"/>
      <w:r w:rsidRPr="00480FA9">
        <w:t>eYFP</w:t>
      </w:r>
      <w:proofErr w:type="spellEnd"/>
      <w:r w:rsidRPr="00480FA9">
        <w:t>), c-</w:t>
      </w:r>
      <w:proofErr w:type="spellStart"/>
      <w:r w:rsidRPr="00480FA9">
        <w:t>Fos</w:t>
      </w:r>
      <w:proofErr w:type="spellEnd"/>
      <w:r w:rsidRPr="00140203">
        <w:rPr>
          <w:vertAlign w:val="superscript"/>
        </w:rPr>
        <w:t>+</w:t>
      </w:r>
      <w:r w:rsidRPr="00480FA9">
        <w:t xml:space="preserve"> cells (c</w:t>
      </w:r>
      <w:r w:rsidR="00F46FC5">
        <w:t>-</w:t>
      </w:r>
      <w:proofErr w:type="spellStart"/>
      <w:r w:rsidRPr="00480FA9">
        <w:t>Fos</w:t>
      </w:r>
      <w:proofErr w:type="spellEnd"/>
      <w:r w:rsidRPr="00480FA9">
        <w:t xml:space="preserve">), merged green and red channels (Merge). Yellow arrows designate double-positive cells. Top images are representative of high overlap, and </w:t>
      </w:r>
      <w:proofErr w:type="gramStart"/>
      <w:r w:rsidRPr="00480FA9">
        <w:t>bottom are</w:t>
      </w:r>
      <w:proofErr w:type="gramEnd"/>
      <w:r w:rsidRPr="00480FA9">
        <w:t xml:space="preserv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7777777" w:rsidR="00140203" w:rsidRDefault="00480FA9" w:rsidP="00E76B5C">
      <w:pPr>
        <w:pStyle w:val="ListParagraph"/>
        <w:numPr>
          <w:ilvl w:val="0"/>
          <w:numId w:val="11"/>
        </w:numPr>
      </w:pPr>
      <w:r w:rsidRPr="00480FA9">
        <w:t>Quantitative analysis of overlap between FC-tagged cells and c-</w:t>
      </w:r>
      <w:proofErr w:type="spellStart"/>
      <w:r w:rsidRPr="00480FA9">
        <w:t>Fos</w:t>
      </w:r>
      <w:proofErr w:type="spellEnd"/>
      <w:r w:rsidRPr="00140203">
        <w:rPr>
          <w:vertAlign w:val="superscript"/>
        </w:rPr>
        <w:t>+</w:t>
      </w:r>
      <w:r w:rsidRPr="00480FA9">
        <w:t xml:space="preserve"> cells in each group. Overlap between FC-tagged cells and </w:t>
      </w:r>
      <w:proofErr w:type="gramStart"/>
      <w:r w:rsidRPr="00480FA9">
        <w:t>c-</w:t>
      </w:r>
      <w:proofErr w:type="spellStart"/>
      <w:r w:rsidRPr="00480FA9">
        <w:t>Fos</w:t>
      </w:r>
      <w:proofErr w:type="spellEnd"/>
      <w:r w:rsidRPr="00140203">
        <w:rPr>
          <w:vertAlign w:val="superscript"/>
        </w:rPr>
        <w:t>+</w:t>
      </w:r>
      <w:r w:rsidRPr="00480FA9">
        <w:t xml:space="preserve"> cells was</w:t>
      </w:r>
      <w:proofErr w:type="gramEnd"/>
      <w:r w:rsidRPr="00480FA9">
        <w:t xml:space="preserve"> high after FC and significantly decreased following EXT. While overlap remained low during the reinstating shock, it significantly increased during Recall after reinstatement. (</w:t>
      </w:r>
      <w:proofErr w:type="gramStart"/>
      <w:r w:rsidRPr="00480FA9">
        <w:t>n</w:t>
      </w:r>
      <w:proofErr w:type="gramEnd"/>
      <w:r w:rsidRPr="00480FA9">
        <w:t xml:space="preserve"> = 12 sections per group, i.e. 4 mice and 3 sections per mouse; *P &lt; 0.05, **P &lt; 0.01, ***P &lt; 0.001, ****P &lt; 0.0001; left graph: F</w:t>
      </w:r>
      <w:r w:rsidRPr="00140203">
        <w:rPr>
          <w:vertAlign w:val="subscript"/>
        </w:rPr>
        <w:t xml:space="preserve">3,44 </w:t>
      </w:r>
      <w:r w:rsidRPr="00480FA9">
        <w:t>= 24.16; right graph: F</w:t>
      </w:r>
      <w:r w:rsidRPr="00140203">
        <w:rPr>
          <w:vertAlign w:val="subscript"/>
        </w:rPr>
        <w:t xml:space="preserve">3,44 </w:t>
      </w:r>
      <w:r w:rsidRPr="00480FA9">
        <w:t xml:space="preserve">= 68.25; one-way ANOVA followed by </w:t>
      </w:r>
      <w:proofErr w:type="spellStart"/>
      <w:r w:rsidRPr="00480FA9">
        <w:t>Tukey’s</w:t>
      </w:r>
      <w:proofErr w:type="spellEnd"/>
      <w:r w:rsidRPr="00480FA9">
        <w:t xml:space="preserve"> test). Counts were normalized to % of </w:t>
      </w:r>
      <w:proofErr w:type="spellStart"/>
      <w:r w:rsidRPr="00480FA9">
        <w:t>eYFP</w:t>
      </w:r>
      <w:proofErr w:type="spellEnd"/>
      <w:r w:rsidRPr="00480FA9">
        <w:t xml:space="preserve">+ cells in the left graph and to ROI area size in the right graph. </w:t>
      </w:r>
    </w:p>
    <w:p w14:paraId="6A13FD2D" w14:textId="77777777" w:rsidR="00140203" w:rsidRDefault="00480FA9" w:rsidP="00E76B5C">
      <w:pPr>
        <w:pStyle w:val="ListParagraph"/>
        <w:numPr>
          <w:ilvl w:val="0"/>
          <w:numId w:val="11"/>
        </w:numPr>
      </w:pPr>
      <w:r w:rsidRPr="00480FA9">
        <w:lastRenderedPageBreak/>
        <w:t>Linear regression between average freezing during Recall and overlap in the DG demonstrates that overlap in the DG is predictive of freezing (n = 12 mice; F</w:t>
      </w:r>
      <w:r w:rsidRPr="00140203">
        <w:rPr>
          <w:vertAlign w:val="subscript"/>
        </w:rPr>
        <w:t>1</w:t>
      </w:r>
      <w:proofErr w:type="gramStart"/>
      <w:r w:rsidRPr="00140203">
        <w:rPr>
          <w:vertAlign w:val="subscript"/>
        </w:rPr>
        <w:t>,10</w:t>
      </w:r>
      <w:proofErr w:type="gramEnd"/>
      <w:r w:rsidRPr="00480FA9">
        <w:t xml:space="preserve"> = 6.344; *P = 0.0305; R</w:t>
      </w:r>
      <w:r w:rsidRPr="00140203">
        <w:rPr>
          <w:vertAlign w:val="superscript"/>
        </w:rPr>
        <w:t>2</w:t>
      </w:r>
      <w:r w:rsidRPr="00480FA9">
        <w:t xml:space="preserve"> = 0.3882; linear regression). </w:t>
      </w:r>
    </w:p>
    <w:p w14:paraId="41525AE3" w14:textId="77777777" w:rsidR="00140203" w:rsidRDefault="00480FA9" w:rsidP="00E76B5C">
      <w:pPr>
        <w:pStyle w:val="ListParagraph"/>
        <w:numPr>
          <w:ilvl w:val="0"/>
          <w:numId w:val="11"/>
        </w:numPr>
      </w:pPr>
      <w:r w:rsidRPr="00480FA9">
        <w:t xml:space="preserve">Same as quantification in f, but for BLA. When counts were normalized to % of </w:t>
      </w:r>
      <w:proofErr w:type="spellStart"/>
      <w:r w:rsidRPr="00480FA9">
        <w:t>eYFP</w:t>
      </w:r>
      <w:proofErr w:type="spellEnd"/>
      <w:r w:rsidRPr="001515DE">
        <w:rPr>
          <w:vertAlign w:val="superscript"/>
        </w:rPr>
        <w:t>+</w:t>
      </w:r>
      <w:r w:rsidRPr="00480FA9">
        <w:t xml:space="preserve"> cells, there was significantly higher overlap in the BLA immediately after the shock, compared to the next day during Recall (from left to right: n = 34 slices from 4 mice, n = 37 slices from 4 mice, n = 42 slices from 4 mice; *P &lt; 0.05; left graph: F</w:t>
      </w:r>
      <w:r w:rsidRPr="00140203">
        <w:rPr>
          <w:vertAlign w:val="subscript"/>
        </w:rPr>
        <w:t>2</w:t>
      </w:r>
      <w:proofErr w:type="gramStart"/>
      <w:r w:rsidRPr="00140203">
        <w:rPr>
          <w:vertAlign w:val="subscript"/>
        </w:rPr>
        <w:t>,110</w:t>
      </w:r>
      <w:proofErr w:type="gramEnd"/>
      <w:r w:rsidRPr="00480FA9">
        <w:t xml:space="preserve"> = 2.271; right graph: F</w:t>
      </w:r>
      <w:r w:rsidRPr="00140203">
        <w:rPr>
          <w:vertAlign w:val="subscript"/>
        </w:rPr>
        <w:t>2,110</w:t>
      </w:r>
      <w:r w:rsidRPr="00480FA9">
        <w:t xml:space="preserve"> = 4.405; one-way ANOVA followed by </w:t>
      </w:r>
      <w:proofErr w:type="spellStart"/>
      <w:r w:rsidRPr="00480FA9">
        <w:t>Tukey’s</w:t>
      </w:r>
      <w:proofErr w:type="spellEnd"/>
      <w:r w:rsidRPr="00480FA9">
        <w:t xml:space="preserve"> test). </w:t>
      </w:r>
    </w:p>
    <w:p w14:paraId="7324EFCF" w14:textId="0F758D03" w:rsidR="00480FA9" w:rsidRPr="00480FA9" w:rsidRDefault="00480FA9" w:rsidP="00E76B5C">
      <w:pPr>
        <w:pStyle w:val="ListParagraph"/>
        <w:numPr>
          <w:ilvl w:val="0"/>
          <w:numId w:val="11"/>
        </w:numPr>
      </w:pPr>
      <w:r w:rsidRPr="00480FA9">
        <w:t>Linear regression between average freezing during Recall and overlap in the BLA across the IS-Recall and EXT-Recall groups. There was no significant relationship between the two measures (n = 8 mice; F</w:t>
      </w:r>
      <w:r w:rsidRPr="00140203">
        <w:rPr>
          <w:vertAlign w:val="subscript"/>
        </w:rPr>
        <w:t>1</w:t>
      </w:r>
      <w:proofErr w:type="gramStart"/>
      <w:r w:rsidRPr="00140203">
        <w:rPr>
          <w:vertAlign w:val="subscript"/>
        </w:rPr>
        <w:t>,6</w:t>
      </w:r>
      <w:proofErr w:type="gramEnd"/>
      <w:r w:rsidRPr="00480FA9">
        <w:t xml:space="preserve"> = 2.158; linear regression).</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8" w:name="_Toc410040898"/>
      <w:r w:rsidRPr="00044DB9">
        <w:lastRenderedPageBreak/>
        <w:t xml:space="preserve">Figure </w:t>
      </w:r>
      <w:r w:rsidR="00254CF0">
        <w:t>3.</w:t>
      </w:r>
      <w:r w:rsidRPr="00044DB9">
        <w:t xml:space="preserve">2. </w:t>
      </w:r>
      <w:proofErr w:type="gramStart"/>
      <w:r w:rsidRPr="00044DB9">
        <w:rPr>
          <w:i/>
          <w:iCs/>
        </w:rPr>
        <w:t xml:space="preserve">In vivo </w:t>
      </w:r>
      <w:r w:rsidRPr="00044DB9">
        <w:t>calcium imaging in mice undergoin</w:t>
      </w:r>
      <w:r>
        <w:t>g fear reinstatement paradigm.</w:t>
      </w:r>
      <w:bookmarkEnd w:id="138"/>
      <w:proofErr w:type="gramEnd"/>
      <w:r>
        <w:t xml:space="preserve"> </w:t>
      </w:r>
    </w:p>
    <w:p w14:paraId="388DF6A4" w14:textId="3900DEBC" w:rsidR="00480FA9" w:rsidRDefault="0042105D">
      <w:pPr>
        <w:tabs>
          <w:tab w:val="clear" w:pos="720"/>
        </w:tabs>
        <w:spacing w:line="240" w:lineRule="auto"/>
      </w:pPr>
      <w:r>
        <w:rPr>
          <w:noProof/>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Example fields of view in CA1- (top) and BLA-implanted mice (bottom</w:t>
      </w:r>
      <w:proofErr w:type="gramStart"/>
      <w:r w:rsidRPr="00044DB9">
        <w:t>),</w:t>
      </w:r>
      <w:proofErr w:type="gramEnd"/>
      <w:r w:rsidRPr="00044DB9">
        <w:t xml:space="preserve">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w:t>
      </w:r>
      <w:proofErr w:type="gramStart"/>
      <w:r w:rsidRPr="00044DB9">
        <w:t>fear conditioning</w:t>
      </w:r>
      <w:proofErr w:type="gramEnd"/>
      <w:r w:rsidRPr="00044DB9">
        <w:t xml:space="preserve">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39" w:name="_Toc410040899"/>
      <w:r w:rsidRPr="007E52F4">
        <w:lastRenderedPageBreak/>
        <w:t xml:space="preserve">Figure </w:t>
      </w:r>
      <w:r>
        <w:t>3.</w:t>
      </w:r>
      <w:r w:rsidRPr="007E52F4">
        <w:t>3. Optical inhibition of the DG or BLA fear ensemble disrupts reinstated fear.</w:t>
      </w:r>
      <w:bookmarkEnd w:id="139"/>
    </w:p>
    <w:p w14:paraId="247253F5" w14:textId="1C8F77B6" w:rsidR="0042105D" w:rsidRDefault="007E52F4">
      <w:pPr>
        <w:tabs>
          <w:tab w:val="clear" w:pos="720"/>
        </w:tabs>
        <w:spacing w:line="240" w:lineRule="auto"/>
      </w:pPr>
      <w:r>
        <w:rPr>
          <w:noProof/>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w:t>
      </w:r>
      <w:proofErr w:type="spellStart"/>
      <w:r>
        <w:t>ArchT-eYFP</w:t>
      </w:r>
      <w:proofErr w:type="spellEnd"/>
      <w:r>
        <w:t xml:space="preserve">.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w:t>
      </w:r>
      <w:proofErr w:type="gramStart"/>
      <w:r>
        <w:t>d</w:t>
      </w:r>
      <w:proofErr w:type="gramEnd"/>
      <w:r>
        <w:t xml:space="preserve">-g) </w:t>
      </w:r>
      <w:r w:rsidR="007E52F4" w:rsidRPr="007E52F4">
        <w:t xml:space="preserve">Line graphs: 2-minute light OFF and ON epochs during Recall for the </w:t>
      </w:r>
      <w:proofErr w:type="gramStart"/>
      <w:r w:rsidR="007E52F4" w:rsidRPr="007E52F4">
        <w:t xml:space="preserve">two </w:t>
      </w:r>
      <w:r w:rsidR="00346CE8">
        <w:t xml:space="preserve"> </w:t>
      </w:r>
      <w:r w:rsidR="007E52F4" w:rsidRPr="007E52F4">
        <w:t>experimental</w:t>
      </w:r>
      <w:proofErr w:type="gramEnd"/>
      <w:r w:rsidR="007E52F4" w:rsidRPr="007E52F4">
        <w:t xml:space="preserve"> </w:t>
      </w:r>
      <w:proofErr w:type="spellStart"/>
      <w:r w:rsidR="007E52F4" w:rsidRPr="007E52F4">
        <w:t>ArchT</w:t>
      </w:r>
      <w:proofErr w:type="spellEnd"/>
      <w:r w:rsidR="007E52F4" w:rsidRPr="007E52F4">
        <w:t xml:space="preserve"> groups (DG </w:t>
      </w:r>
      <w:proofErr w:type="spellStart"/>
      <w:r w:rsidR="007E52F4" w:rsidRPr="007E52F4">
        <w:t>Exp</w:t>
      </w:r>
      <w:proofErr w:type="spellEnd"/>
      <w:r w:rsidR="007E52F4" w:rsidRPr="007E52F4">
        <w:t xml:space="preserve"> &amp; BLA </w:t>
      </w:r>
      <w:proofErr w:type="spellStart"/>
      <w:r w:rsidR="007E52F4" w:rsidRPr="007E52F4">
        <w:t>Exp</w:t>
      </w:r>
      <w:proofErr w:type="spellEnd"/>
      <w:r w:rsidR="007E52F4" w:rsidRPr="007E52F4">
        <w:t>) and the two control no-</w:t>
      </w:r>
      <w:proofErr w:type="spellStart"/>
      <w:r w:rsidR="007E52F4" w:rsidRPr="007E52F4">
        <w:t>opsin</w:t>
      </w:r>
      <w:proofErr w:type="spellEnd"/>
      <w:r w:rsidR="007E52F4" w:rsidRPr="007E52F4">
        <w:t xml:space="preserve"> groups (DG </w:t>
      </w:r>
      <w:proofErr w:type="spellStart"/>
      <w:r w:rsidR="007E52F4" w:rsidRPr="007E52F4">
        <w:t>eYFP</w:t>
      </w:r>
      <w:proofErr w:type="spellEnd"/>
      <w:r w:rsidR="007E52F4" w:rsidRPr="007E52F4">
        <w:t xml:space="preserve"> &amp; BLA </w:t>
      </w:r>
      <w:proofErr w:type="spellStart"/>
      <w:r w:rsidR="007E52F4" w:rsidRPr="007E52F4">
        <w:t>eYFP</w:t>
      </w:r>
      <w:proofErr w:type="spellEnd"/>
      <w:r w:rsidR="007E52F4" w:rsidRPr="007E52F4">
        <w:t xml:space="preserve">).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 xml:space="preserve">DG </w:t>
      </w:r>
      <w:proofErr w:type="spellStart"/>
      <w:r w:rsidRPr="007E52F4">
        <w:t>Exp</w:t>
      </w:r>
      <w:proofErr w:type="spellEnd"/>
      <w:r w:rsidRPr="007E52F4">
        <w:t xml:space="preserve">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 xml:space="preserve">DG </w:t>
      </w:r>
      <w:proofErr w:type="spellStart"/>
      <w:r w:rsidRPr="007E52F4">
        <w:t>eYFP</w:t>
      </w:r>
      <w:proofErr w:type="spellEnd"/>
      <w:r w:rsidRPr="007E52F4">
        <w:t xml:space="preserve"> Recall (t</w:t>
      </w:r>
      <w:r w:rsidRPr="00E24DA6">
        <w:rPr>
          <w:vertAlign w:val="subscript"/>
        </w:rPr>
        <w:t>21</w:t>
      </w:r>
      <w:r w:rsidRPr="007E52F4">
        <w:t xml:space="preserve"> = 0.05067, </w:t>
      </w:r>
      <w:proofErr w:type="spellStart"/>
      <w:r w:rsidRPr="007E52F4">
        <w:t>n.s</w:t>
      </w:r>
      <w:proofErr w:type="spellEnd"/>
      <w:r w:rsidRPr="007E52F4">
        <w:t xml:space="preserve">., P = 0.9600; paired t-test; n = 22 paired epochs from 11 mice). </w:t>
      </w:r>
    </w:p>
    <w:p w14:paraId="55E82082" w14:textId="77777777" w:rsidR="00E24DA6" w:rsidRDefault="007E52F4" w:rsidP="00E76B5C">
      <w:pPr>
        <w:pStyle w:val="ListParagraph"/>
        <w:numPr>
          <w:ilvl w:val="0"/>
          <w:numId w:val="13"/>
        </w:numPr>
      </w:pPr>
      <w:r w:rsidRPr="007E52F4">
        <w:t xml:space="preserve">BLA </w:t>
      </w:r>
      <w:proofErr w:type="spellStart"/>
      <w:r w:rsidRPr="007E52F4">
        <w:t>eYFP</w:t>
      </w:r>
      <w:proofErr w:type="spellEnd"/>
      <w:r w:rsidRPr="007E52F4">
        <w:t xml:space="preserve"> Recall (t</w:t>
      </w:r>
      <w:r w:rsidRPr="00E24DA6">
        <w:rPr>
          <w:vertAlign w:val="subscript"/>
        </w:rPr>
        <w:t>15</w:t>
      </w:r>
      <w:r w:rsidRPr="007E52F4">
        <w:t xml:space="preserve"> = 0.3915, </w:t>
      </w:r>
      <w:proofErr w:type="spellStart"/>
      <w:r w:rsidRPr="007E52F4">
        <w:t>n.s</w:t>
      </w:r>
      <w:proofErr w:type="spellEnd"/>
      <w:r w:rsidRPr="007E52F4">
        <w:t xml:space="preserve">.,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w:t>
      </w:r>
      <w:r w:rsidRPr="007E52F4">
        <w:lastRenderedPageBreak/>
        <w:t xml:space="preserve">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w:t>
      </w:r>
      <w:proofErr w:type="spellStart"/>
      <w:proofErr w:type="gramStart"/>
      <w:r w:rsidRPr="007E52F4">
        <w:t>i</w:t>
      </w:r>
      <w:proofErr w:type="gramEnd"/>
      <w:r w:rsidRPr="007E52F4">
        <w:t>,j</w:t>
      </w:r>
      <w:proofErr w:type="spellEnd"/>
      <w:r w:rsidRPr="007E52F4">
        <w:t xml:space="preserve">) </w:t>
      </w:r>
      <w:proofErr w:type="gramStart"/>
      <w:r w:rsidRPr="007E52F4">
        <w:t>Same</w:t>
      </w:r>
      <w:proofErr w:type="gramEnd"/>
      <w:r w:rsidRPr="007E52F4">
        <w:t xml:space="preserve"> line and bar graphs as in d-g, but for the behavioral design in h. </w:t>
      </w:r>
    </w:p>
    <w:p w14:paraId="42E0D462" w14:textId="77777777" w:rsidR="00E24DA6" w:rsidRDefault="007E52F4" w:rsidP="00E76B5C">
      <w:pPr>
        <w:pStyle w:val="ListParagraph"/>
        <w:numPr>
          <w:ilvl w:val="0"/>
          <w:numId w:val="13"/>
        </w:numPr>
      </w:pPr>
      <w:r w:rsidRPr="007E52F4">
        <w:t xml:space="preserve">DG </w:t>
      </w:r>
      <w:proofErr w:type="spellStart"/>
      <w:r w:rsidRPr="007E52F4">
        <w:t>Pos</w:t>
      </w:r>
      <w:proofErr w:type="spellEnd"/>
      <w:r w:rsidRPr="007E52F4">
        <w:t xml:space="preserve"> Recall (t</w:t>
      </w:r>
      <w:r w:rsidRPr="00E24DA6">
        <w:rPr>
          <w:vertAlign w:val="subscript"/>
        </w:rPr>
        <w:t>23</w:t>
      </w:r>
      <w:r w:rsidRPr="007E52F4">
        <w:t xml:space="preserve"> = 2.053, </w:t>
      </w:r>
      <w:proofErr w:type="spellStart"/>
      <w:r w:rsidRPr="007E52F4">
        <w:t>n.s</w:t>
      </w:r>
      <w:proofErr w:type="spellEnd"/>
      <w:r w:rsidRPr="007E52F4">
        <w:t xml:space="preserve">., P = 0.0516; paired t-test; n = 24 paired epochs from 12 mice). </w:t>
      </w:r>
    </w:p>
    <w:p w14:paraId="79B46E4C" w14:textId="77777777" w:rsidR="00E24DA6" w:rsidRDefault="007E52F4" w:rsidP="00E76B5C">
      <w:pPr>
        <w:pStyle w:val="ListParagraph"/>
        <w:numPr>
          <w:ilvl w:val="0"/>
          <w:numId w:val="13"/>
        </w:numPr>
      </w:pPr>
      <w:r w:rsidRPr="007E52F4">
        <w:t xml:space="preserve">BLA </w:t>
      </w:r>
      <w:proofErr w:type="spellStart"/>
      <w:r w:rsidRPr="007E52F4">
        <w:t>Pos</w:t>
      </w:r>
      <w:proofErr w:type="spellEnd"/>
      <w:r w:rsidRPr="007E52F4">
        <w:t xml:space="preserve"> Recall (t</w:t>
      </w:r>
      <w:r w:rsidRPr="00E24DA6">
        <w:rPr>
          <w:vertAlign w:val="subscript"/>
        </w:rPr>
        <w:t>15</w:t>
      </w:r>
      <w:r w:rsidRPr="007E52F4">
        <w:t xml:space="preserve"> = 0.1986, </w:t>
      </w:r>
      <w:proofErr w:type="spellStart"/>
      <w:r w:rsidRPr="007E52F4">
        <w:t>n.s</w:t>
      </w:r>
      <w:proofErr w:type="spellEnd"/>
      <w:r w:rsidRPr="007E52F4">
        <w:t xml:space="preserve">.,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w:t>
      </w:r>
      <w:proofErr w:type="spellStart"/>
      <w:r w:rsidRPr="007E52F4">
        <w:t>Exp</w:t>
      </w:r>
      <w:proofErr w:type="spellEnd"/>
      <w:r w:rsidRPr="007E52F4">
        <w:t xml:space="preserve">, </w:t>
      </w:r>
      <w:proofErr w:type="spellStart"/>
      <w:r w:rsidRPr="007E52F4">
        <w:t>Pos</w:t>
      </w:r>
      <w:proofErr w:type="spellEnd"/>
      <w:r w:rsidRPr="007E52F4">
        <w:t xml:space="preserve">, </w:t>
      </w:r>
      <w:proofErr w:type="spellStart"/>
      <w:r w:rsidRPr="007E52F4">
        <w:t>eYFP</w:t>
      </w:r>
      <w:proofErr w:type="spellEnd"/>
      <w:r w:rsidRPr="007E52F4">
        <w:t xml:space="preserve">), calculated as freezing in light ON epoch – freezing in light OFF epoch, for each set of epochs for each mouse. There was a strong trend towards a decrease in freezing in the light ON epoch in the </w:t>
      </w:r>
      <w:proofErr w:type="spellStart"/>
      <w:r w:rsidRPr="007E52F4">
        <w:t>Exp</w:t>
      </w:r>
      <w:proofErr w:type="spellEnd"/>
      <w:r w:rsidRPr="007E52F4">
        <w:t xml:space="preserve"> group vs. the </w:t>
      </w:r>
      <w:proofErr w:type="spellStart"/>
      <w:r w:rsidRPr="007E52F4">
        <w:t>eYFP</w:t>
      </w:r>
      <w:proofErr w:type="spellEnd"/>
      <w:r w:rsidRPr="007E52F4">
        <w:t xml:space="preserve"> group, and there was no difference in the </w:t>
      </w:r>
      <w:proofErr w:type="spellStart"/>
      <w:r w:rsidRPr="007E52F4">
        <w:t>Pos</w:t>
      </w:r>
      <w:proofErr w:type="spellEnd"/>
      <w:r w:rsidRPr="007E52F4">
        <w:t xml:space="preserve"> vs. </w:t>
      </w:r>
      <w:proofErr w:type="spellStart"/>
      <w:r w:rsidRPr="007E52F4">
        <w:t>eYFP</w:t>
      </w:r>
      <w:proofErr w:type="spellEnd"/>
      <w:r w:rsidRPr="007E52F4">
        <w:t xml:space="preserve"> groups (from left to right: n = 25 scores from 13 mice, 24 scores from 12 mice, 22 scores from 11 mice; F</w:t>
      </w:r>
      <w:r w:rsidRPr="00E24DA6">
        <w:rPr>
          <w:vertAlign w:val="subscript"/>
        </w:rPr>
        <w:t>2</w:t>
      </w:r>
      <w:proofErr w:type="gramStart"/>
      <w:r w:rsidRPr="00E24DA6">
        <w:rPr>
          <w:vertAlign w:val="subscript"/>
        </w:rPr>
        <w:t>,68</w:t>
      </w:r>
      <w:proofErr w:type="gramEnd"/>
      <w:r w:rsidRPr="007E52F4">
        <w:t xml:space="preserve"> = 2.351, P = 0.1030; DG </w:t>
      </w:r>
      <w:proofErr w:type="spellStart"/>
      <w:r w:rsidRPr="007E52F4">
        <w:t>Exp</w:t>
      </w:r>
      <w:proofErr w:type="spellEnd"/>
      <w:r w:rsidRPr="007E52F4">
        <w:t xml:space="preserve"> vs. DG </w:t>
      </w:r>
      <w:proofErr w:type="spellStart"/>
      <w:r w:rsidRPr="007E52F4">
        <w:t>eYFP</w:t>
      </w:r>
      <w:proofErr w:type="spellEnd"/>
      <w:r w:rsidRPr="007E52F4">
        <w:t xml:space="preserve">, </w:t>
      </w:r>
      <w:proofErr w:type="spellStart"/>
      <w:r w:rsidRPr="007E52F4">
        <w:t>n.s</w:t>
      </w:r>
      <w:proofErr w:type="spellEnd"/>
      <w:r w:rsidRPr="007E52F4">
        <w:t xml:space="preserve">., P = 0.0658; DG </w:t>
      </w:r>
      <w:proofErr w:type="spellStart"/>
      <w:r w:rsidRPr="007E52F4">
        <w:t>Pos</w:t>
      </w:r>
      <w:proofErr w:type="spellEnd"/>
      <w:r w:rsidRPr="007E52F4">
        <w:t xml:space="preserve"> vs. DG </w:t>
      </w:r>
      <w:proofErr w:type="spellStart"/>
      <w:r w:rsidRPr="007E52F4">
        <w:t>eYFP</w:t>
      </w:r>
      <w:proofErr w:type="spellEnd"/>
      <w:r w:rsidRPr="007E52F4">
        <w:t xml:space="preserve">, </w:t>
      </w:r>
      <w:proofErr w:type="spellStart"/>
      <w:r w:rsidRPr="007E52F4">
        <w:t>n.s</w:t>
      </w:r>
      <w:proofErr w:type="spellEnd"/>
      <w:r w:rsidRPr="007E52F4">
        <w:t xml:space="preserve">., P = 0.2682; one-way ANOVA followed by </w:t>
      </w:r>
      <w:proofErr w:type="spellStart"/>
      <w:r w:rsidRPr="007E52F4">
        <w:t>Dunnett’s</w:t>
      </w:r>
      <w:proofErr w:type="spellEnd"/>
      <w:r w:rsidRPr="007E52F4">
        <w:t xml:space="preserve"> test). </w:t>
      </w:r>
    </w:p>
    <w:p w14:paraId="1EB15D0E" w14:textId="77777777" w:rsidR="00E24DA6" w:rsidRDefault="007E52F4" w:rsidP="00E76B5C">
      <w:pPr>
        <w:pStyle w:val="ListParagraph"/>
        <w:numPr>
          <w:ilvl w:val="0"/>
          <w:numId w:val="13"/>
        </w:numPr>
      </w:pPr>
      <w:r w:rsidRPr="007E52F4">
        <w:t xml:space="preserve">Same as k but for BLA groups. The BLA </w:t>
      </w:r>
      <w:proofErr w:type="spellStart"/>
      <w:r w:rsidRPr="007E52F4">
        <w:t>Exp</w:t>
      </w:r>
      <w:proofErr w:type="spellEnd"/>
      <w:r w:rsidRPr="007E52F4">
        <w:t xml:space="preserve"> group showed significantly lower freezing during the light ON epoch compared to the BLA </w:t>
      </w:r>
      <w:proofErr w:type="spellStart"/>
      <w:r w:rsidRPr="007E52F4">
        <w:t>eYFP</w:t>
      </w:r>
      <w:proofErr w:type="spellEnd"/>
      <w:r w:rsidRPr="007E52F4">
        <w:t xml:space="preserve"> group (</w:t>
      </w:r>
      <w:r w:rsidRPr="00E24DA6">
        <w:rPr>
          <w:i/>
          <w:iCs/>
        </w:rPr>
        <w:t>p</w:t>
      </w:r>
      <w:r w:rsidRPr="007E52F4">
        <w:t xml:space="preserve"> = 0.0122), whereas there was no difference in the BLA </w:t>
      </w:r>
      <w:proofErr w:type="spellStart"/>
      <w:r w:rsidRPr="007E52F4">
        <w:t>Pos</w:t>
      </w:r>
      <w:proofErr w:type="spellEnd"/>
      <w:r w:rsidRPr="007E52F4">
        <w:t xml:space="preserve"> vs. BLA </w:t>
      </w:r>
      <w:proofErr w:type="spellStart"/>
      <w:r w:rsidRPr="007E52F4">
        <w:t>eYFP</w:t>
      </w:r>
      <w:proofErr w:type="spellEnd"/>
      <w:r w:rsidRPr="007E52F4">
        <w:t xml:space="preserve"> groups (</w:t>
      </w:r>
      <w:r w:rsidRPr="00E24DA6">
        <w:rPr>
          <w:i/>
          <w:iCs/>
        </w:rPr>
        <w:t>p</w:t>
      </w:r>
      <w:r w:rsidRPr="007E52F4">
        <w:t xml:space="preserve"> = 0.8797) (from left to right: n = 18 scores from 9 mice, 16 scores from 8 mice, 16 scores from 8 mice; F</w:t>
      </w:r>
      <w:r w:rsidRPr="00E24DA6">
        <w:rPr>
          <w:vertAlign w:val="subscript"/>
        </w:rPr>
        <w:t>2</w:t>
      </w:r>
      <w:proofErr w:type="gramStart"/>
      <w:r w:rsidRPr="00E24DA6">
        <w:rPr>
          <w:vertAlign w:val="subscript"/>
        </w:rPr>
        <w:t>,47</w:t>
      </w:r>
      <w:proofErr w:type="gramEnd"/>
      <w:r w:rsidRPr="007E52F4">
        <w:t xml:space="preserve"> = 4.811, P = 0.0126; BLA </w:t>
      </w:r>
      <w:proofErr w:type="spellStart"/>
      <w:r w:rsidRPr="007E52F4">
        <w:t>Exp</w:t>
      </w:r>
      <w:proofErr w:type="spellEnd"/>
      <w:r w:rsidRPr="007E52F4">
        <w:t xml:space="preserve"> vs. BLA </w:t>
      </w:r>
      <w:proofErr w:type="spellStart"/>
      <w:r w:rsidRPr="007E52F4">
        <w:t>eYFP</w:t>
      </w:r>
      <w:proofErr w:type="spellEnd"/>
      <w:r w:rsidRPr="007E52F4">
        <w:t xml:space="preserve">, *P = 0.0122; BLA </w:t>
      </w:r>
      <w:proofErr w:type="spellStart"/>
      <w:r w:rsidRPr="007E52F4">
        <w:t>Pos</w:t>
      </w:r>
      <w:proofErr w:type="spellEnd"/>
      <w:r w:rsidRPr="007E52F4">
        <w:t xml:space="preserve"> vs. BLA </w:t>
      </w:r>
      <w:proofErr w:type="spellStart"/>
      <w:r w:rsidRPr="007E52F4">
        <w:t>eYFP</w:t>
      </w:r>
      <w:proofErr w:type="spellEnd"/>
      <w:r w:rsidRPr="007E52F4">
        <w:t xml:space="preserve">, </w:t>
      </w:r>
      <w:proofErr w:type="spellStart"/>
      <w:r w:rsidRPr="007E52F4">
        <w:t>n.s</w:t>
      </w:r>
      <w:proofErr w:type="spellEnd"/>
      <w:r w:rsidRPr="007E52F4">
        <w:t xml:space="preserve">., P = 0.8797; one-way ANOVA followed by </w:t>
      </w:r>
      <w:proofErr w:type="spellStart"/>
      <w:r w:rsidRPr="007E52F4">
        <w:t>Dunnett’s</w:t>
      </w:r>
      <w:proofErr w:type="spellEnd"/>
      <w:r w:rsidRPr="007E52F4">
        <w:t xml:space="preserve"> test). </w:t>
      </w:r>
    </w:p>
    <w:p w14:paraId="42FEFCB0" w14:textId="154B9185" w:rsidR="007E52F4" w:rsidRPr="007E52F4" w:rsidRDefault="007E52F4" w:rsidP="00E76B5C">
      <w:pPr>
        <w:pStyle w:val="ListParagraph"/>
        <w:numPr>
          <w:ilvl w:val="0"/>
          <w:numId w:val="13"/>
        </w:numPr>
      </w:pPr>
      <w:r w:rsidRPr="007E52F4">
        <w:lastRenderedPageBreak/>
        <w:t xml:space="preserve">Summary graph of freezing difference scores across all groups in Figure 3. While mice in the BLA and DG </w:t>
      </w:r>
      <w:proofErr w:type="spellStart"/>
      <w:r w:rsidRPr="007E52F4">
        <w:t>Exp</w:t>
      </w:r>
      <w:proofErr w:type="spellEnd"/>
      <w:r w:rsidRPr="007E52F4">
        <w:t xml:space="preserve"> groups show significantly less freezing during light ON epochs, the BLA and DG </w:t>
      </w:r>
      <w:proofErr w:type="spellStart"/>
      <w:r w:rsidRPr="007E52F4">
        <w:t>Pos</w:t>
      </w:r>
      <w:proofErr w:type="spellEnd"/>
      <w:r w:rsidRPr="007E52F4">
        <w:t xml:space="preserve"> groups and BLA and DG </w:t>
      </w:r>
      <w:proofErr w:type="spellStart"/>
      <w:r w:rsidRPr="007E52F4">
        <w:t>eYFP</w:t>
      </w:r>
      <w:proofErr w:type="spellEnd"/>
      <w:r w:rsidRPr="007E52F4">
        <w:t xml:space="preserve"> groups show no difference in freezing between light ON and light OFF epochs (from left to right: n = 18 scores from 9 mice, 25 scores from 13 mice, 16 scores from 8 mice, 24 scores from 12 mice, 16 scores from 8 mice, 22 scores from 12 mice; BLA </w:t>
      </w:r>
      <w:proofErr w:type="spellStart"/>
      <w:r w:rsidRPr="007E52F4">
        <w:t>Exp</w:t>
      </w:r>
      <w:proofErr w:type="spellEnd"/>
      <w:r w:rsidRPr="007E52F4">
        <w:t>, t</w:t>
      </w:r>
      <w:r w:rsidRPr="00E24DA6">
        <w:rPr>
          <w:vertAlign w:val="subscript"/>
        </w:rPr>
        <w:t>17</w:t>
      </w:r>
      <w:r w:rsidRPr="007E52F4">
        <w:t xml:space="preserve"> = 4.277, ***P = 0.0005; DG </w:t>
      </w:r>
      <w:proofErr w:type="spellStart"/>
      <w:r w:rsidRPr="007E52F4">
        <w:t>Exp</w:t>
      </w:r>
      <w:proofErr w:type="spellEnd"/>
      <w:r w:rsidRPr="007E52F4">
        <w:t>, t</w:t>
      </w:r>
      <w:r w:rsidRPr="00E24DA6">
        <w:rPr>
          <w:vertAlign w:val="subscript"/>
        </w:rPr>
        <w:t>24</w:t>
      </w:r>
      <w:r w:rsidRPr="007E52F4">
        <w:t xml:space="preserve"> = 2.781, *P = 0.0104; BLA </w:t>
      </w:r>
      <w:proofErr w:type="spellStart"/>
      <w:r w:rsidRPr="007E52F4">
        <w:t>Pos</w:t>
      </w:r>
      <w:proofErr w:type="spellEnd"/>
      <w:r w:rsidRPr="007E52F4">
        <w:t>, t</w:t>
      </w:r>
      <w:r w:rsidRPr="00E24DA6">
        <w:rPr>
          <w:vertAlign w:val="subscript"/>
        </w:rPr>
        <w:t>15</w:t>
      </w:r>
      <w:r w:rsidRPr="007E52F4">
        <w:t xml:space="preserve"> = 0.1986, </w:t>
      </w:r>
      <w:proofErr w:type="spellStart"/>
      <w:r w:rsidRPr="007E52F4">
        <w:t>n.s</w:t>
      </w:r>
      <w:proofErr w:type="spellEnd"/>
      <w:r w:rsidRPr="007E52F4">
        <w:t xml:space="preserve">., P = 0.8452; DG </w:t>
      </w:r>
      <w:proofErr w:type="spellStart"/>
      <w:r w:rsidRPr="007E52F4">
        <w:t>Pos</w:t>
      </w:r>
      <w:proofErr w:type="spellEnd"/>
      <w:r w:rsidRPr="007E52F4">
        <w:t>, t</w:t>
      </w:r>
      <w:r w:rsidRPr="00E24DA6">
        <w:rPr>
          <w:vertAlign w:val="subscript"/>
        </w:rPr>
        <w:t>23</w:t>
      </w:r>
      <w:r w:rsidRPr="007E52F4">
        <w:t xml:space="preserve"> = 2.053, </w:t>
      </w:r>
      <w:proofErr w:type="spellStart"/>
      <w:r w:rsidRPr="007E52F4">
        <w:t>n.s</w:t>
      </w:r>
      <w:proofErr w:type="spellEnd"/>
      <w:r w:rsidRPr="007E52F4">
        <w:t xml:space="preserve">., P = 0.0516; BLA </w:t>
      </w:r>
      <w:proofErr w:type="spellStart"/>
      <w:r w:rsidRPr="007E52F4">
        <w:t>eYFP</w:t>
      </w:r>
      <w:proofErr w:type="spellEnd"/>
      <w:r w:rsidRPr="007E52F4">
        <w:t>, t</w:t>
      </w:r>
      <w:r w:rsidRPr="00E24DA6">
        <w:rPr>
          <w:vertAlign w:val="subscript"/>
        </w:rPr>
        <w:t>15</w:t>
      </w:r>
      <w:r w:rsidRPr="007E52F4">
        <w:t xml:space="preserve"> = 0.3915, </w:t>
      </w:r>
      <w:proofErr w:type="spellStart"/>
      <w:r w:rsidRPr="007E52F4">
        <w:t>n.s</w:t>
      </w:r>
      <w:proofErr w:type="spellEnd"/>
      <w:r w:rsidRPr="007E52F4">
        <w:t xml:space="preserve">., P = 0.7010; DG </w:t>
      </w:r>
      <w:proofErr w:type="spellStart"/>
      <w:r w:rsidRPr="007E52F4">
        <w:t>eYFP</w:t>
      </w:r>
      <w:proofErr w:type="spellEnd"/>
      <w:r w:rsidRPr="007E52F4">
        <w:t>, t</w:t>
      </w:r>
      <w:r w:rsidRPr="00E24DA6">
        <w:rPr>
          <w:vertAlign w:val="subscript"/>
        </w:rPr>
        <w:t>21</w:t>
      </w:r>
      <w:r w:rsidRPr="007E52F4">
        <w:t xml:space="preserve"> = 0.05076, </w:t>
      </w:r>
      <w:proofErr w:type="spellStart"/>
      <w:r w:rsidRPr="007E52F4">
        <w:t>n.s</w:t>
      </w:r>
      <w:proofErr w:type="spellEnd"/>
      <w:r w:rsidRPr="007E52F4">
        <w:t>.,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40" w:name="_Toc410040900"/>
      <w:r w:rsidRPr="005F4F2D">
        <w:lastRenderedPageBreak/>
        <w:t xml:space="preserve">Figure </w:t>
      </w:r>
      <w:r>
        <w:t>S3.</w:t>
      </w:r>
      <w:r w:rsidRPr="005F4F2D">
        <w:t xml:space="preserve">1. </w:t>
      </w:r>
      <w:proofErr w:type="gramStart"/>
      <w:r w:rsidRPr="005F4F2D">
        <w:t>Behavior in reinstatement paradigm.</w:t>
      </w:r>
      <w:bookmarkEnd w:id="140"/>
      <w:proofErr w:type="gramEnd"/>
    </w:p>
    <w:p w14:paraId="454DEF5B" w14:textId="6C7D2C29" w:rsidR="005F4F2D" w:rsidRDefault="005F4F2D" w:rsidP="00D159EB">
      <w:pPr>
        <w:tabs>
          <w:tab w:val="clear" w:pos="720"/>
        </w:tabs>
        <w:spacing w:line="240" w:lineRule="auto"/>
        <w:rPr>
          <w:rFonts w:eastAsiaTheme="majorEastAsia" w:cs="Times New Roman"/>
          <w:b/>
          <w:bCs/>
        </w:rPr>
      </w:pPr>
      <w:r>
        <w:rPr>
          <w:rFonts w:eastAsiaTheme="majorEastAsia" w:cs="Times New Roman"/>
          <w:b/>
          <w:bCs/>
          <w:noProof/>
        </w:rPr>
        <w:drawing>
          <wp:inline distT="0" distB="0" distL="0" distR="0" wp14:anchorId="58AD8AD5" wp14:editId="7F5146C6">
            <wp:extent cx="5486247" cy="6973169"/>
            <wp:effectExtent l="0" t="0" r="635" b="1206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t="549"/>
                    <a:stretch/>
                  </pic:blipFill>
                  <pic:spPr bwMode="auto">
                    <a:xfrm>
                      <a:off x="0" y="0"/>
                      <a:ext cx="5486400" cy="6973363"/>
                    </a:xfrm>
                    <a:prstGeom prst="rect">
                      <a:avLst/>
                    </a:prstGeom>
                    <a:noFill/>
                    <a:ln>
                      <a:noFill/>
                    </a:ln>
                    <a:extLst>
                      <a:ext uri="{53640926-AAD7-44d8-BBD7-CCE9431645EC}">
                        <a14:shadowObscured xmlns:a14="http://schemas.microsoft.com/office/drawing/2010/main"/>
                      </a:ext>
                    </a:extLst>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lastRenderedPageBreak/>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19CCE75C" w14:textId="152572AB" w:rsidR="00DA6A56" w:rsidRDefault="005F4F2D" w:rsidP="00E76B5C">
      <w:pPr>
        <w:pStyle w:val="ListParagraph"/>
        <w:numPr>
          <w:ilvl w:val="0"/>
          <w:numId w:val="14"/>
        </w:numPr>
      </w:pPr>
      <w:r w:rsidRPr="005F4F2D">
        <w:t xml:space="preserve">Mice underwent FC and EXT as in Figure </w:t>
      </w:r>
      <w:r w:rsidR="005C1B7C">
        <w:t>3.</w:t>
      </w:r>
      <w:r w:rsidRPr="005F4F2D">
        <w:t xml:space="preserve">1a; however, they then received a 30-minute immobilization stress session and were tested for reinstatement 24 hours later. </w:t>
      </w:r>
    </w:p>
    <w:p w14:paraId="3BDF1AA0" w14:textId="77777777" w:rsidR="00DA6A56" w:rsidRDefault="005F4F2D" w:rsidP="00E76B5C">
      <w:pPr>
        <w:pStyle w:val="ListParagraph"/>
        <w:numPr>
          <w:ilvl w:val="0"/>
          <w:numId w:val="14"/>
        </w:numPr>
      </w:pPr>
      <w:r w:rsidRPr="005F4F2D">
        <w:lastRenderedPageBreak/>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w:t>
      </w:r>
      <w:proofErr w:type="spellStart"/>
      <w:r w:rsidRPr="005F4F2D">
        <w:t>n.s</w:t>
      </w:r>
      <w:proofErr w:type="spellEnd"/>
      <w:r w:rsidRPr="005F4F2D">
        <w:t xml:space="preserve">., P = 0.0828; unpaired t-test; n = 5 minutes for each group). </w:t>
      </w:r>
    </w:p>
    <w:p w14:paraId="0C6C64B0" w14:textId="790D3F4B" w:rsidR="005F4F2D" w:rsidRPr="005F4F2D" w:rsidRDefault="005F4F2D" w:rsidP="00E76B5C">
      <w:pPr>
        <w:pStyle w:val="ListParagraph"/>
        <w:numPr>
          <w:ilvl w:val="0"/>
          <w:numId w:val="14"/>
        </w:numPr>
      </w:pPr>
      <w:r w:rsidRPr="005F4F2D">
        <w:t>On average, mice that received the immobilization stress froze the same amount during Recall (t</w:t>
      </w:r>
      <w:r w:rsidRPr="005F4F2D">
        <w:rPr>
          <w:vertAlign w:val="subscript"/>
        </w:rPr>
        <w:t>6</w:t>
      </w:r>
      <w:r w:rsidRPr="005F4F2D">
        <w:t xml:space="preserve"> = 0.9245, </w:t>
      </w:r>
      <w:proofErr w:type="spellStart"/>
      <w:r w:rsidRPr="005F4F2D">
        <w:t>n.s</w:t>
      </w:r>
      <w:proofErr w:type="spellEnd"/>
      <w:r w:rsidRPr="005F4F2D">
        <w:t>.,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41"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41"/>
    </w:p>
    <w:p w14:paraId="552A083C" w14:textId="7F261265" w:rsidR="00284E0B" w:rsidRPr="00284E0B" w:rsidRDefault="00284E0B" w:rsidP="00284E0B">
      <w:pPr>
        <w:pStyle w:val="BUFigureCaption"/>
      </w:pPr>
      <w:r>
        <w:rPr>
          <w:noProof/>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42" w:name="_Toc410040902"/>
      <w:r w:rsidRPr="00476B3B">
        <w:lastRenderedPageBreak/>
        <w:t xml:space="preserve">Figure </w:t>
      </w:r>
      <w:r>
        <w:t>S3.3</w:t>
      </w:r>
      <w:r w:rsidRPr="00476B3B">
        <w:t>. Cell registration examples.</w:t>
      </w:r>
      <w:bookmarkEnd w:id="142"/>
    </w:p>
    <w:p w14:paraId="18417C43" w14:textId="7A42BC57" w:rsidR="005B0486" w:rsidRDefault="005B0486" w:rsidP="005B0486">
      <w:pPr>
        <w:pStyle w:val="BUFigureCaption"/>
        <w:rPr>
          <w:rFonts w:eastAsiaTheme="majorEastAsia"/>
        </w:rPr>
      </w:pPr>
      <w:r>
        <w:rPr>
          <w:rFonts w:eastAsiaTheme="majorEastAsia"/>
          <w:noProof/>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3"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43"/>
    </w:p>
    <w:p w14:paraId="2741067C" w14:textId="630B82DC" w:rsidR="00B34C8F" w:rsidRDefault="00B34C8F" w:rsidP="00B34C8F">
      <w:pPr>
        <w:pStyle w:val="BUFigureCaption"/>
        <w:rPr>
          <w:rFonts w:eastAsiaTheme="majorEastAsia"/>
        </w:rPr>
      </w:pPr>
      <w:r>
        <w:rPr>
          <w:rFonts w:eastAsiaTheme="majorEastAsia"/>
          <w:noProof/>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4" w:name="_Toc410040904"/>
      <w:r w:rsidRPr="00476B3B">
        <w:lastRenderedPageBreak/>
        <w:t xml:space="preserve">Figure </w:t>
      </w:r>
      <w:r w:rsidR="00B307F0">
        <w:t>S3.</w:t>
      </w:r>
      <w:r>
        <w:t>5</w:t>
      </w:r>
      <w:r w:rsidRPr="00476B3B">
        <w:t>. Inhibition of BLA fear ensemble does not prevent reinstatement.</w:t>
      </w:r>
      <w:bookmarkEnd w:id="144"/>
    </w:p>
    <w:p w14:paraId="7274CA54" w14:textId="3CCAAB66" w:rsidR="0092726A" w:rsidRDefault="0092726A" w:rsidP="00B34C8F">
      <w:pPr>
        <w:pStyle w:val="BUFigureCaption"/>
        <w:rPr>
          <w:rFonts w:eastAsiaTheme="majorEastAsia"/>
        </w:rPr>
      </w:pPr>
      <w:r>
        <w:rPr>
          <w:rFonts w:eastAsiaTheme="majorEastAsia"/>
          <w:noProof/>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 xml:space="preserve">Schematic of viral strategy. A viral cocktail of AAV9-c-Fos-tTA and AAV9-TRE-ArchT-eYFP was infused into the BLA for activity-dependent induction of </w:t>
      </w:r>
      <w:proofErr w:type="spellStart"/>
      <w:r w:rsidRPr="00476B3B">
        <w:t>ArchT-eYFP</w:t>
      </w:r>
      <w:proofErr w:type="spellEnd"/>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w:t>
      </w:r>
      <w:proofErr w:type="spellStart"/>
      <w:r w:rsidRPr="00476B3B">
        <w:t>opsin</w:t>
      </w:r>
      <w:proofErr w:type="spellEnd"/>
      <w:r w:rsidRPr="00476B3B">
        <w:t xml:space="preserve"> controls (</w:t>
      </w:r>
      <w:proofErr w:type="spellStart"/>
      <w:r w:rsidRPr="00476B3B">
        <w:t>eYFP</w:t>
      </w:r>
      <w:proofErr w:type="spellEnd"/>
      <w:r w:rsidRPr="00476B3B">
        <w:t xml:space="preserve"> group), experimental mice that received optical inhibition (</w:t>
      </w:r>
      <w:proofErr w:type="spellStart"/>
      <w:r w:rsidRPr="00476B3B">
        <w:t>ArchT</w:t>
      </w:r>
      <w:proofErr w:type="spellEnd"/>
      <w:r w:rsidRPr="00476B3B">
        <w:t xml:space="preserve"> group) showed comparable levels of freezing during Recall, indicating that inhibition of the BLA fear ensemble did not prevent reinstatement (t</w:t>
      </w:r>
      <w:r w:rsidRPr="0092726A">
        <w:rPr>
          <w:vertAlign w:val="subscript"/>
        </w:rPr>
        <w:t>9</w:t>
      </w:r>
      <w:r w:rsidRPr="00476B3B">
        <w:t xml:space="preserve"> = 0.935, </w:t>
      </w:r>
      <w:proofErr w:type="spellStart"/>
      <w:r w:rsidRPr="00476B3B">
        <w:t>n.s</w:t>
      </w:r>
      <w:proofErr w:type="spellEnd"/>
      <w:r w:rsidRPr="00476B3B">
        <w:t xml:space="preserve">., P = 3742; unpaired t-test; </w:t>
      </w:r>
      <w:proofErr w:type="spellStart"/>
      <w:r w:rsidRPr="00476B3B">
        <w:t>ArchT</w:t>
      </w:r>
      <w:proofErr w:type="spellEnd"/>
      <w:r w:rsidRPr="00476B3B">
        <w:t xml:space="preserve">, n = 7 mice; </w:t>
      </w:r>
      <w:proofErr w:type="spellStart"/>
      <w:r w:rsidRPr="00476B3B">
        <w:t>eYFP</w:t>
      </w:r>
      <w:proofErr w:type="spellEnd"/>
      <w:r w:rsidRPr="00476B3B">
        <w:t>,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5" w:name="_Toc410040905"/>
      <w:r>
        <w:lastRenderedPageBreak/>
        <w:t>Figure S3.6. Stimulation of BLA fear ensemble does not mimic reinstatement.</w:t>
      </w:r>
      <w:bookmarkEnd w:id="145"/>
      <w:r>
        <w:t xml:space="preserve"> </w:t>
      </w:r>
    </w:p>
    <w:p w14:paraId="04ABA782" w14:textId="4CBB4969" w:rsidR="00195679" w:rsidRDefault="00195679" w:rsidP="00B34C8F">
      <w:pPr>
        <w:pStyle w:val="BUFigureCaption"/>
        <w:rPr>
          <w:rFonts w:eastAsiaTheme="majorEastAsia"/>
        </w:rPr>
      </w:pPr>
      <w:r>
        <w:rPr>
          <w:rFonts w:eastAsiaTheme="majorEastAsia"/>
          <w:noProof/>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 xml:space="preserve">Freezing across Recall session after fear ensemble stimulation for ChR2 and </w:t>
      </w:r>
      <w:proofErr w:type="spellStart"/>
      <w:r>
        <w:t>eYFP</w:t>
      </w:r>
      <w:proofErr w:type="spellEnd"/>
      <w:r>
        <w:t xml:space="preserve"> groups. (</w:t>
      </w:r>
      <w:r w:rsidRPr="00195679">
        <w:rPr>
          <w:b/>
        </w:rPr>
        <w:t>c</w:t>
      </w:r>
      <w:r>
        <w:t xml:space="preserve">) Comparison of average freezing during Recall session after fear ensemble stimulation, for ChR2 and </w:t>
      </w:r>
      <w:proofErr w:type="spellStart"/>
      <w:r>
        <w:t>eYFP</w:t>
      </w:r>
      <w:proofErr w:type="spellEnd"/>
      <w:r>
        <w:t xml:space="preserve"> groups (t</w:t>
      </w:r>
      <w:r w:rsidRPr="00195679">
        <w:rPr>
          <w:vertAlign w:val="subscript"/>
        </w:rPr>
        <w:t>14</w:t>
      </w:r>
      <w:r>
        <w:t xml:space="preserve"> = 0.8265, </w:t>
      </w:r>
      <w:proofErr w:type="spellStart"/>
      <w:r>
        <w:t>n.s</w:t>
      </w:r>
      <w:proofErr w:type="spellEnd"/>
      <w:r>
        <w:t>.,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6" w:name="_Toc410040906"/>
      <w:r w:rsidRPr="00476B3B">
        <w:lastRenderedPageBreak/>
        <w:t xml:space="preserve">Figure </w:t>
      </w:r>
      <w:r>
        <w:t>S3.7</w:t>
      </w:r>
      <w:r w:rsidRPr="00476B3B">
        <w:t>. Inhibition of the fear ensemble after extinction does not alter freezing behavior.</w:t>
      </w:r>
      <w:bookmarkEnd w:id="146"/>
    </w:p>
    <w:p w14:paraId="45D90447" w14:textId="2F99B7E3" w:rsidR="00670CB6" w:rsidRDefault="00670CB6" w:rsidP="00670CB6">
      <w:pPr>
        <w:pStyle w:val="BUFigureCaption"/>
        <w:rPr>
          <w:rFonts w:eastAsiaTheme="majorEastAsia"/>
        </w:rPr>
      </w:pPr>
      <w:r>
        <w:rPr>
          <w:rFonts w:eastAsiaTheme="majorEastAsia"/>
          <w:noProof/>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lastRenderedPageBreak/>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proofErr w:type="gramStart"/>
      <w:r w:rsidRPr="006A79D3">
        <w:rPr>
          <w:b/>
          <w:bCs/>
        </w:rPr>
        <w:t>b</w:t>
      </w:r>
      <w:proofErr w:type="gramEnd"/>
      <w:r w:rsidRPr="006A79D3">
        <w:rPr>
          <w:b/>
          <w:bCs/>
        </w:rPr>
        <w:t>-d</w:t>
      </w:r>
      <w:r w:rsidRPr="00476B3B">
        <w:t xml:space="preserve">) Line graphs: 2-minute light OFF and ON epochs during Recall for the two experimental </w:t>
      </w:r>
      <w:proofErr w:type="spellStart"/>
      <w:r w:rsidRPr="00476B3B">
        <w:t>ArchT</w:t>
      </w:r>
      <w:proofErr w:type="spellEnd"/>
      <w:r w:rsidRPr="00476B3B">
        <w:t xml:space="preserve"> groups (DG </w:t>
      </w:r>
      <w:proofErr w:type="spellStart"/>
      <w:r w:rsidRPr="00476B3B">
        <w:t>ArchT</w:t>
      </w:r>
      <w:proofErr w:type="spellEnd"/>
      <w:r w:rsidRPr="00476B3B">
        <w:t xml:space="preserve"> &amp; BLA </w:t>
      </w:r>
      <w:proofErr w:type="spellStart"/>
      <w:r w:rsidRPr="00476B3B">
        <w:t>ArchT</w:t>
      </w:r>
      <w:proofErr w:type="spellEnd"/>
      <w:r w:rsidRPr="00476B3B">
        <w:t>) and the one control no-</w:t>
      </w:r>
      <w:proofErr w:type="spellStart"/>
      <w:r w:rsidRPr="00476B3B">
        <w:t>opsin</w:t>
      </w:r>
      <w:proofErr w:type="spellEnd"/>
      <w:r w:rsidRPr="00476B3B">
        <w:t xml:space="preserve"> group (DG </w:t>
      </w:r>
      <w:proofErr w:type="spellStart"/>
      <w:r w:rsidRPr="00476B3B">
        <w:t>eYFP</w:t>
      </w:r>
      <w:proofErr w:type="spellEnd"/>
      <w:r w:rsidRPr="00476B3B">
        <w:t>).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 xml:space="preserve">DG </w:t>
      </w:r>
      <w:proofErr w:type="spellStart"/>
      <w:r w:rsidRPr="00476B3B">
        <w:t>ArchT</w:t>
      </w:r>
      <w:proofErr w:type="spellEnd"/>
      <w:r w:rsidRPr="00476B3B">
        <w:t xml:space="preserve"> Recall (t</w:t>
      </w:r>
      <w:r w:rsidRPr="00670CB6">
        <w:rPr>
          <w:vertAlign w:val="subscript"/>
        </w:rPr>
        <w:t>11</w:t>
      </w:r>
      <w:r w:rsidRPr="00476B3B">
        <w:t xml:space="preserve"> = 1.65, </w:t>
      </w:r>
      <w:proofErr w:type="spellStart"/>
      <w:r w:rsidRPr="00476B3B">
        <w:t>n.s</w:t>
      </w:r>
      <w:proofErr w:type="spellEnd"/>
      <w:r w:rsidRPr="00476B3B">
        <w:t xml:space="preserve">.,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 xml:space="preserve">DG </w:t>
      </w:r>
      <w:proofErr w:type="spellStart"/>
      <w:r w:rsidRPr="00476B3B">
        <w:t>eYFP</w:t>
      </w:r>
      <w:proofErr w:type="spellEnd"/>
      <w:r w:rsidRPr="00476B3B">
        <w:t xml:space="preserve"> Recall (t</w:t>
      </w:r>
      <w:r w:rsidRPr="00670CB6">
        <w:rPr>
          <w:vertAlign w:val="subscript"/>
        </w:rPr>
        <w:t>7</w:t>
      </w:r>
      <w:r w:rsidRPr="00476B3B">
        <w:t xml:space="preserve"> = 0.4724, </w:t>
      </w:r>
      <w:proofErr w:type="spellStart"/>
      <w:r w:rsidRPr="00476B3B">
        <w:t>n.s</w:t>
      </w:r>
      <w:proofErr w:type="spellEnd"/>
      <w:r w:rsidRPr="00476B3B">
        <w:t>.,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 xml:space="preserve">BLA </w:t>
      </w:r>
      <w:proofErr w:type="spellStart"/>
      <w:r w:rsidRPr="00476B3B">
        <w:t>ArchT</w:t>
      </w:r>
      <w:proofErr w:type="spellEnd"/>
      <w:r w:rsidRPr="00476B3B">
        <w:t xml:space="preserve"> Recall (t</w:t>
      </w:r>
      <w:r w:rsidRPr="00670CB6">
        <w:rPr>
          <w:vertAlign w:val="subscript"/>
        </w:rPr>
        <w:t>11</w:t>
      </w:r>
      <w:r w:rsidRPr="00476B3B">
        <w:t xml:space="preserve"> = 0.9078, </w:t>
      </w:r>
      <w:proofErr w:type="spellStart"/>
      <w:r w:rsidRPr="00476B3B">
        <w:t>n.s</w:t>
      </w:r>
      <w:proofErr w:type="spellEnd"/>
      <w:r w:rsidRPr="00476B3B">
        <w:t>.,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 xml:space="preserve">Summary graph of freezing difference scores across all graphs in this figure, calculated as freezing in light ON epoch – freezing in light OFF epoch, for each set of epochs for each mouse. There was no significant difference in freezing between the DG </w:t>
      </w:r>
      <w:proofErr w:type="spellStart"/>
      <w:r w:rsidRPr="00476B3B">
        <w:t>ArchT</w:t>
      </w:r>
      <w:proofErr w:type="spellEnd"/>
      <w:r w:rsidRPr="00476B3B">
        <w:t xml:space="preserve"> and DG </w:t>
      </w:r>
      <w:proofErr w:type="spellStart"/>
      <w:r w:rsidRPr="00476B3B">
        <w:t>eYFP</w:t>
      </w:r>
      <w:proofErr w:type="spellEnd"/>
      <w:r w:rsidRPr="00476B3B">
        <w:t xml:space="preserve"> groups (t</w:t>
      </w:r>
      <w:r w:rsidRPr="00670CB6">
        <w:rPr>
          <w:vertAlign w:val="subscript"/>
        </w:rPr>
        <w:t>18</w:t>
      </w:r>
      <w:r w:rsidRPr="00476B3B">
        <w:t xml:space="preserve"> = 0.8689, </w:t>
      </w:r>
      <w:proofErr w:type="spellStart"/>
      <w:r w:rsidRPr="00476B3B">
        <w:t>n.s</w:t>
      </w:r>
      <w:proofErr w:type="spellEnd"/>
      <w:r w:rsidRPr="00476B3B">
        <w:t xml:space="preserve">., P = 0.3963; unpaired t-test; DG </w:t>
      </w:r>
      <w:proofErr w:type="spellStart"/>
      <w:r w:rsidRPr="00476B3B">
        <w:t>ArchT</w:t>
      </w:r>
      <w:proofErr w:type="spellEnd"/>
      <w:r w:rsidRPr="00476B3B">
        <w:t xml:space="preserve">, n = 12 scores from 6 mice; DG </w:t>
      </w:r>
      <w:proofErr w:type="spellStart"/>
      <w:r w:rsidR="00BC7C28">
        <w:t>eYFP</w:t>
      </w:r>
      <w:proofErr w:type="spellEnd"/>
      <w:r w:rsidR="00BC7C28">
        <w:t xml:space="preserve">, n = </w:t>
      </w:r>
      <w:r w:rsidR="00AF478F">
        <w:t>8 scores from 4 mice</w:t>
      </w:r>
    </w:p>
    <w:p w14:paraId="43E5C399" w14:textId="203B84DC" w:rsidR="00AF478F" w:rsidRDefault="00AF478F" w:rsidP="00AF478F">
      <w:pPr>
        <w:pStyle w:val="Heading1"/>
        <w:numPr>
          <w:ilvl w:val="0"/>
          <w:numId w:val="1"/>
        </w:numPr>
      </w:pPr>
      <w:bookmarkStart w:id="147" w:name="_Toc415125976"/>
      <w:r w:rsidRPr="00AF478F">
        <w:lastRenderedPageBreak/>
        <w:t>CHAPTER 4</w:t>
      </w:r>
      <w:bookmarkEnd w:id="147"/>
    </w:p>
    <w:p w14:paraId="34D49938" w14:textId="4035A2F2" w:rsidR="00A32C6B" w:rsidRPr="00B82025" w:rsidRDefault="00BB6205" w:rsidP="00872A2C">
      <w:pPr>
        <w:pStyle w:val="Heading2"/>
      </w:pPr>
      <w:bookmarkStart w:id="148" w:name="_Toc415125977"/>
      <w:r w:rsidRPr="00B82025">
        <w:t xml:space="preserve">Discussion </w:t>
      </w:r>
      <w:r w:rsidR="00D30693">
        <w:t>overview</w:t>
      </w:r>
      <w:bookmarkEnd w:id="148"/>
    </w:p>
    <w:p w14:paraId="718C16DF" w14:textId="7D21FCD2" w:rsidR="008560AE" w:rsidRDefault="00A32C6B" w:rsidP="00B82025">
      <w:pPr>
        <w:pStyle w:val="BUMainText"/>
      </w:pPr>
      <w:r>
        <w:tab/>
      </w:r>
      <w:r w:rsidR="00B82025">
        <w:t xml:space="preserve">Everyday experience is dynamic and often filled with both predictable and unpredictable elements. In order to make sense of the world, the brain must be able to store information over </w:t>
      </w:r>
      <w:r w:rsidR="0075349F">
        <w:t>multiple timescales</w:t>
      </w:r>
      <w:r w:rsidR="00B82025">
        <w:t xml:space="preserve"> and </w:t>
      </w:r>
      <w:r w:rsidR="006248BD">
        <w:t xml:space="preserve">flexibly </w:t>
      </w:r>
      <w:r w:rsidR="00B82025">
        <w:t xml:space="preserve">accommodate new </w:t>
      </w:r>
      <w:r w:rsidR="003C1D38">
        <w:t xml:space="preserve">associations </w:t>
      </w:r>
      <w:r w:rsidR="00B82025">
        <w:t xml:space="preserve">as </w:t>
      </w:r>
      <w:r w:rsidR="006248BD">
        <w:t>events</w:t>
      </w:r>
      <w:r w:rsidR="00B82025">
        <w:t xml:space="preserve"> unfold</w:t>
      </w:r>
      <w:r w:rsidR="003C1D38">
        <w:t xml:space="preserve">. </w:t>
      </w:r>
      <w:r w:rsidR="00003E75">
        <w:t>The manifestation of these two functions is likely to be visible in neural activity patterns over long periods of time. Thus, i</w:t>
      </w:r>
      <w:r w:rsidR="0075349F">
        <w:t xml:space="preserve">n this thesis, the central question I </w:t>
      </w:r>
      <w:r w:rsidR="00003E75">
        <w:t>aimed to address</w:t>
      </w:r>
      <w:r w:rsidR="0075349F">
        <w:t xml:space="preserve"> was: How does the activity of neuronal ensembles evolve across days? </w:t>
      </w:r>
      <w:r w:rsidR="003C1D38">
        <w:t xml:space="preserve">A large corpus of literature to date has detailed how </w:t>
      </w:r>
      <w:r w:rsidR="00090FEB">
        <w:t>neuronal sequences might be encoding information</w:t>
      </w:r>
      <w:r w:rsidR="003C1D38">
        <w:t xml:space="preserve"> across short behavioral timescales (seconds). </w:t>
      </w:r>
      <w:r w:rsidR="007C6657">
        <w:t xml:space="preserve">The studies described </w:t>
      </w:r>
      <w:r w:rsidR="0075349F">
        <w:t>here</w:t>
      </w:r>
      <w:r w:rsidR="007C6657">
        <w:t xml:space="preserve">, however, extend those findings to larger timescales, those that </w:t>
      </w:r>
      <w:r w:rsidR="00090FEB">
        <w:t>ar</w:t>
      </w:r>
      <w:r w:rsidR="007C6657">
        <w:t xml:space="preserve">e relevant for </w:t>
      </w:r>
      <w:r w:rsidR="00090FEB">
        <w:t>linking</w:t>
      </w:r>
      <w:r w:rsidR="007C6657">
        <w:t xml:space="preserve"> beha</w:t>
      </w:r>
      <w:r w:rsidR="000B07F9">
        <w:t>vior</w:t>
      </w:r>
      <w:r w:rsidR="00090FEB">
        <w:t>s and actions</w:t>
      </w:r>
      <w:r w:rsidR="000B07F9">
        <w:t xml:space="preserve"> over an animal’s lifetime.</w:t>
      </w:r>
      <w:r w:rsidR="00090FEB">
        <w:t xml:space="preserve"> </w:t>
      </w:r>
      <w:r w:rsidR="00F946DB">
        <w:t>Calcium imaging is instrume</w:t>
      </w:r>
      <w:r w:rsidR="00E8034F">
        <w:t xml:space="preserve">ntal in our ability to </w:t>
      </w:r>
      <w:r w:rsidR="00003E75">
        <w:t>grapple with these inquiries. This method enables the acquisition of</w:t>
      </w:r>
      <w:r w:rsidR="00E8034F">
        <w:t xml:space="preserve"> </w:t>
      </w:r>
      <w:r w:rsidR="00872A2C">
        <w:t>high dimensional data sets (i.e.</w:t>
      </w:r>
      <w:r w:rsidR="007D0E0C">
        <w:t xml:space="preserve">, large numbers of neurons) and, most crucially, </w:t>
      </w:r>
      <w:r w:rsidR="00003E75">
        <w:t>longitudinal surveillance of these neurons</w:t>
      </w:r>
      <w:r w:rsidR="008560AE">
        <w:t xml:space="preserve"> </w:t>
      </w:r>
      <w:r w:rsidR="008560AE">
        <w:fldChar w:fldCharType="begin" w:fldLock="1"/>
      </w:r>
      <w:r w:rsidR="00FD27BD">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008560AE">
        <w:fldChar w:fldCharType="separate"/>
      </w:r>
      <w:r w:rsidR="008560AE" w:rsidRPr="008560AE">
        <w:rPr>
          <w:noProof/>
        </w:rPr>
        <w:t>(Hamel et al., 2015)</w:t>
      </w:r>
      <w:r w:rsidR="008560AE">
        <w:fldChar w:fldCharType="end"/>
      </w:r>
      <w:r w:rsidR="007D0E0C">
        <w:t xml:space="preserve">. </w:t>
      </w:r>
      <w:r w:rsidR="00003E75">
        <w:t>Using this method</w:t>
      </w:r>
      <w:r w:rsidR="008560AE">
        <w:t xml:space="preserve">, I examined the activity patterns of neuronal ensembles </w:t>
      </w:r>
      <w:r w:rsidR="0028329D">
        <w:t>at</w:t>
      </w:r>
      <w:r w:rsidR="008560AE">
        <w:t xml:space="preserve"> multiple timescales. </w:t>
      </w:r>
      <w:r w:rsidR="0028329D">
        <w:t xml:space="preserve">In this section, I will attempt to synthesize my experiments (Chapters Two and Three) with the broader field of learning and memory (Chapter One). </w:t>
      </w:r>
    </w:p>
    <w:p w14:paraId="652298D5" w14:textId="6D39F9E2" w:rsidR="00C9148F" w:rsidRDefault="006A79DF" w:rsidP="00B82025">
      <w:pPr>
        <w:pStyle w:val="BUMainText"/>
      </w:pPr>
      <w:r>
        <w:tab/>
        <w:t xml:space="preserve">In Chapter One, I </w:t>
      </w:r>
      <w:r w:rsidR="00C17AE3">
        <w:t xml:space="preserve">described a handful of research focuses within the hippocampal community. </w:t>
      </w:r>
      <w:r w:rsidR="00276928">
        <w:t xml:space="preserve">From that pool, of particular relevance </w:t>
      </w:r>
      <w:r w:rsidR="00D102C2">
        <w:t xml:space="preserve">to this thesis </w:t>
      </w:r>
      <w:r w:rsidR="00276928">
        <w:t xml:space="preserve">are the ones </w:t>
      </w:r>
      <w:r w:rsidR="00D102C2">
        <w:t>investigating</w:t>
      </w:r>
      <w:r w:rsidR="00276928">
        <w:t xml:space="preserve"> neuronal sequences at multiple different timescales. At the </w:t>
      </w:r>
      <w:r w:rsidR="00D102C2">
        <w:t>behavioral</w:t>
      </w:r>
      <w:r w:rsidR="00276928">
        <w:t xml:space="preserve"> timescale, “place cell” sequences and “time cell” sequences are comprised of </w:t>
      </w:r>
      <w:r w:rsidR="00D102C2">
        <w:lastRenderedPageBreak/>
        <w:t xml:space="preserve">hippocampal </w:t>
      </w:r>
      <w:r w:rsidR="00276928">
        <w:t xml:space="preserve">neurons that fire in a fixed order with </w:t>
      </w:r>
      <w:r w:rsidR="00D102C2">
        <w:t>each</w:t>
      </w:r>
      <w:r w:rsidR="00276928">
        <w:t xml:space="preserve"> </w:t>
      </w:r>
      <w:r w:rsidR="00D102C2">
        <w:t xml:space="preserve">physical </w:t>
      </w:r>
      <w:r w:rsidR="00276928">
        <w:t>traversal through space or time</w:t>
      </w:r>
      <w:r w:rsidR="00B341EC">
        <w:t xml:space="preserve"> over multiple seconds</w:t>
      </w:r>
      <w:r w:rsidR="00276928">
        <w:t xml:space="preserve">. </w:t>
      </w:r>
      <w:r w:rsidR="003D0881">
        <w:t>Zooming in, a</w:t>
      </w:r>
      <w:r w:rsidR="00B341EC">
        <w:t>t the sub-second level</w:t>
      </w:r>
      <w:r w:rsidR="00D102C2">
        <w:t xml:space="preserve">, theta sequences are temporally compressed versions of aforementioned behavioral timescale sequences. Finally, zooming </w:t>
      </w:r>
      <w:r w:rsidR="00B341EC">
        <w:t xml:space="preserve">in </w:t>
      </w:r>
      <w:r w:rsidR="00D102C2">
        <w:t>further still, replay</w:t>
      </w:r>
      <w:r w:rsidR="00B341EC">
        <w:t>s</w:t>
      </w:r>
      <w:r w:rsidR="00D102C2">
        <w:t xml:space="preserve"> during SPW-Rs are the </w:t>
      </w:r>
      <w:r w:rsidR="006248BD">
        <w:t>most transient</w:t>
      </w:r>
      <w:r w:rsidR="00D102C2">
        <w:t xml:space="preserve"> </w:t>
      </w:r>
      <w:r w:rsidR="00B341EC">
        <w:t>activity patterns from</w:t>
      </w:r>
      <w:r w:rsidR="00D102C2">
        <w:t xml:space="preserve"> sequentially active neurons. Though these </w:t>
      </w:r>
      <w:r w:rsidR="00B341EC">
        <w:t xml:space="preserve">phenomena span a wide range of timescales (tens of seconds down to milliseconds) and likely serve different functions, it is worthwhile to consider them as components of a holistic process that ultimate </w:t>
      </w:r>
      <w:proofErr w:type="spellStart"/>
      <w:r w:rsidR="00B341EC">
        <w:t>subserve</w:t>
      </w:r>
      <w:proofErr w:type="spellEnd"/>
      <w:r w:rsidR="00B341EC">
        <w:t xml:space="preserve"> episodic memory. </w:t>
      </w:r>
    </w:p>
    <w:p w14:paraId="2B0EA708" w14:textId="77777777" w:rsidR="00D30693" w:rsidRDefault="00D30693" w:rsidP="00B82025">
      <w:pPr>
        <w:pStyle w:val="BUMainText"/>
      </w:pPr>
    </w:p>
    <w:p w14:paraId="6C2AB9B1" w14:textId="52AE95FF" w:rsidR="00D30693" w:rsidRDefault="00D30693" w:rsidP="00D30693">
      <w:pPr>
        <w:pStyle w:val="Heading2"/>
      </w:pPr>
      <w:bookmarkStart w:id="149" w:name="_Toc415125978"/>
      <w:r>
        <w:t>Behavioral-timescale neural sequences support temporal associations</w:t>
      </w:r>
      <w:bookmarkEnd w:id="149"/>
    </w:p>
    <w:p w14:paraId="409E1272" w14:textId="431CAF29" w:rsidR="00D619B5" w:rsidRDefault="00752E2F" w:rsidP="00B82025">
      <w:pPr>
        <w:pStyle w:val="BUMainText"/>
      </w:pPr>
      <w:r>
        <w:tab/>
        <w:t>As previously mentioned, one crucial component of episodic memory i</w:t>
      </w:r>
      <w:r w:rsidR="001002D7">
        <w:t xml:space="preserve">s the temporal order of events; most memories are only intelligible when they are correctly placed in time. For example, performing a risky rock climbing technique followed by dislocating your shoulder is a feasible </w:t>
      </w:r>
      <w:r w:rsidR="000F0B2C">
        <w:t>occurrence</w:t>
      </w:r>
      <w:r w:rsidR="001002D7">
        <w:t xml:space="preserve">, but a memory containing those events in the reverse order is probably less likely to have </w:t>
      </w:r>
      <w:r w:rsidR="000F0B2C">
        <w:t>transpired</w:t>
      </w:r>
      <w:r w:rsidR="001002D7">
        <w:t xml:space="preserve">. In rodent </w:t>
      </w:r>
      <w:r w:rsidR="009F3A8E">
        <w:t xml:space="preserve">hippocampal </w:t>
      </w:r>
      <w:r w:rsidR="001002D7">
        <w:t xml:space="preserve">literature, sequential events </w:t>
      </w:r>
      <w:r w:rsidR="003D0881">
        <w:t>were</w:t>
      </w:r>
      <w:r w:rsidR="001002D7">
        <w:t xml:space="preserve"> often studied in the spatial domain due to the ease with which neuronal signals can be correlated to spatial variables. However, the late Howard </w:t>
      </w:r>
      <w:proofErr w:type="spellStart"/>
      <w:r w:rsidR="001002D7">
        <w:t>Eichenbaum</w:t>
      </w:r>
      <w:proofErr w:type="spellEnd"/>
      <w:r w:rsidR="001002D7">
        <w:t xml:space="preserve"> was one of few pioneering thinkers to extend this </w:t>
      </w:r>
      <w:r w:rsidR="009F3A8E">
        <w:t xml:space="preserve">area of </w:t>
      </w:r>
      <w:r w:rsidR="001002D7">
        <w:t>study to domains outside of space.</w:t>
      </w:r>
      <w:r w:rsidR="009F3A8E">
        <w:t xml:space="preserve"> His</w:t>
      </w:r>
      <w:r w:rsidR="001002D7">
        <w:t xml:space="preserve"> </w:t>
      </w:r>
      <w:r w:rsidR="009F3A8E">
        <w:t xml:space="preserve">highly influential </w:t>
      </w:r>
      <w:r w:rsidR="001002D7">
        <w:t xml:space="preserve">relational memory theory </w:t>
      </w:r>
      <w:r w:rsidR="009F3A8E">
        <w:t xml:space="preserve">proposed that hippocampal representations could store directional relationships between arbitrary events just as it could store relationships between spatial landmarks </w:t>
      </w:r>
      <w:r w:rsidR="009F3A8E">
        <w:fldChar w:fldCharType="begin" w:fldLock="1"/>
      </w:r>
      <w:r w:rsidR="009F3A8E">
        <w:instrText>ADDIN CSL_CITATION {"citationItems":[{"id":"ITEM-1","itemData":{"ISSN":"0896-6273","PMID":"10399928","author":[{"dropping-particle":"","family":"Eichenbaum","given":"H","non-dropping-particle":"","parse-names":false,"suffix":""},{"dropping-particle":"","family":"Dudchenko","given":"P","non-dropping-particle":"","parse-names":false,"suffix":""},{"dropping-particle":"","family":"Wood","given":"E","non-dropping-particle":"","parse-names":false,"suffix":""},{"dropping-particle":"","family":"Shapiro","given":"M","non-dropping-particle":"","parse-names":false,"suffix":""},{"dropping-particle":"","family":"Tanila","given":"H","non-dropping-particle":"","parse-names":false,"suffix":""}],"container-title":"Neuron","id":"ITEM-1","issue":"2","issued":{"date-parts":[["1999","6"]]},"page":"209-26","title":"The hippocampus, memory, and place cells: is it spatial memory or a memory space?","type":"article-journal","volume":"23"},"uris":["http://www.mendeley.com/documents/?uuid=0509491b-e167-317b-a4b2-aed9c405897a"]},{"id":"ITEM-2","itemData":{"DOI":"10.1016/j.neuron.2014.07.032","ISSN":"08966273","author":[{"dropping-particle":"","family":"Eichenbaum","given":"Howard","non-dropping-particle":"","parse-names":false,"suffix":""},{"dropping-particle":"","family":"Cohen","given":"Neal J.","non-dropping-particle":"","parse-names":false,"suffix":""}],"container-title":"Neuron","id":"ITEM-2","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 Eichenbaum et al., 1999)","plainTextFormattedCitation":"(Eichenbaum and Cohen, 2014; Eichenbaum et al., 1999)","previouslyFormattedCitation":"(Eichenbaum and Cohen, 2014; Eichenbaum et al., 1999)"},"properties":{"noteIndex":0},"schema":"https://github.com/citation-style-language/schema/raw/master/csl-citation.json"}</w:instrText>
      </w:r>
      <w:r w:rsidR="009F3A8E">
        <w:fldChar w:fldCharType="separate"/>
      </w:r>
      <w:r w:rsidR="009F3A8E" w:rsidRPr="009F3A8E">
        <w:rPr>
          <w:noProof/>
        </w:rPr>
        <w:t>(Eichenbaum and Cohen, 2014; Eichenbaum et al., 1999)</w:t>
      </w:r>
      <w:r w:rsidR="009F3A8E">
        <w:fldChar w:fldCharType="end"/>
      </w:r>
      <w:r w:rsidR="009F3A8E">
        <w:t xml:space="preserve">. </w:t>
      </w:r>
    </w:p>
    <w:p w14:paraId="32C84609" w14:textId="043A90D4" w:rsidR="009406DB" w:rsidRDefault="00D619B5" w:rsidP="00B82025">
      <w:pPr>
        <w:pStyle w:val="BUMainText"/>
      </w:pPr>
      <w:r>
        <w:lastRenderedPageBreak/>
        <w:tab/>
      </w:r>
      <w:r w:rsidR="009F3A8E">
        <w:t xml:space="preserve">Early work from his laboratory showed that the hippocampus is necessary for transitive inference in </w:t>
      </w:r>
      <w:r w:rsidR="005F1F99">
        <w:t>rats</w:t>
      </w:r>
      <w:r w:rsidR="009F3A8E">
        <w:t xml:space="preserve"> </w:t>
      </w:r>
      <w:r w:rsidR="009F3A8E">
        <w:fldChar w:fldCharType="begin" w:fldLock="1"/>
      </w:r>
      <w:r>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rsidR="009F3A8E">
        <w:fldChar w:fldCharType="separate"/>
      </w:r>
      <w:r w:rsidR="009F3A8E" w:rsidRPr="009F3A8E">
        <w:rPr>
          <w:noProof/>
        </w:rPr>
        <w:t>(Bunsey and Eichenbaum, 1996; Dusek and Eichenbaum, 1997)</w:t>
      </w:r>
      <w:r w:rsidR="009F3A8E">
        <w:fldChar w:fldCharType="end"/>
      </w:r>
      <w:r w:rsidR="009F3A8E">
        <w:t xml:space="preserve">. </w:t>
      </w:r>
      <w:r w:rsidR="005F1F99">
        <w:t xml:space="preserve">In these experiments, rats were trained to associate a pair of odors, such that presentation of odor A would </w:t>
      </w:r>
      <w:r w:rsidR="003D0881">
        <w:t>entail</w:t>
      </w:r>
      <w:r w:rsidR="005F1F99">
        <w:t xml:space="preserve"> selection of odor B</w:t>
      </w:r>
      <w:r w:rsidR="006248BD">
        <w:t xml:space="preserve"> </w:t>
      </w:r>
      <w:r w:rsidR="003D0881">
        <w:t xml:space="preserve">(over another presented odor) </w:t>
      </w:r>
      <w:r w:rsidR="006248BD">
        <w:t>in order</w:t>
      </w:r>
      <w:r w:rsidR="005F1F99">
        <w:t xml:space="preserve"> to receive a reward. </w:t>
      </w:r>
      <w:r>
        <w:t>In separate trials</w:t>
      </w:r>
      <w:r w:rsidR="005F1F99">
        <w:t xml:space="preserve">, presentation of odor B would </w:t>
      </w:r>
      <w:r w:rsidR="003D0881">
        <w:t>require</w:t>
      </w:r>
      <w:r>
        <w:t xml:space="preserve"> selection of odor C. Transitive inference comes into play when odor A is presented, but suddenly odor B is not an available option. Instead, the rat must select odor C for </w:t>
      </w:r>
      <w:r w:rsidR="006248BD">
        <w:t>the</w:t>
      </w:r>
      <w:r>
        <w:t xml:space="preserve"> reward. Control rats were able to make this associative leap, but hippocampal lesion rats could not </w:t>
      </w:r>
      <w:r>
        <w:fldChar w:fldCharType="begin" w:fldLock="1"/>
      </w:r>
      <w:r w:rsidR="00F879D9">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mendeley":{"formattedCitation":"(Bunsey and Eichenbaum, 1996)","plainTextFormattedCitation":"(Bunsey and Eichenbaum, 1996)","previouslyFormattedCitation":"(Bunsey and Eichenbaum, 1996)"},"properties":{"noteIndex":0},"schema":"https://github.com/citation-style-language/schema/raw/master/csl-citation.json"}</w:instrText>
      </w:r>
      <w:r>
        <w:fldChar w:fldCharType="separate"/>
      </w:r>
      <w:r w:rsidRPr="00D619B5">
        <w:rPr>
          <w:noProof/>
        </w:rPr>
        <w:t>(Bunsey and Eichenbaum, 1996)</w:t>
      </w:r>
      <w:r>
        <w:fldChar w:fldCharType="end"/>
      </w:r>
      <w:r>
        <w:t xml:space="preserve">. In this paradigm, the odor pairings can be reimagined as a series of directed relationships such that A &gt; B &gt; C. </w:t>
      </w:r>
      <w:r w:rsidR="001920AE">
        <w:t>Subsequent</w:t>
      </w:r>
      <w:r w:rsidR="00F879D9">
        <w:t xml:space="preserve"> experiments </w:t>
      </w:r>
      <w:r w:rsidR="001920AE">
        <w:t xml:space="preserve">further </w:t>
      </w:r>
      <w:r w:rsidR="00F879D9">
        <w:t xml:space="preserve">extended the length of this associative list </w:t>
      </w:r>
      <w:r w:rsidR="00F879D9">
        <w:fldChar w:fldCharType="begin" w:fldLock="1"/>
      </w:r>
      <w:r w:rsidR="00F11064">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Dusek and Eichenbaum, 1997; Manns et al., 2007)","plainTextFormattedCitation":"(Dusek and Eichenbaum, 1997; Manns et al., 2007)","previouslyFormattedCitation":"(Dusek and Eichenbaum, 1997; Manns et al., 2007)"},"properties":{"noteIndex":0},"schema":"https://github.com/citation-style-language/schema/raw/master/csl-citation.json"}</w:instrText>
      </w:r>
      <w:r w:rsidR="00F879D9">
        <w:fldChar w:fldCharType="separate"/>
      </w:r>
      <w:r w:rsidR="00F879D9" w:rsidRPr="00F879D9">
        <w:rPr>
          <w:noProof/>
        </w:rPr>
        <w:t>(Dusek and Eichenbaum, 1997; Manns et al., 2007)</w:t>
      </w:r>
      <w:r w:rsidR="00F879D9">
        <w:fldChar w:fldCharType="end"/>
      </w:r>
      <w:r w:rsidR="00F879D9">
        <w:t xml:space="preserve">. Even more importantly, these experiments established that </w:t>
      </w:r>
      <w:r w:rsidR="00842D75">
        <w:t>the hippocampus performs computations even on non-spatial variables</w:t>
      </w:r>
      <w:r w:rsidR="000F0B2C">
        <w:t xml:space="preserve"> and is capabl</w:t>
      </w:r>
      <w:r w:rsidR="001920AE">
        <w:t>e of storing</w:t>
      </w:r>
      <w:r w:rsidR="000F0B2C">
        <w:t xml:space="preserve"> directed relationships between objects</w:t>
      </w:r>
      <w:r w:rsidR="00842D75">
        <w:t xml:space="preserve">. </w:t>
      </w:r>
      <w:r w:rsidR="001920AE">
        <w:t xml:space="preserve">This capability unlocks the potential for the hippocampus to </w:t>
      </w:r>
      <w:r w:rsidR="0023703D">
        <w:t xml:space="preserve">encode arbitrary events under a </w:t>
      </w:r>
      <w:r w:rsidR="006248BD">
        <w:t>scaffold</w:t>
      </w:r>
      <w:r w:rsidR="0023703D">
        <w:t xml:space="preserve"> of temporal flow</w:t>
      </w:r>
      <w:r w:rsidR="00537CE7">
        <w:t xml:space="preserve"> </w:t>
      </w:r>
      <w:r w:rsidR="00537CE7">
        <w:fldChar w:fldCharType="begin" w:fldLock="1"/>
      </w:r>
      <w:r w:rsidR="00CC7B5A">
        <w:instrText>ADDIN CSL_CITATION {"citationItems":[{"id":"ITEM-1","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1","issue":"2","issued":{"date-parts":[["2015","2"]]},"page":"92-99","title":"How the hippocampus preserves order: the role of prediction and context","type":"article-journal","volume":"19"},"uris":["http://www.mendeley.com/documents/?uuid=7ca1eb09-2291-3bb4-b3cd-77146996e9ed"]},{"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mendeley":{"formattedCitation":"(Davachi and DuBrow, 2015; Eichenbaum, 2014, 2017)","plainTextFormattedCitation":"(Davachi and DuBrow, 2015; Eichenbaum, 2014, 2017)","previouslyFormattedCitation":"(Davachi and DuBrow, 2015; Eichenbaum, 2014, 2017)"},"properties":{"noteIndex":0},"schema":"https://github.com/citation-style-language/schema/raw/master/csl-citation.json"}</w:instrText>
      </w:r>
      <w:r w:rsidR="00537CE7">
        <w:fldChar w:fldCharType="separate"/>
      </w:r>
      <w:r w:rsidR="00537CE7" w:rsidRPr="00537CE7">
        <w:rPr>
          <w:noProof/>
        </w:rPr>
        <w:t>(Davachi and DuBrow, 2015; Eichenbaum, 2014, 2017)</w:t>
      </w:r>
      <w:r w:rsidR="00537CE7">
        <w:fldChar w:fldCharType="end"/>
      </w:r>
      <w:r w:rsidR="0023703D">
        <w:t>. In other words, an episodic memory can be interpreted as a series of directed relationships between events (Event 1 leads to Event 2 leads to Event 3, etc.)</w:t>
      </w:r>
      <w:r w:rsidR="006248BD">
        <w:t xml:space="preserve"> in the same way that spatial</w:t>
      </w:r>
      <w:r w:rsidR="009406DB">
        <w:t xml:space="preserve"> locations predict each other along a familiar route</w:t>
      </w:r>
      <w:r w:rsidR="0023703D">
        <w:t xml:space="preserve">. </w:t>
      </w:r>
    </w:p>
    <w:p w14:paraId="7921F7CB" w14:textId="49988AD0" w:rsidR="00752E2F" w:rsidRDefault="009406DB" w:rsidP="00B82025">
      <w:pPr>
        <w:pStyle w:val="BUMainText"/>
      </w:pPr>
      <w:r>
        <w:tab/>
      </w:r>
      <w:r w:rsidR="0023703D">
        <w:t xml:space="preserve">The role of the hippocampus </w:t>
      </w:r>
      <w:r w:rsidR="003E4D54">
        <w:t>might be</w:t>
      </w:r>
      <w:r w:rsidR="0023703D">
        <w:t xml:space="preserve"> that of a sequence generator</w:t>
      </w:r>
      <w:r w:rsidR="00F11064">
        <w:t xml:space="preserve"> that maintains a </w:t>
      </w:r>
      <w:r>
        <w:t xml:space="preserve">neural </w:t>
      </w:r>
      <w:r w:rsidR="00F11064">
        <w:t>pattern of sequential activity</w:t>
      </w:r>
      <w:r w:rsidR="00CC7B5A">
        <w:t xml:space="preserve"> to produce predictive power</w:t>
      </w:r>
      <w:r w:rsidR="002407A1">
        <w:t xml:space="preserve"> </w:t>
      </w:r>
      <w:r w:rsidR="002407A1">
        <w:fldChar w:fldCharType="begin" w:fldLock="1"/>
      </w:r>
      <w:r w:rsidR="002407A1">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3","issue":"6","issued":{"date-parts":[["1996"]]},"page":"579-90","title":"A sequence predicting CA3 is a flexible associator that learns and uses context to solve hippocampal-like tasks.","type":"article-journal","volume":"6"},"uris":["http://www.mendeley.com/documents/?uuid=f25c28c7-b334-36ec-96de-173a5d7923fd"]},{"id":"ITEM-4","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4","issue":"8","issued":{"date-parts":[["1998","8"]]},"page":"317-23","title":"The hippocampus as an associator of discontiguous events.","type":"article-journal","volume":"21"},"uris":["http://www.mendeley.com/documents/?uuid=5af0db6a-5d6c-32eb-96cd-ae0685faddde"]}],"mendeley":{"formattedCitation":"(Buzsáki and Tingley, 2018; Levy, 1996; Levy et al., 2005; Wallenstein et al., 1998)","plainTextFormattedCitation":"(Buzsáki and Tingley, 2018; Levy, 1996; Levy et al., 2005; Wallenstein et al., 1998)","previouslyFormattedCitation":"(Buzsáki and Tingley, 2018; Levy, 1996; Levy et al., 2005; Wallenstein et al., 1998)"},"properties":{"noteIndex":0},"schema":"https://github.com/citation-style-language/schema/raw/master/csl-citation.json"}</w:instrText>
      </w:r>
      <w:r w:rsidR="002407A1">
        <w:fldChar w:fldCharType="separate"/>
      </w:r>
      <w:r w:rsidR="002407A1" w:rsidRPr="002407A1">
        <w:rPr>
          <w:noProof/>
        </w:rPr>
        <w:t>(Buzsáki and Tingley, 2018; Levy, 1996; Levy et al., 2005; Wallenstein et al., 1998)</w:t>
      </w:r>
      <w:r w:rsidR="002407A1">
        <w:fldChar w:fldCharType="end"/>
      </w:r>
      <w:r>
        <w:t xml:space="preserve">. </w:t>
      </w:r>
      <w:r w:rsidR="00CC7B5A">
        <w:t xml:space="preserve">However, this function is </w:t>
      </w:r>
      <w:r w:rsidR="00CC7B5A">
        <w:lastRenderedPageBreak/>
        <w:t xml:space="preserve">only possible if the same neurons can consistently be activated in the same order. One </w:t>
      </w:r>
      <w:r w:rsidR="003D0881">
        <w:t xml:space="preserve">piece of evidence that would support this view would be </w:t>
      </w:r>
      <w:r w:rsidR="00CC7B5A">
        <w:t xml:space="preserve">sequential activity under controlled sensory conditions. Because place cell sequences are at least in part driven by visual landmarks </w:t>
      </w:r>
      <w:r w:rsidR="003E4D54">
        <w:fldChar w:fldCharType="begin" w:fldLock="1"/>
      </w:r>
      <w:r w:rsidR="003E4D54">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id":"ITEM-2","itemData":{"DOI":"10.1038/s41586-019-0939-3","ISSN":"0028-0836","abstract":"Hippocampal place cells are spatially tuned neurons that serve as elements of a ‘cognitive map’ in the mammalian brain1. To detect the animal’s location, place cells are thought to rely upon two interacting mechanisms: sensing the position of the animal relative to familiar landmarks2,3 and measuring the distance and direction that the animal has travelled from previously occupied locations4–7. The latter mechanism—known as path integration—requires a finely tuned gain factor that relates the animal’s self-movement to the updating of position on the internal cognitive map, as well as external landmarks to correct the positional error that accumulates8,9. Models of hippocampal place cells and entorhinal grid cells based on path integration treat the path-integration gain as a constant9–14, but behavioural evidence in humans suggests that the gain is modifiable15. Here we show, using physiological evidence from rat hippocampal place cells, that the path-integration gain is a highly plastic variable that can be altered by persistent conflict between self-motion cues and feedback from external landmarks. In an augmented-reality system, visual landmarks were moved in proportion to the movement of a rat on a circular track, creating continuous conflict with path integration. Sustained exposure to this cue conflict resulted in predictable and prolonged recalibration of the path-integration gain, as estimated from the place cells after the landmarks were turned off. We propose that this rapid plasticity keeps the positional update in register with the movement of the rat in the external world over behavioural timescales. These results also demonstrate that visual landmarks not only provide a signal to correct cumulative error in the path-integration system4,8,16–19, but also rapidly fine-tune the integration computation itself.","author":[{"dropping-particle":"","family":"Jayakumar","given":"Ravikrishnan P.","non-dropping-particle":"","parse-names":false,"suffix":""},{"dropping-particle":"","family":"Madhav","given":"Manu S.","non-dropping-particle":"","parse-names":false,"suffix":""},{"dropping-particle":"","family":"Savelli","given":"Francesco","non-dropping-particle":"","parse-names":false,"suffix":""},{"dropping-particle":"","family":"Blair","given":"Hugh T.","non-dropping-particle":"","parse-names":false,"suffix":""},{"dropping-particle":"","family":"Cowan","given":"Noah J.","non-dropping-particle":"","parse-names":false,"suffix":""},{"dropping-particle":"","family":"Knierim","given":"James J.","non-dropping-particle":"","parse-names":false,"suffix":""}],"container-title":"Nature","id":"ITEM-2","issue":"7745","issued":{"date-parts":[["2019","2","11"]]},"page":"533-537","publisher":"Nature Publishing Group","title":"Recalibration of path integration in hippocampal place cells","type":"article-journal","volume":"566"},"uris":["http://www.mendeley.com/documents/?uuid=15fbdec3-cc6e-307a-8edb-174ee42845d4"]}],"mendeley":{"formattedCitation":"(Jayakumar et al., 2019; Muller et al., 1987a)","plainTextFormattedCitation":"(Jayakumar et al., 2019; Muller et al., 1987a)","previouslyFormattedCitation":"(Jayakumar et al., 2019; Muller et al., 1987a)"},"properties":{"noteIndex":0},"schema":"https://github.com/citation-style-language/schema/raw/master/csl-citation.json"}</w:instrText>
      </w:r>
      <w:r w:rsidR="003E4D54">
        <w:fldChar w:fldCharType="separate"/>
      </w:r>
      <w:r w:rsidR="003E4D54" w:rsidRPr="003E4D54">
        <w:rPr>
          <w:noProof/>
        </w:rPr>
        <w:t>(Jayakumar et al., 2019; Muller et al., 1987a)</w:t>
      </w:r>
      <w:r w:rsidR="003E4D54">
        <w:fldChar w:fldCharType="end"/>
      </w:r>
      <w:r w:rsidR="00CC7B5A">
        <w:t xml:space="preserve">, </w:t>
      </w:r>
      <w:r w:rsidR="003E4D54">
        <w:t xml:space="preserve">keeping spatial location and optic flow fixed was necessary to observe </w:t>
      </w:r>
      <w:r w:rsidR="003E4D54" w:rsidRPr="003D0881">
        <w:t xml:space="preserve">bona fide </w:t>
      </w:r>
      <w:r w:rsidR="003E4D54">
        <w:t>neural sequences independent of space</w:t>
      </w:r>
      <w:r w:rsidR="00CC7B5A">
        <w:t xml:space="preserve">. </w:t>
      </w:r>
      <w:r w:rsidR="002407A1">
        <w:t xml:space="preserve">In a creative paradigm, </w:t>
      </w:r>
      <w:r w:rsidR="00CC7B5A">
        <w:fldChar w:fldCharType="begin" w:fldLock="1"/>
      </w:r>
      <w:r w:rsidR="003E4D5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rsidR="00CC7B5A">
        <w:fldChar w:fldCharType="separate"/>
      </w:r>
      <w:r w:rsidR="00CC7B5A">
        <w:rPr>
          <w:noProof/>
        </w:rPr>
        <w:t>Pastalkova et al.</w:t>
      </w:r>
      <w:r w:rsidR="00CC7B5A" w:rsidRPr="00CC7B5A">
        <w:rPr>
          <w:noProof/>
        </w:rPr>
        <w:t xml:space="preserve"> </w:t>
      </w:r>
      <w:r w:rsidR="00CC7B5A">
        <w:rPr>
          <w:noProof/>
        </w:rPr>
        <w:t>(</w:t>
      </w:r>
      <w:r w:rsidR="00CC7B5A" w:rsidRPr="00CC7B5A">
        <w:rPr>
          <w:noProof/>
        </w:rPr>
        <w:t>2008)</w:t>
      </w:r>
      <w:r w:rsidR="00CC7B5A">
        <w:fldChar w:fldCharType="end"/>
      </w:r>
      <w:r w:rsidR="003E4D54">
        <w:t xml:space="preserve"> used a running wheel so that a rat would run in place in between trials of a maze task. During running wheel episodes, cells in hippocampal CA1 fired in sequences trial after trial, indicating that even when the rat was not using spatial cues, reliable sequences could be observed. </w:t>
      </w:r>
      <w:r w:rsidR="005B33F6">
        <w:t>Moreover, these sequences distinguished between events;</w:t>
      </w:r>
      <w:r w:rsidR="003E4D54">
        <w:t xml:space="preserve"> a separate </w:t>
      </w:r>
      <w:r w:rsidR="005B33F6">
        <w:t>population</w:t>
      </w:r>
      <w:r w:rsidR="003E4D54">
        <w:t xml:space="preserve"> of cells was activated prior to different behavioral choices and the relative activity of these two populations could predict upcoming decisions (e.g., sequence 1 predict</w:t>
      </w:r>
      <w:r w:rsidR="001F5F18">
        <w:t>ed</w:t>
      </w:r>
      <w:r w:rsidR="003E4D54">
        <w:t xml:space="preserve"> one choice while sequence 2 predicted another). </w:t>
      </w:r>
      <w:r w:rsidR="002407A1">
        <w:t>Since this study, many others have replicated this finding across a variety of behaviors and species</w:t>
      </w:r>
      <w:r w:rsidR="001F5F18">
        <w:t xml:space="preserve"> within the </w:t>
      </w:r>
      <w:proofErr w:type="spellStart"/>
      <w:r w:rsidR="001F5F18">
        <w:t>entorhinal</w:t>
      </w:r>
      <w:proofErr w:type="spellEnd"/>
      <w:r w:rsidR="001F5F18">
        <w:t>-hippocampal system</w:t>
      </w:r>
      <w:r w:rsidR="002407A1">
        <w:t xml:space="preserve"> </w:t>
      </w:r>
      <w:r w:rsidR="002407A1">
        <w:fldChar w:fldCharType="begin" w:fldLock="1"/>
      </w:r>
      <w:r w:rsidR="00390F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1126/science.1206773","ISSN":"0036-8075","PMID":"21817056","abstract":"Episodic memory or memory for the detailed events in our lives is critically dependent on structures of the medial temporal lobe (MTL). A fundamental component of episodic memory is memory for the temporal order of items within an episode. To understand the contribution of individual MTL structures to temporal-order memory, we recorded single-unit activity and local field potential from three MTL areas (hippocampus and entorhinal and perirhinal cortex) and visual area TE as monkeys performed a temporal-order memory task. Hippocampus provided incremental timing signals from one item presentation to the next, whereas perirhinal cortex signaled the conjunction of items and their relative temporal order. Thus, perirhinal cortex appeared to integrate timing information from hippocampus with item information from visual sensory area TE.","author":[{"dropping-particle":"","family":"Naya","given":"Y.","non-dropping-particle":"","parse-names":false,"suffix":""},{"dropping-particle":"","family":"Suzuki","given":"W. A.","non-dropping-particle":"","parse-names":false,"suffix":""}],"container-title":"Science","id":"ITEM-2","issue":"6043","issued":{"date-parts":[["2011","8","5"]]},"page":"773-776","title":"Integrating What and When Across the Primate Medial Temporal Lobe","type":"article-journal","volume":"333"},"uris":["http://www.mendeley.com/documents/?uuid=efb7f63c-b647-3063-89d4-d03bd8ec5b4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5","issue":"4","issued":{"date-parts":[["2011"]]},"page":"737-749","publisher":"Elsevier Inc.","title":"Hippocampal “time cells” bridge the gap in memory for discontiguous events","type":"article-journal","volume":"71"},"uris":["http://www.mendeley.com/documents/?uuid=a66a7de3-605e-4de3-8341-00b1949a84b2"]},{"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id":"ITEM-7","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7","issue":"36","issued":{"date-parts":[["2013","9","4"]]},"page":"14607-14616","title":"Distinct hippocampal time cell sequences represent odor memories in immobilized rats","type":"article-journal","volume":"33"},"uris":["http://www.mendeley.com/documents/?uuid=6110bf20-6b7a-3392-9c96-d6fe3e2e2300"]},{"id":"ITEM-8","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8","issue":"6","issued":{"date-parts":[["2017","6","21"]]},"page":"1248-1262.e4","title":"Temporal and Rate Coding for Discrete Event Sequences in the Hippocampus","type":"article-journal","volume":"94"},"uris":["http://www.mendeley.com/documents/?uuid=34acbad1-8f24-3067-82db-9dd9947d8b79"]},{"id":"ITEM-9","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9","issue":"3","issued":{"date-parts":[["2017","5","3"]]},"page":"677-688.e6","title":"Medial Entorhinal Cortex Selectively Supports Temporal Coding by Hippocampal Neurons","type":"article-journal","volume":"94"},"uris":["http://www.mendeley.com/documents/?uuid=504c7d15-7a23-459d-abbe-938c7696d7f4"]},{"id":"ITEM-10","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0","issue":"2","issued":{"date-parts":[["2015"]]},"page":"282-288","title":"Theta sequences are essential for internally generated hippocampal firing fields","type":"article-journal","volume":"18"},"uris":["http://www.mendeley.com/documents/?uuid=512e1149-ab6a-4fc4-acd5-b3f9c7916348"]},{"id":"ITEM-1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1","issue":"2","issued":{"date-parts":[["2015","10","21"]]},"page":"357-366","title":"Internally Recurring Hippocampal Sequences as a Population Template of Spatiotemporal Information","type":"article-journal","volume":"88"},"uris":["http://www.mendeley.com/documents/?uuid=ff5e6c2e-77ae-48cc-8c5a-bf53866848b2"]},{"id":"ITEM-12","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2","issue":"3","issued":{"date-parts":[["2015","11","4"]]},"page":"578-589","title":"During Running in Place, Grid Cells Integrate Elapsed Time and Distance Run","type":"article-journal","volume":"88"},"uris":["http://www.mendeley.com/documents/?uuid=517ac41c-9673-3018-8364-5a31fb9cb6b2"]},{"id":"ITEM-1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Kraus et al., 2013, 2015, MacDonald et al., 2011, 2013; Mau et al., 2018; Modi et al., 2014; Naya and Suzuki, 2011; Robinson et al., 2017; Taxidis et al., 2018; Terada et al., 2017; Villette et al., 2015; Wang et al., 2015)","plainTextFormattedCitation":"(Gill et al., 2011; Kraus et al., 2013, 2015, MacDonald et al., 2011, 2013; Mau et al., 2018; Modi et al., 2014; Naya and Suzuki, 2011; Robinson et al., 2017; Taxidis et al., 2018; Terada et al., 2017; Villette et al., 2015; Wang et al., 2015)","previouslyFormattedCitation":"(Gill et al., 2011; Kraus et al., 2013, 2015, MacDonald et al., 2011, 2013; Mau et al., 2018; Modi et al., 2014; Naya and Suzuki, 2011; Robinson et al., 2017; Taxidis et al., 2018; Terada et al., 2017; Villette et al., 2015; Wang et al., 2015)"},"properties":{"noteIndex":0},"schema":"https://github.com/citation-style-language/schema/raw/master/csl-citation.json"}</w:instrText>
      </w:r>
      <w:r w:rsidR="002407A1">
        <w:fldChar w:fldCharType="separate"/>
      </w:r>
      <w:r w:rsidR="00390FC2" w:rsidRPr="00390FC2">
        <w:rPr>
          <w:noProof/>
        </w:rPr>
        <w:t>(Gill et al., 2011; Kraus et al., 2013, 2015, MacDonald et al., 2011, 2013; Mau et al., 2018; Modi et al., 2014; Naya and Suzuki, 2011; Robinson et al., 2017; Taxidis et al., 2018; Terada et al., 2017; Villette et al., 2015; Wang et al., 2015)</w:t>
      </w:r>
      <w:r w:rsidR="002407A1">
        <w:fldChar w:fldCharType="end"/>
      </w:r>
      <w:r w:rsidR="002407A1">
        <w:t xml:space="preserve">. </w:t>
      </w:r>
    </w:p>
    <w:p w14:paraId="713CA85A" w14:textId="009B14E4" w:rsidR="006F1E25" w:rsidRDefault="00D30693" w:rsidP="00B82025">
      <w:pPr>
        <w:pStyle w:val="BUMainText"/>
      </w:pPr>
      <w:r>
        <w:tab/>
        <w:t xml:space="preserve">Behavioral-timescale hippocampal sequences are correlated with behavior. Place cell sequences predict upcoming decisions </w:t>
      </w:r>
      <w:r>
        <w:fldChar w:fldCharType="begin" w:fldLock="1"/>
      </w:r>
      <w:r>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DOI":"10.1523/JNEUROSCI.3234-05.2006","ISSN":"0270-6474","author":[{"dropping-particle":"","family":"Smith","given":"D","non-dropping-particle":"","parse-names":false,"suffix":""},{"dropping-particle":"","family":"Mizumori","given":"S","non-dropping-particle":"","parse-names":false,"suffix":""}],"container-title":"Journal of Neuroscience","id":"ITEM-3","issue":"12","issued":{"date-parts":[["2006"]]},"page":"3154-3163","title":"Learning-Related Development of Context-Specific Neuronal Responses to Places and Events: The Hippocampal Role in Context Processing","type":"article-journal","volume":"26"},"uris":["http://www.mendeley.com/documents/?uuid=fe365e35-965d-4a7d-80e6-8321f1a7a161"]}],"mendeley":{"formattedCitation":"(Ferbinteanu and Shapiro, 2003; Smith and Mizumori, 2006; Wood et al., 2000)","plainTextFormattedCitation":"(Ferbinteanu and Shapiro, 2003; Smith and Mizumori, 2006; Wood et al., 2000)","previouslyFormattedCitation":"(Ferbinteanu and Shapiro, 2003; Smith and Mizumori, 2006; Wood et al., 2000)"},"properties":{"noteIndex":0},"schema":"https://github.com/citation-style-language/schema/raw/master/csl-citation.json"}</w:instrText>
      </w:r>
      <w:r>
        <w:fldChar w:fldCharType="separate"/>
      </w:r>
      <w:r w:rsidRPr="00D30693">
        <w:rPr>
          <w:noProof/>
        </w:rPr>
        <w:t>(Ferbinteanu and Shapiro, 2003; Smith and Mizumori, 2006; Wood et al., 2000)</w:t>
      </w:r>
      <w:r>
        <w:fldChar w:fldCharType="end"/>
      </w:r>
      <w:r>
        <w:t xml:space="preserve">, and sequences during delays do the same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2","issue":"36","issued":{"date-parts":[["2013","9","4"]]},"page":"14607-14616","title":"Distinct hippocampal time cell sequences represent odor memories in immobilized rats","type":"article-journal","volume":"33"},"uris":["http://www.mendeley.com/documents/?uuid=6110bf20-6b7a-3392-9c96-d6fe3e2e2300"]}],"mendeley":{"formattedCitation":"(MacDonald et al., 2013; Pastalkova et al., 2008)","plainTextFormattedCitation":"(MacDonald et al., 2013; Pastalkova et al., 2008)","previouslyFormattedCitation":"(MacDonald et al., 2013; Pastalkova et al., 2008)"},"properties":{"noteIndex":0},"schema":"https://github.com/citation-style-language/schema/raw/master/csl-citation.json"}</w:instrText>
      </w:r>
      <w:r>
        <w:fldChar w:fldCharType="separate"/>
      </w:r>
      <w:r w:rsidRPr="00D30693">
        <w:rPr>
          <w:noProof/>
        </w:rPr>
        <w:t>(MacDonald et al., 2013; Pastalkova et al., 2008)</w:t>
      </w:r>
      <w:r>
        <w:fldChar w:fldCharType="end"/>
      </w:r>
      <w:r>
        <w:t xml:space="preserve">. </w:t>
      </w:r>
      <w:r w:rsidR="005B33F6">
        <w:t>A consequence of this feature is that i</w:t>
      </w:r>
      <w:r w:rsidR="00FE39EE">
        <w:t xml:space="preserve">f hippocampal sequences </w:t>
      </w:r>
      <w:r w:rsidR="007B0A7F">
        <w:t xml:space="preserve">actually </w:t>
      </w:r>
      <w:r w:rsidR="00FE39EE">
        <w:t xml:space="preserve">represent </w:t>
      </w:r>
      <w:proofErr w:type="gramStart"/>
      <w:r w:rsidR="00FE39EE">
        <w:t>a readout</w:t>
      </w:r>
      <w:proofErr w:type="gramEnd"/>
      <w:r w:rsidR="00FE39EE">
        <w:t xml:space="preserve"> of internal state, erroneous choices </w:t>
      </w:r>
      <w:r w:rsidR="00FE39EE">
        <w:lastRenderedPageBreak/>
        <w:t xml:space="preserve">should also be preceded by “erroneous” sequences. Indeed, </w:t>
      </w:r>
      <w:r>
        <w:t>the expression of incorrect sequence</w:t>
      </w:r>
      <w:r w:rsidR="00FE39EE">
        <w:t>s</w:t>
      </w:r>
      <w:r w:rsidR="005B33F6">
        <w:t xml:space="preserve"> coincide with incorrect decisions on a navigational task</w:t>
      </w:r>
      <w:r>
        <w:t xml:space="preserve"> </w:t>
      </w:r>
      <w:r w:rsidR="00AC69AB">
        <w:fldChar w:fldCharType="begin" w:fldLock="1"/>
      </w:r>
      <w:r w:rsidR="00D70567">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C69AB">
        <w:fldChar w:fldCharType="separate"/>
      </w:r>
      <w:r w:rsidR="00AC69AB" w:rsidRPr="00AC69AB">
        <w:rPr>
          <w:noProof/>
        </w:rPr>
        <w:t>(Pastalkova et al., 2008)</w:t>
      </w:r>
      <w:r w:rsidR="00AC69AB">
        <w:fldChar w:fldCharType="end"/>
      </w:r>
      <w:r w:rsidR="00AC69AB">
        <w:t xml:space="preserve">. </w:t>
      </w:r>
      <w:r w:rsidR="007B0A7F">
        <w:t>Furthermore</w:t>
      </w:r>
      <w:r w:rsidR="00390FC2">
        <w:t xml:space="preserve">, if sequences are involved with the encoding of a memory, they should develop in parallel with learning. In accordance with this idea, as a rat learned the rules of a navigational task, there was a corresponding increase in the number of hippocampal neurons participating in the sequence </w:t>
      </w:r>
      <w:r w:rsidR="00390FC2">
        <w:fldChar w:fldCharType="begin" w:fldLock="1"/>
      </w:r>
      <w:r w:rsidR="006B51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390FC2">
        <w:fldChar w:fldCharType="separate"/>
      </w:r>
      <w:r w:rsidR="00390FC2" w:rsidRPr="00390FC2">
        <w:rPr>
          <w:noProof/>
        </w:rPr>
        <w:t>(Gill et al., 2011)</w:t>
      </w:r>
      <w:r w:rsidR="00390FC2">
        <w:fldChar w:fldCharType="end"/>
      </w:r>
      <w:r w:rsidR="00390FC2">
        <w:t xml:space="preserve">. During training in an </w:t>
      </w:r>
      <w:proofErr w:type="spellStart"/>
      <w:r w:rsidR="00390FC2">
        <w:t>eyeblink</w:t>
      </w:r>
      <w:proofErr w:type="spellEnd"/>
      <w:r w:rsidR="00390FC2">
        <w:t xml:space="preserve"> conditioning task, a similar effect was observed in conjunction with increases</w:t>
      </w:r>
      <w:r w:rsidR="006B51C2">
        <w:t xml:space="preserve"> in intercellular activity correlations </w:t>
      </w:r>
      <w:r w:rsidR="006B51C2">
        <w:fldChar w:fldCharType="begin" w:fldLock="1"/>
      </w:r>
      <w:r w:rsidR="006B51C2">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6B51C2">
        <w:fldChar w:fldCharType="separate"/>
      </w:r>
      <w:r w:rsidR="006B51C2" w:rsidRPr="006B51C2">
        <w:rPr>
          <w:noProof/>
        </w:rPr>
        <w:t>(Modi et al., 2014)</w:t>
      </w:r>
      <w:r w:rsidR="006B51C2">
        <w:fldChar w:fldCharType="end"/>
      </w:r>
      <w:r w:rsidR="00390FC2">
        <w:t xml:space="preserve">. </w:t>
      </w:r>
      <w:r w:rsidR="006B51C2">
        <w:t xml:space="preserve">More recently, sequentially active cells were found to accrue over the course of learning an olfactory working memory task </w:t>
      </w:r>
      <w:r w:rsidR="006B51C2">
        <w:fldChar w:fldCharType="begin" w:fldLock="1"/>
      </w:r>
      <w:r w:rsidR="006F1E25">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plainTextFormattedCitation":"(Taxidis et al., 2018)","previouslyFormattedCitation":"(Taxidis et al., 2018)"},"properties":{"noteIndex":0},"schema":"https://github.com/citation-style-language/schema/raw/master/csl-citation.json"}</w:instrText>
      </w:r>
      <w:r w:rsidR="006B51C2">
        <w:fldChar w:fldCharType="separate"/>
      </w:r>
      <w:r w:rsidR="006B51C2" w:rsidRPr="006B51C2">
        <w:rPr>
          <w:noProof/>
        </w:rPr>
        <w:t>(Taxidis et al., 2018)</w:t>
      </w:r>
      <w:r w:rsidR="006B51C2">
        <w:fldChar w:fldCharType="end"/>
      </w:r>
      <w:r w:rsidR="006B51C2">
        <w:t xml:space="preserve">. </w:t>
      </w:r>
      <w:r w:rsidR="007B0A7F">
        <w:t xml:space="preserve">Finally, disruption of hippocampal sequences should interfere with behavior. Sequences in CA1 can be interrupted by inhibiting the MEC </w:t>
      </w:r>
      <w:r w:rsidR="007B0A7F">
        <w:fldChar w:fldCharType="begin" w:fldLock="1"/>
      </w:r>
      <w:r w:rsidR="007B0A7F">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7B0A7F">
        <w:fldChar w:fldCharType="separate"/>
      </w:r>
      <w:r w:rsidR="007B0A7F" w:rsidRPr="00D70567">
        <w:rPr>
          <w:noProof/>
        </w:rPr>
        <w:t>(Robinson et al., 2017)</w:t>
      </w:r>
      <w:r w:rsidR="007B0A7F">
        <w:fldChar w:fldCharType="end"/>
      </w:r>
      <w:r w:rsidR="007B0A7F">
        <w:t xml:space="preserve"> or the medial septum </w:t>
      </w:r>
      <w:r w:rsidR="007B0A7F">
        <w:fldChar w:fldCharType="begin" w:fldLock="1"/>
      </w:r>
      <w:r w:rsidR="007B0A7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7B0A7F">
        <w:fldChar w:fldCharType="separate"/>
      </w:r>
      <w:r w:rsidR="007B0A7F" w:rsidRPr="00D70567">
        <w:rPr>
          <w:noProof/>
        </w:rPr>
        <w:t>(Wang et al., 2015)</w:t>
      </w:r>
      <w:r w:rsidR="007B0A7F">
        <w:fldChar w:fldCharType="end"/>
      </w:r>
      <w:r w:rsidR="007B0A7F">
        <w:t xml:space="preserve"> and as expected, these ma</w:t>
      </w:r>
      <w:r w:rsidR="00F20429">
        <w:t xml:space="preserve">nipulations impair performance. Readers should note, however, that these studies utilize relatively invasive means to </w:t>
      </w:r>
      <w:r w:rsidR="00856D25">
        <w:t xml:space="preserve">knock out sequences that may have off-target side effects. </w:t>
      </w:r>
      <w:r w:rsidR="005B33F6">
        <w:t>Unfortunately, researchers have yet to accomplish</w:t>
      </w:r>
      <w:r w:rsidR="00856D25">
        <w:t xml:space="preserve"> more intricate</w:t>
      </w:r>
      <w:r w:rsidR="005B33F6">
        <w:t xml:space="preserve"> sequential single-cell manipulations of hippocampal neurons </w:t>
      </w:r>
      <w:r w:rsidR="005B33F6">
        <w:rPr>
          <w:i/>
        </w:rPr>
        <w:t xml:space="preserve">in </w:t>
      </w:r>
      <w:r w:rsidR="005B33F6" w:rsidRPr="005B33F6">
        <w:rPr>
          <w:i/>
        </w:rPr>
        <w:t>vivo</w:t>
      </w:r>
      <w:r w:rsidR="005B33F6">
        <w:t xml:space="preserve">. </w:t>
      </w:r>
      <w:r w:rsidR="003A1526">
        <w:t>The most germane study to date was one performed in orbitofrontal cortex, where</w:t>
      </w:r>
      <w:r w:rsidR="007B0A7F">
        <w:t xml:space="preserve"> fast (1 </w:t>
      </w:r>
      <w:proofErr w:type="spellStart"/>
      <w:r w:rsidR="007B0A7F">
        <w:t>ms</w:t>
      </w:r>
      <w:proofErr w:type="spellEnd"/>
      <w:r w:rsidR="006F1E25">
        <w:t xml:space="preserve"> total duration</w:t>
      </w:r>
      <w:r w:rsidR="007B0A7F">
        <w:t>) sequen</w:t>
      </w:r>
      <w:r w:rsidR="003A1526">
        <w:t xml:space="preserve">tial activation of single cortical neurons </w:t>
      </w:r>
      <w:r w:rsidR="007B0A7F">
        <w:t>elicit</w:t>
      </w:r>
      <w:r w:rsidR="003A1526">
        <w:t>ed</w:t>
      </w:r>
      <w:r w:rsidR="007B0A7F">
        <w:t xml:space="preserve"> one of either</w:t>
      </w:r>
      <w:r w:rsidR="006F1E25">
        <w:t xml:space="preserve"> </w:t>
      </w:r>
      <w:proofErr w:type="spellStart"/>
      <w:r w:rsidR="006F1E25">
        <w:t>consummatory</w:t>
      </w:r>
      <w:proofErr w:type="spellEnd"/>
      <w:r w:rsidR="006F1E25">
        <w:t xml:space="preserve"> or social behaviors </w:t>
      </w:r>
      <w:r w:rsidR="006F1E25">
        <w:fldChar w:fldCharType="begin" w:fldLock="1"/>
      </w:r>
      <w:r w:rsidR="006F1E25">
        <w:instrText>ADDIN CSL_CITATION {"citationItems":[{"id":"ITEM-1","itemData":{"DOI":"10.1038/s41586-018-0866-8","ISSN":"0028-0836","abstract":"Categorically distinct basic drives (for example, for social versus feeding behaviour1–3) can exert potent influences on each other; such interactions are likely to have important adaptive consequences (such as appropriate regulation of feeding in the context of social hierarchies) and can become maladaptive (such as in clinical settings involving anorexia). It is known that neural systems regulating natural and adaptive caloric intake, and those regulating social behaviours, involve related circuitry4–7, but the causal circuit mechanisms of these drive adjudications are not clear. Here we investigate the causal role in behaviour of cellular-resolution experience-specific neuronal populations in the orbitofrontal cortex, a major reward-processing hub that contains diverse activity-specific neuronal populations that respond differentially to various aspects of caloric intake8–13 and social stimuli14,15. We coupled genetically encoded activity imaging with the development and application of methods for optogenetic control of multiple individually defined cells, to both optically monitor and manipulate the activity of many orbitofrontal cortex neurons at the single-cell level in real time during rewarding experiences (caloric consumption and social interaction). We identified distinct populations within the orbitofrontal cortex that selectively responded to either caloric rewards or social stimuli, and found that activity of individually specified naturally feeding-responsive neurons was causally linked to increased feeding behaviour; this effect was selective as, by contrast, single-cell resolution activation of naturally social-responsive neurons inhibited feeding, and activation of neurons responsive to neither feeding nor social stimuli did not alter feeding behaviour. These results reveal the presence of potent cellular-level subnetworks within the orbitofrontal cortex that can be precisely engaged to bidirectionally control feeding behaviours subject to, for example, social influences.","author":[{"dropping-particle":"","family":"Jennings","given":"Joshua H.","non-dropping-particle":"","parse-names":false,"suffix":""},{"dropping-particle":"","family":"Kim","given":"Christina K.","non-dropping-particle":"","parse-names":false,"suffix":""},{"dropping-particle":"","family":"Marshel","given":"James H.","non-dropping-particle":"","parse-names":false,"suffix":""},{"dropping-particle":"","family":"Raffiee","given":"Misha","non-dropping-particle":"","parse-names":false,"suffix":""},{"dropping-particle":"","family":"Ye","given":"Li","non-dropping-particle":"","parse-names":false,"suffix":""},{"dropping-particle":"","family":"Quirin","given":"Sean","non-dropping-particle":"","parse-names":false,"suffix":""},{"dropping-particle":"","family":"Pak","given":"Sally","non-dropping-particle":"","parse-names":false,"suffix":""},{"dropping-particle":"","family":"Ramakrishnan","given":"Charu","non-dropping-particle":"","parse-names":false,"suffix":""},{"dropping-particle":"","family":"Deisseroth","given":"Karl","non-dropping-particle":"","parse-names":false,"suffix":""}],"container-title":"Nature","id":"ITEM-1","issue":"7741","issued":{"date-parts":[["2019","1","16"]]},"page":"645-649","publisher":"Nature Publishing Group","title":"Interacting neural ensembles in orbitofrontal cortex for social and feeding behaviour","type":"article-journal","volume":"565"},"uris":["http://www.mendeley.com/documents/?uuid=ff59fcdf-2dc4-3029-9afd-dadd3e503dd4"]}],"mendeley":{"formattedCitation":"(Jennings et al., 2019)","plainTextFormattedCitation":"(Jennings et al., 2019)","previouslyFormattedCitation":"(Jennings et al., 2019)"},"properties":{"noteIndex":0},"schema":"https://github.com/citation-style-language/schema/raw/master/csl-citation.json"}</w:instrText>
      </w:r>
      <w:r w:rsidR="006F1E25">
        <w:fldChar w:fldCharType="separate"/>
      </w:r>
      <w:r w:rsidR="006F1E25" w:rsidRPr="006F1E25">
        <w:rPr>
          <w:noProof/>
        </w:rPr>
        <w:t>(Jennings et al., 2019)</w:t>
      </w:r>
      <w:r w:rsidR="006F1E25">
        <w:fldChar w:fldCharType="end"/>
      </w:r>
      <w:r w:rsidR="003A1526">
        <w:t>. Experiments such as these</w:t>
      </w:r>
      <w:r w:rsidR="006F1E25">
        <w:t xml:space="preserve"> </w:t>
      </w:r>
      <w:r w:rsidR="003A1526">
        <w:t>have set</w:t>
      </w:r>
      <w:r w:rsidR="006F1E25">
        <w:t xml:space="preserve"> the groundwork for future work to probe whether spatiotemporal hippocampal activity patterns can elicit behaviors in a similar fashion </w:t>
      </w:r>
      <w:r w:rsidR="006F1E25">
        <w:fldChar w:fldCharType="begin" w:fldLock="1"/>
      </w:r>
      <w:r w:rsidR="00CA383D">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6F1E25">
        <w:fldChar w:fldCharType="separate"/>
      </w:r>
      <w:r w:rsidR="006F1E25" w:rsidRPr="006F1E25">
        <w:rPr>
          <w:noProof/>
        </w:rPr>
        <w:t>(Rickgauer et al., 2014)</w:t>
      </w:r>
      <w:r w:rsidR="006F1E25">
        <w:fldChar w:fldCharType="end"/>
      </w:r>
      <w:r w:rsidR="006F1E25">
        <w:t>.</w:t>
      </w:r>
    </w:p>
    <w:p w14:paraId="7425D352" w14:textId="353FF976" w:rsidR="00FB2422" w:rsidRDefault="00FB2422" w:rsidP="00B82025">
      <w:pPr>
        <w:pStyle w:val="BUMainText"/>
      </w:pPr>
      <w:r>
        <w:lastRenderedPageBreak/>
        <w:tab/>
        <w:t xml:space="preserve">In Chapter Two, I described my experiment tracking CA1 sequences across multiple days </w:t>
      </w:r>
      <w:r>
        <w:fldChar w:fldCharType="begin" w:fldLock="1"/>
      </w:r>
      <w:r w:rsidR="00B947C9">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fldChar w:fldCharType="separate"/>
      </w:r>
      <w:r w:rsidRPr="00FB2422">
        <w:rPr>
          <w:noProof/>
        </w:rPr>
        <w:t>(Mau et al., 2018)</w:t>
      </w:r>
      <w:r>
        <w:fldChar w:fldCharType="end"/>
      </w:r>
      <w:r>
        <w:t xml:space="preserve">. From this study, </w:t>
      </w:r>
      <w:r w:rsidR="00F96AE5">
        <w:t xml:space="preserve">I gleaned two major conclusions. The first conclusion was that despite the absence of salient cues for maintaining a stable pattern of activity, temporal sequences are surprisingly robust across sessions. During treadmill running, mice were given </w:t>
      </w:r>
      <w:r w:rsidR="00454206">
        <w:t>just</w:t>
      </w:r>
      <w:r w:rsidR="00F96AE5">
        <w:t xml:space="preserve"> a single cue (the treadmill turning on) that was able to sustain the ordered firing of neurons for 10 seconds. Incredibly, this order was consistent throughout four days of recording</w:t>
      </w:r>
      <w:r w:rsidR="00B947C9">
        <w:t xml:space="preserve">. Stability in place cell sequences </w:t>
      </w:r>
      <w:r w:rsidR="00B947C9">
        <w:fldChar w:fldCharType="begin" w:fldLock="1"/>
      </w:r>
      <w:r w:rsidR="00454206">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454206">
        <w:rPr>
          <w:rFonts w:ascii="Lucida Sans Unicode" w:hAnsi="Lucida Sans Unicode" w:cs="Lucida Sans Unicode"/>
        </w:rPr>
        <w:instrText>∼</w:instrText>
      </w:r>
      <w:r w:rsidR="00454206">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mendeley":{"formattedCitation":"(Ziv et al., 2013)","plainTextFormattedCitation":"(Ziv et al., 2013)","previouslyFormattedCitation":"(Ziv et al., 2013)"},"properties":{"noteIndex":0},"schema":"https://github.com/citation-style-language/schema/raw/master/csl-citation.json"}</w:instrText>
      </w:r>
      <w:r w:rsidR="00B947C9">
        <w:fldChar w:fldCharType="separate"/>
      </w:r>
      <w:r w:rsidR="00B947C9" w:rsidRPr="00B947C9">
        <w:rPr>
          <w:noProof/>
        </w:rPr>
        <w:t>(Ziv et al., 2013)</w:t>
      </w:r>
      <w:r w:rsidR="00B947C9">
        <w:fldChar w:fldCharType="end"/>
      </w:r>
      <w:r w:rsidR="00B947C9">
        <w:t xml:space="preserve"> could be a byproduct of sensory information originating from </w:t>
      </w:r>
      <w:proofErr w:type="spellStart"/>
      <w:r w:rsidR="00B947C9">
        <w:t>entorhinal</w:t>
      </w:r>
      <w:proofErr w:type="spellEnd"/>
      <w:r w:rsidR="00B947C9">
        <w:t xml:space="preserve"> processing of landmarks. However, robustness in temporal sequences could only originate from an internal mechanism for maintenance, probably involving plasticity. The second conclusion from my experiment was that despite the perceived stability, temporal sequences </w:t>
      </w:r>
      <w:r w:rsidR="00454206">
        <w:t xml:space="preserve">also exhibit considerable variation from day to day. This variation was the outcome of the activity of neurons that gained fields and neurons that lost fields. The malleability of these neurons produced sequences that evolved over time, an attribute that could support </w:t>
      </w:r>
      <w:proofErr w:type="spellStart"/>
      <w:r w:rsidR="00454206">
        <w:t>timestamping</w:t>
      </w:r>
      <w:proofErr w:type="spellEnd"/>
      <w:r w:rsidR="00454206">
        <w:t xml:space="preserve"> of events (an idea also supported by results from Chapter Three; </w:t>
      </w:r>
      <w:r w:rsidR="00454206">
        <w:fldChar w:fldCharType="begin" w:fldLock="1"/>
      </w:r>
      <w:r w:rsidR="002A617F">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mendeley":{"formattedCitation":"(Rubin et al., 2015)","manualFormatting":"Rubin et al., 2015)","plainTextFormattedCitation":"(Rubin et al., 2015)","previouslyFormattedCitation":"(Rubin et al., 2015)"},"properties":{"noteIndex":0},"schema":"https://github.com/citation-style-language/schema/raw/master/csl-citation.json"}</w:instrText>
      </w:r>
      <w:r w:rsidR="00454206">
        <w:fldChar w:fldCharType="separate"/>
      </w:r>
      <w:r w:rsidR="00454206" w:rsidRPr="00454206">
        <w:rPr>
          <w:noProof/>
        </w:rPr>
        <w:t>Rubin et al., 2015)</w:t>
      </w:r>
      <w:r w:rsidR="00454206">
        <w:fldChar w:fldCharType="end"/>
      </w:r>
      <w:r w:rsidR="00454206">
        <w:t xml:space="preserve">. Speculating further, the evolution of hippocampal sequences could reflect consolidation of new information into existing schemas </w:t>
      </w:r>
      <w:r w:rsidR="002A617F">
        <w:fldChar w:fldCharType="begin" w:fldLock="1"/>
      </w:r>
      <w:r w:rsidR="00E74DC2">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A617F">
        <w:fldChar w:fldCharType="separate"/>
      </w:r>
      <w:r w:rsidR="002A617F" w:rsidRPr="002A617F">
        <w:rPr>
          <w:noProof/>
        </w:rPr>
        <w:t>(McKenzie and Eichenbaum, 2011)</w:t>
      </w:r>
      <w:r w:rsidR="002A617F">
        <w:fldChar w:fldCharType="end"/>
      </w:r>
      <w:r w:rsidR="002A617F">
        <w:t xml:space="preserve">. </w:t>
      </w:r>
    </w:p>
    <w:p w14:paraId="03BE013B" w14:textId="6F07B0DD" w:rsidR="00C3423C" w:rsidRDefault="00C3423C" w:rsidP="00B82025">
      <w:pPr>
        <w:pStyle w:val="BUMainText"/>
      </w:pPr>
      <w:r>
        <w:tab/>
      </w:r>
      <w:r w:rsidR="002A617F">
        <w:t xml:space="preserve">The results presented in Chapter Two inspired further questions that could be explored in future experiments. </w:t>
      </w:r>
      <w:r>
        <w:t xml:space="preserve">Given that sequences are reproducible across trials, what is the mechanism by which they are formed and maintained? While an easy question to ask, answering it is less than trivial. This is complicated further by the prospect that </w:t>
      </w:r>
      <w:r>
        <w:lastRenderedPageBreak/>
        <w:t xml:space="preserve">formation and maintenance might be governed by disparate mechanisms. Here, I propose (1) that sequence </w:t>
      </w:r>
      <w:r>
        <w:rPr>
          <w:i/>
        </w:rPr>
        <w:t>formation</w:t>
      </w:r>
      <w:r>
        <w:t xml:space="preserve"> is dependent on intrinsic connectivity and excitability of certain neuronal populations and (2) that sequence </w:t>
      </w:r>
      <w:r>
        <w:rPr>
          <w:i/>
        </w:rPr>
        <w:t>maintenance</w:t>
      </w:r>
      <w:r>
        <w:t xml:space="preserve"> is a consequence of plasticity afforded by other physiological signatures in the hippocampus. </w:t>
      </w:r>
    </w:p>
    <w:p w14:paraId="62B0860D" w14:textId="77777777" w:rsidR="00C3423C" w:rsidRDefault="00C3423C" w:rsidP="00B82025">
      <w:pPr>
        <w:pStyle w:val="BUMainText"/>
      </w:pPr>
    </w:p>
    <w:p w14:paraId="00CAD208" w14:textId="1A9125CF" w:rsidR="00C3423C" w:rsidRDefault="00045120" w:rsidP="00C3423C">
      <w:pPr>
        <w:pStyle w:val="Heading2"/>
      </w:pPr>
      <w:bookmarkStart w:id="150" w:name="_Toc415125979"/>
      <w:r>
        <w:t>Cell excitability and dendritic summation</w:t>
      </w:r>
      <w:r w:rsidR="00C3423C">
        <w:t xml:space="preserve"> </w:t>
      </w:r>
      <w:r w:rsidR="00EB6637">
        <w:t>support</w:t>
      </w:r>
      <w:r w:rsidR="00C3423C">
        <w:t xml:space="preserve"> sequence formation</w:t>
      </w:r>
      <w:bookmarkEnd w:id="150"/>
      <w:r w:rsidR="00C3423C">
        <w:t xml:space="preserve"> </w:t>
      </w:r>
      <w:r w:rsidR="00C3423C">
        <w:tab/>
      </w:r>
    </w:p>
    <w:p w14:paraId="1E18E0B9" w14:textId="0B7AAC7D" w:rsidR="006D2177" w:rsidRPr="0036502F" w:rsidRDefault="00C3423C" w:rsidP="00B82025">
      <w:pPr>
        <w:pStyle w:val="BUMainText"/>
      </w:pPr>
      <w:r>
        <w:tab/>
      </w:r>
      <w:r w:rsidR="001C77C5">
        <w:t xml:space="preserve">Memory allocation refers to the study of </w:t>
      </w:r>
      <w:r w:rsidR="00DE4BD2">
        <w:t>how</w:t>
      </w:r>
      <w:r w:rsidR="001C77C5">
        <w:t xml:space="preserve"> neurons are entrusted with encoding particular memories </w:t>
      </w:r>
      <w:r w:rsidR="001C77C5">
        <w:fldChar w:fldCharType="begin" w:fldLock="1"/>
      </w:r>
      <w:r w:rsidR="00DE4BD2">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C77C5">
        <w:fldChar w:fldCharType="separate"/>
      </w:r>
      <w:r w:rsidR="001C77C5" w:rsidRPr="001C77C5">
        <w:rPr>
          <w:noProof/>
        </w:rPr>
        <w:t>(Silva et al., 2009)</w:t>
      </w:r>
      <w:r w:rsidR="001C77C5">
        <w:fldChar w:fldCharType="end"/>
      </w:r>
      <w:r w:rsidR="001C77C5">
        <w:t xml:space="preserve">. </w:t>
      </w:r>
      <w:r w:rsidR="00DE4BD2">
        <w:t xml:space="preserve">As discussed in Chapter One, excitability </w:t>
      </w:r>
      <w:r w:rsidR="00DE4BD2">
        <w:fldChar w:fldCharType="begin" w:fldLock="1"/>
      </w:r>
      <w:r w:rsidR="00DE4BD2">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DE4BD2">
        <w:fldChar w:fldCharType="separate"/>
      </w:r>
      <w:r w:rsidR="00DE4BD2" w:rsidRPr="00DE4BD2">
        <w:rPr>
          <w:noProof/>
        </w:rPr>
        <w:t>(Yiu et al., 2014)</w:t>
      </w:r>
      <w:r w:rsidR="00DE4BD2">
        <w:fldChar w:fldCharType="end"/>
      </w:r>
      <w:r w:rsidR="00DE4BD2">
        <w:t xml:space="preserve"> appear</w:t>
      </w:r>
      <w:r w:rsidR="00B602A4">
        <w:t>s</w:t>
      </w:r>
      <w:r w:rsidR="00DE4BD2">
        <w:t xml:space="preserve"> to be </w:t>
      </w:r>
      <w:r w:rsidR="00B602A4">
        <w:t xml:space="preserve">a </w:t>
      </w:r>
      <w:r w:rsidR="00DE4BD2">
        <w:t>reliable biomarke</w:t>
      </w:r>
      <w:r w:rsidR="00B602A4">
        <w:t>r</w:t>
      </w:r>
      <w:r w:rsidR="00BD445A">
        <w:t xml:space="preserve"> for</w:t>
      </w:r>
      <w:r w:rsidR="00DE4BD2">
        <w:t xml:space="preserve"> </w:t>
      </w:r>
      <w:r w:rsidR="00533A02">
        <w:t>which neurons encode a particular</w:t>
      </w:r>
      <w:r w:rsidR="00BD445A">
        <w:t xml:space="preserve"> memory</w:t>
      </w:r>
      <w:r w:rsidR="00DE4BD2">
        <w:t xml:space="preserve">. </w:t>
      </w:r>
      <w:r w:rsidR="0036502F">
        <w:t xml:space="preserve">Though the experiments studying memory allocation usually operate on coarse timescales (over a behavioral session), many similarities can be drawn to findings from fine-timescale, </w:t>
      </w:r>
      <w:r w:rsidR="0036502F">
        <w:rPr>
          <w:i/>
        </w:rPr>
        <w:t xml:space="preserve">in vivo </w:t>
      </w:r>
      <w:r w:rsidR="0036502F">
        <w:t xml:space="preserve">recordings in behaving animals. Here, I will attempt to link these “engram”-style conclusions to observations </w:t>
      </w:r>
      <w:r w:rsidR="001615F6">
        <w:t>from</w:t>
      </w:r>
      <w:r w:rsidR="0036502F">
        <w:t xml:space="preserve"> </w:t>
      </w:r>
      <w:r w:rsidR="0036502F">
        <w:rPr>
          <w:i/>
        </w:rPr>
        <w:t>in vivo</w:t>
      </w:r>
      <w:r w:rsidR="00E102B7">
        <w:rPr>
          <w:i/>
        </w:rPr>
        <w:t xml:space="preserve"> </w:t>
      </w:r>
      <w:r w:rsidR="00E102B7">
        <w:t>recording</w:t>
      </w:r>
      <w:r w:rsidR="0036502F">
        <w:rPr>
          <w:i/>
        </w:rPr>
        <w:t xml:space="preserve"> </w:t>
      </w:r>
      <w:r w:rsidR="00E102B7">
        <w:t>experiments</w:t>
      </w:r>
      <w:r w:rsidR="0036502F">
        <w:t xml:space="preserve">. </w:t>
      </w:r>
    </w:p>
    <w:p w14:paraId="29137E4F" w14:textId="09B64712" w:rsidR="00C3423C" w:rsidRDefault="006D2177" w:rsidP="00B82025">
      <w:pPr>
        <w:pStyle w:val="BUMainText"/>
      </w:pPr>
      <w:r>
        <w:tab/>
      </w:r>
      <w:r w:rsidR="001615F6">
        <w:t xml:space="preserve">Just as cell excitability impacts memory allocation </w:t>
      </w:r>
      <w:r w:rsidR="001615F6">
        <w:fldChar w:fldCharType="begin" w:fldLock="1"/>
      </w:r>
      <w:r w:rsidR="00043D2C">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615F6">
        <w:fldChar w:fldCharType="separate"/>
      </w:r>
      <w:r w:rsidR="001615F6" w:rsidRPr="001615F6">
        <w:rPr>
          <w:noProof/>
        </w:rPr>
        <w:t>(Silva et al., 2009)</w:t>
      </w:r>
      <w:r w:rsidR="001615F6">
        <w:fldChar w:fldCharType="end"/>
      </w:r>
      <w:r w:rsidR="001615F6">
        <w:t>, e</w:t>
      </w:r>
      <w:r w:rsidR="00DE4BD2">
        <w:t xml:space="preserve">xcitability in </w:t>
      </w:r>
      <w:r w:rsidR="008265D6">
        <w:t xml:space="preserve">the dendritic arbor of </w:t>
      </w:r>
      <w:r w:rsidR="00DE4BD2">
        <w:t xml:space="preserve">hippocampal pyramidal cells is </w:t>
      </w:r>
      <w:r w:rsidR="001615F6">
        <w:t xml:space="preserve">also </w:t>
      </w:r>
      <w:r w:rsidR="00DE4BD2">
        <w:t xml:space="preserve">a major determinant of whether they exhibit receptive fields. </w:t>
      </w:r>
      <w:r w:rsidR="00533A02">
        <w:t>As it turns out, t</w:t>
      </w:r>
      <w:r w:rsidR="00B77FC9">
        <w:t xml:space="preserve">he </w:t>
      </w:r>
      <w:proofErr w:type="spellStart"/>
      <w:r w:rsidR="00B77FC9">
        <w:t>sparsity</w:t>
      </w:r>
      <w:proofErr w:type="spellEnd"/>
      <w:r w:rsidR="00B77FC9">
        <w:t xml:space="preserve"> of activity in CA1 translates into a large number of cells </w:t>
      </w:r>
      <w:r w:rsidR="003A1526">
        <w:t xml:space="preserve">actually </w:t>
      </w:r>
      <w:r w:rsidR="00B77FC9">
        <w:t xml:space="preserve">being </w:t>
      </w:r>
      <w:r w:rsidR="003A1526">
        <w:t>silent in an environment while only a</w:t>
      </w:r>
      <w:r w:rsidR="00B77FC9">
        <w:t xml:space="preserve"> small percentage dis</w:t>
      </w:r>
      <w:r w:rsidR="003A1526">
        <w:t>play</w:t>
      </w:r>
      <w:r w:rsidR="00B77FC9">
        <w:t xml:space="preserve"> spatial selectivity. The pyramidal cells with spatial fields are markedly different from their silent counterparts in a number of ways. Collectively, CA1 place cells show increased excitability properties in that they have lower spiking thresholds, higher </w:t>
      </w:r>
      <w:proofErr w:type="spellStart"/>
      <w:r w:rsidR="00B77FC9">
        <w:t>subthreshold</w:t>
      </w:r>
      <w:proofErr w:type="spellEnd"/>
      <w:r w:rsidR="00B77FC9">
        <w:t xml:space="preserve"> membrane potentials, and </w:t>
      </w:r>
      <w:r w:rsidR="001C77C5">
        <w:t xml:space="preserve">higher bursting propensities than silent cells </w:t>
      </w:r>
      <w:r w:rsidR="001C77C5">
        <w:fldChar w:fldCharType="begin" w:fldLock="1"/>
      </w:r>
      <w:r w:rsidR="001C77C5">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C77C5">
        <w:fldChar w:fldCharType="separate"/>
      </w:r>
      <w:r w:rsidR="001C77C5" w:rsidRPr="001C77C5">
        <w:rPr>
          <w:noProof/>
        </w:rPr>
        <w:t>(Epsztein et al., 2011)</w:t>
      </w:r>
      <w:r w:rsidR="001C77C5">
        <w:fldChar w:fldCharType="end"/>
      </w:r>
      <w:r w:rsidR="0080762B">
        <w:t xml:space="preserve">. Spontaneous increases of the </w:t>
      </w:r>
      <w:proofErr w:type="spellStart"/>
      <w:r w:rsidR="0080762B">
        <w:t>subthreshold</w:t>
      </w:r>
      <w:proofErr w:type="spellEnd"/>
      <w:r w:rsidR="0080762B">
        <w:t xml:space="preserve"> </w:t>
      </w:r>
      <w:r w:rsidR="0080762B">
        <w:lastRenderedPageBreak/>
        <w:t>membrane potential produce nov</w:t>
      </w:r>
      <w:r w:rsidR="00570AD2">
        <w:t xml:space="preserve">el place fields at those locations </w:t>
      </w:r>
      <w:r w:rsidR="00570AD2">
        <w:fldChar w:fldCharType="begin" w:fldLock="1"/>
      </w:r>
      <w:r w:rsidR="00570AD2">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570AD2">
        <w:fldChar w:fldCharType="separate"/>
      </w:r>
      <w:r w:rsidR="00570AD2" w:rsidRPr="00570AD2">
        <w:rPr>
          <w:noProof/>
        </w:rPr>
        <w:t>(Bittner et al., 2015)</w:t>
      </w:r>
      <w:r w:rsidR="00570AD2">
        <w:fldChar w:fldCharType="end"/>
      </w:r>
      <w:r w:rsidR="00570AD2">
        <w:t>, and these events seem to be accompanied by local dendritic spikes</w:t>
      </w:r>
      <w:r w:rsidR="00BA2802">
        <w:t xml:space="preserve"> as well</w:t>
      </w:r>
      <w:r w:rsidR="00B602A4">
        <w:t>, which further serve to stabilize these fields</w:t>
      </w:r>
      <w:r w:rsidR="00570AD2">
        <w:t xml:space="preserve"> </w:t>
      </w:r>
      <w:r w:rsidR="00570AD2">
        <w:fldChar w:fldCharType="begin" w:fldLock="1"/>
      </w:r>
      <w:r w:rsidR="001E1FD6">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id":"ITEM-2","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2","issue":"7533","issued":{"date-parts":[["2015","1","26"]]},"page":"200-204","title":"Calcium transient prevalence across the dendritic arbour predicts place field properties","type":"article-journal","volume":"517"},"uris":["http://www.mendeley.com/documents/?uuid=a60c0796-6773-3ea0-a651-bf2ba5cbf2d8"]}],"mendeley":{"formattedCitation":"(Sheffield and Dombeck, 2015; Sheffield et al., 2017)","plainTextFormattedCitation":"(Sheffield and Dombeck, 2015; Sheffield et al., 2017)","previouslyFormattedCitation":"(Sheffield and Dombeck, 2015; Sheffield et al., 2017)"},"properties":{"noteIndex":0},"schema":"https://github.com/citation-style-language/schema/raw/master/csl-citation.json"}</w:instrText>
      </w:r>
      <w:r w:rsidR="00570AD2">
        <w:fldChar w:fldCharType="separate"/>
      </w:r>
      <w:r w:rsidR="00B602A4" w:rsidRPr="00B602A4">
        <w:rPr>
          <w:noProof/>
        </w:rPr>
        <w:t>(Sheffield and Dombeck, 2015; Sheffield et al., 2017)</w:t>
      </w:r>
      <w:r w:rsidR="00570AD2">
        <w:fldChar w:fldCharType="end"/>
      </w:r>
      <w:r w:rsidR="00570AD2">
        <w:t xml:space="preserve">. </w:t>
      </w:r>
      <w:r w:rsidR="008265D6">
        <w:t xml:space="preserve">Artificially boosting these dendritic potentials (or simply stimulating the soma) can induce the formation of novel place fields </w:t>
      </w:r>
      <w:r w:rsidR="00B602A4">
        <w:t xml:space="preserve">even after stimulation has ceased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8265D6">
        <w:fldChar w:fldCharType="separate"/>
      </w:r>
      <w:r w:rsidR="008265D6" w:rsidRPr="008265D6">
        <w:rPr>
          <w:noProof/>
        </w:rPr>
        <w:t>(Bittner et al., 2015; Diamantaki et al., 2018)</w:t>
      </w:r>
      <w:r w:rsidR="008265D6">
        <w:fldChar w:fldCharType="end"/>
      </w:r>
      <w:r w:rsidR="008265D6">
        <w:t>. The</w:t>
      </w:r>
      <w:r w:rsidR="00B602A4">
        <w:t xml:space="preserve"> possible</w:t>
      </w:r>
      <w:r w:rsidR="008265D6">
        <w:t xml:space="preserve"> sources </w:t>
      </w:r>
      <w:r w:rsidR="00B602A4">
        <w:t>for</w:t>
      </w:r>
      <w:r w:rsidR="008265D6">
        <w:t xml:space="preserve"> </w:t>
      </w:r>
      <w:r w:rsidR="003A1526">
        <w:t>this</w:t>
      </w:r>
      <w:r w:rsidR="008265D6">
        <w:t xml:space="preserve"> excitability are myriad and not mutually exclusive. </w:t>
      </w:r>
      <w:r w:rsidR="00B602A4">
        <w:t>C</w:t>
      </w:r>
      <w:r w:rsidR="008265D6">
        <w:t xml:space="preserve">oincident input </w:t>
      </w:r>
      <w:r w:rsidR="00B602A4">
        <w:t>from</w:t>
      </w:r>
      <w:r w:rsidR="008265D6">
        <w:t xml:space="preserve"> CA3 and ECIII</w:t>
      </w:r>
      <w:r w:rsidR="00B602A4">
        <w:t xml:space="preserve"> depolarizes membrane potentials in CA1</w:t>
      </w:r>
      <w:r w:rsidR="008265D6">
        <w:t xml:space="preserve">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8265D6">
        <w:fldChar w:fldCharType="separate"/>
      </w:r>
      <w:r w:rsidR="008265D6" w:rsidRPr="008265D6">
        <w:rPr>
          <w:noProof/>
        </w:rPr>
        <w:t>(Bittner et al., 2015)</w:t>
      </w:r>
      <w:r w:rsidR="008265D6">
        <w:fldChar w:fldCharType="end"/>
      </w:r>
      <w:r w:rsidR="008265D6">
        <w:t xml:space="preserve">. Another </w:t>
      </w:r>
      <w:r w:rsidR="008C6255">
        <w:t>factor could be the</w:t>
      </w:r>
      <w:r w:rsidR="008265D6">
        <w:t xml:space="preserve"> </w:t>
      </w:r>
      <w:r w:rsidR="001D6774">
        <w:t>release</w:t>
      </w:r>
      <w:r w:rsidR="008265D6">
        <w:t xml:space="preserve"> of dendritic inhibition </w:t>
      </w:r>
      <w:r w:rsidR="004307D6">
        <w:t>derived</w:t>
      </w:r>
      <w:r w:rsidR="001D6774">
        <w:t xml:space="preserve"> </w:t>
      </w:r>
      <w:r w:rsidR="008265D6">
        <w:t xml:space="preserve">from </w:t>
      </w:r>
      <w:proofErr w:type="spellStart"/>
      <w:r w:rsidR="008265D6">
        <w:t>somatostatin</w:t>
      </w:r>
      <w:proofErr w:type="spellEnd"/>
      <w:r w:rsidR="008265D6">
        <w:t xml:space="preserve">-expressing interneurons </w:t>
      </w:r>
      <w:r w:rsidR="008265D6">
        <w:fldChar w:fldCharType="begin" w:fldLock="1"/>
      </w:r>
      <w:r w:rsidR="00843E53">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008265D6">
        <w:fldChar w:fldCharType="separate"/>
      </w:r>
      <w:r w:rsidR="008265D6" w:rsidRPr="008265D6">
        <w:rPr>
          <w:noProof/>
        </w:rPr>
        <w:t>(Sheffield et al., 2017)</w:t>
      </w:r>
      <w:r w:rsidR="008265D6">
        <w:fldChar w:fldCharType="end"/>
      </w:r>
      <w:r w:rsidR="008265D6">
        <w:t xml:space="preserve">. </w:t>
      </w:r>
      <w:r w:rsidR="001D6774">
        <w:t xml:space="preserve">Yet another possible </w:t>
      </w:r>
      <w:r w:rsidR="008C6255">
        <w:t xml:space="preserve">contributing component could be expression of CREB </w:t>
      </w:r>
      <w:r w:rsidR="00843E53">
        <w:fldChar w:fldCharType="begin" w:fldLock="1"/>
      </w:r>
      <w:r w:rsidR="006968FA">
        <w:instrText>ADDIN CSL_CITATION {"citationItems":[{"id":"ITEM-1","itemData":{"DOI":"10.1038/npp.2016.73","ISSN":"0893-133X","abstract":"Neuronal Allocation to a Hippocampal Engram","author":[{"dropping-particle":"","family":"Park","given":"Sungmo","non-dropping-particle":"","parse-names":false,"suffix":""},{"dropping-particle":"","family":"Kramer","given":"Emily E","non-dropping-particle":"","parse-names":false,"suffix":""},{"dropping-particle":"","family":"Mercaldo","given":"Valentina","non-dropping-particle":"","parse-names":false,"suffix":""},{"dropping-particle":"","family":"Rashid","given":"Asim J","non-dropping-particle":"","parse-names":false,"suffix":""},{"dropping-particle":"","family":"Insel","given":"Nathan","non-dropping-particle":"","parse-names":false,"suffix":""},{"dropping-particle":"","family":"Frankland","given":"Paul W","non-dropping-particle":"","parse-names":false,"suffix":""},{"dropping-particle":"","family":"Josselyn","given":"Sheena A","non-dropping-particle":"","parse-names":false,"suffix":""}],"container-title":"Neuropsychopharmacology","id":"ITEM-1","issue":"13","issued":{"date-parts":[["2016","12","17"]]},"page":"2987-2993","publisher":"Nature Publishing Group","title":"Neuronal Allocation to a Hippocampal Engram","type":"article-journal","volume":"41"},"uris":["http://www.mendeley.com/documents/?uuid=e60eb631-3832-392a-b821-b328b50ae687"]},{"id":"ITEM-2","itemData":{"DOI":"10.1523/JNEUROSCI.3850-07.2007","ISSN":"0270-6474","PMID":"18077703","abstract":"To investigate the role of CREB-mediated gene expression on the excitability of CA1 pyramidal neurons, we obtained intracellular recordings from pyramidal neurons of transgenic mice expressing a constitutively active form of CREB, VP16-CREB, in a regulated and restricted manner. We found that transgene expression increased the neuronal excitability and inhibited the slow and medium afterhyperpolarization currents. These changes may contribute to the reduced threshold for LTP observed in these mice. When strong transgene expression was turned on for prolonged period of time, these mice also showed a significant loss of hippocampal neurons and sporadic epileptic seizures. These deleterious effects were dose dependent and could be halted, but not reversed by turning off transgene expression. Our experiments reveal a new role for hippocampal CREB-mediated gene expression, identify the slow afterhyperpolarization as a primary target of CREB action, provide a new mouse model to investigate temporal lobe epilepsy and associated neurodegeneration, and illustrate the risks of cell death associated to a sustained manipulation of this pathway. As a result, our study has important implications for both the understanding of the cellular bases of learning and memory and the consideration of therapies targeted to the CREB pathway.","author":[{"dropping-particle":"","family":"Lopez de Armentia","given":"M.","non-dropping-particle":"","parse-names":false,"suffix":""},{"dropping-particle":"","family":"Jancic","given":"D.","non-dropping-particle":"","parse-names":false,"suffix":""},{"dropping-particle":"","family":"Olivares","given":"R.","non-dropping-particle":"","parse-names":false,"suffix":""},{"dropping-particle":"","family":"Alarcon","given":"J. M.","non-dropping-particle":"","parse-names":false,"suffix":""},{"dropping-particle":"","family":"Kandel","given":"E. R.","non-dropping-particle":"","parse-names":false,"suffix":""},{"dropping-particle":"","family":"Barco","given":"A.","non-dropping-particle":"","parse-names":false,"suffix":""}],"container-title":"Journal of Neuroscience","id":"ITEM-2","issue":"50","issued":{"date-parts":[["2007","12","12"]]},"page":"13909-13918","title":"cAMP Response Element-Binding Protein-Mediated Gene Expression Increases the Intrinsic Excitability of CA1 Pyramidal Neurons","type":"article-journal","volume":"27"},"uris":["http://www.mendeley.com/documents/?uuid=7ad7577b-6406-301d-946a-f82fe4a65036"]}],"mendeley":{"formattedCitation":"(Lopez de Armentia et al., 2007; Park et al., 2016)","plainTextFormattedCitation":"(Lopez de Armentia et al., 2007; Park et al., 2016)","previouslyFormattedCitation":"(Lopez de Armentia et al., 2007; Park et al., 2016)"},"properties":{"noteIndex":0},"schema":"https://github.com/citation-style-language/schema/raw/master/csl-citation.json"}</w:instrText>
      </w:r>
      <w:r w:rsidR="00843E53">
        <w:fldChar w:fldCharType="separate"/>
      </w:r>
      <w:r w:rsidR="00843E53" w:rsidRPr="00843E53">
        <w:rPr>
          <w:noProof/>
        </w:rPr>
        <w:t>(Lopez de Armentia et al., 2007; Park et al., 2016)</w:t>
      </w:r>
      <w:r w:rsidR="00843E53">
        <w:fldChar w:fldCharType="end"/>
      </w:r>
      <w:r w:rsidR="00843E53">
        <w:t xml:space="preserve">. </w:t>
      </w:r>
      <w:r w:rsidR="004307D6">
        <w:t xml:space="preserve">Regardless of which mechanism generates these dendritic potentials, much evidence </w:t>
      </w:r>
      <w:r w:rsidR="003B08E0">
        <w:t>implicates excitability</w:t>
      </w:r>
      <w:r w:rsidR="004307D6">
        <w:t xml:space="preserve"> in the formation of </w:t>
      </w:r>
      <w:r w:rsidR="003B08E0">
        <w:t>fields, engrams, and memory traces</w:t>
      </w:r>
      <w:r w:rsidR="004307D6">
        <w:t xml:space="preserve">. </w:t>
      </w:r>
    </w:p>
    <w:p w14:paraId="39609536" w14:textId="2C052B8B" w:rsidR="00A83B8A" w:rsidRDefault="004307D6" w:rsidP="00B82025">
      <w:pPr>
        <w:pStyle w:val="BUMainText"/>
      </w:pPr>
      <w:r>
        <w:tab/>
      </w:r>
      <w:r w:rsidR="003A1526">
        <w:t xml:space="preserve">Sequences </w:t>
      </w:r>
      <w:r w:rsidR="0023012C">
        <w:t>materialize</w:t>
      </w:r>
      <w:r w:rsidR="003A1526">
        <w:t xml:space="preserve"> </w:t>
      </w:r>
      <w:r w:rsidR="0023012C">
        <w:t xml:space="preserve">quickly, but evolve over time. </w:t>
      </w:r>
      <w:r w:rsidR="003A1526">
        <w:t xml:space="preserve">Place cell sequences </w:t>
      </w:r>
      <w:r w:rsidR="0023012C">
        <w:t>can be</w:t>
      </w:r>
      <w:r w:rsidR="003A1526">
        <w:t xml:space="preserve"> formed on the first exposure to a track </w:t>
      </w:r>
      <w:r w:rsidR="003A1526">
        <w:fldChar w:fldCharType="begin" w:fldLock="1"/>
      </w:r>
      <w:r w:rsidR="00A83B8A">
        <w:instrText>ADDIN CSL_CITATION {"citationItems":[{"id":"ITEM-1","itemData":{"ISSN":"0014-4886","PMID":"729680","author":[{"dropping-particle":"","family":"Hill","given":"A J","non-dropping-particle":"","parse-names":false,"suffix":""}],"container-title":"Experimental neurology","id":"ITEM-1","issue":"2","issued":{"date-parts":[["1978","11"]]},"page":"282-97","title":"First occurrence of hippocampal spatial firing in a new environment.","type":"article-journal","volume":"62"},"uris":["http://www.mendeley.com/documents/?uuid=f6fb1706-a774-3243-9345-c495f787daaa"]},{"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Hill, 1978)","plainTextFormattedCitation":"(Feng et al., 2015; Hill, 1978)","previouslyFormattedCitation":"(Feng et al., 2015; Hill, 1978)"},"properties":{"noteIndex":0},"schema":"https://github.com/citation-style-language/schema/raw/master/csl-citation.json"}</w:instrText>
      </w:r>
      <w:r w:rsidR="003A1526">
        <w:fldChar w:fldCharType="separate"/>
      </w:r>
      <w:r w:rsidR="003A1526" w:rsidRPr="001D043D">
        <w:rPr>
          <w:noProof/>
        </w:rPr>
        <w:t>(Feng et al., 2015; Hill, 1978)</w:t>
      </w:r>
      <w:r w:rsidR="003A1526">
        <w:fldChar w:fldCharType="end"/>
      </w:r>
      <w:r w:rsidR="003A1526">
        <w:t xml:space="preserve">, as </w:t>
      </w:r>
      <w:r w:rsidR="0023012C">
        <w:t>do</w:t>
      </w:r>
      <w:r w:rsidR="003A1526">
        <w:t xml:space="preserve"> temporal sequences during imposed delays </w:t>
      </w:r>
      <w:r w:rsidR="003A1526">
        <w:fldChar w:fldCharType="begin" w:fldLock="1"/>
      </w:r>
      <w:r w:rsidR="003A1526">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manualFormatting":"(Taxidis et al., 2018; Mau et al., unpublished data)","plainTextFormattedCitation":"(Taxidis et al., 2018)","previouslyFormattedCitation":"(Taxidis et al., 2018)"},"properties":{"noteIndex":0},"schema":"https://github.com/citation-style-language/schema/raw/master/csl-citation.json"}</w:instrText>
      </w:r>
      <w:r w:rsidR="003A1526">
        <w:fldChar w:fldCharType="separate"/>
      </w:r>
      <w:r w:rsidR="003A1526" w:rsidRPr="002013C4">
        <w:rPr>
          <w:noProof/>
        </w:rPr>
        <w:t>(Taxidis et al., 2018</w:t>
      </w:r>
      <w:r w:rsidR="003A1526">
        <w:rPr>
          <w:noProof/>
        </w:rPr>
        <w:t xml:space="preserve">; Mau et al., </w:t>
      </w:r>
      <w:r w:rsidR="003A1526" w:rsidRPr="009D20BD">
        <w:rPr>
          <w:noProof/>
        </w:rPr>
        <w:t>unpublished data)</w:t>
      </w:r>
      <w:r w:rsidR="003A1526">
        <w:fldChar w:fldCharType="end"/>
      </w:r>
      <w:r w:rsidR="0023012C">
        <w:t xml:space="preserve">. These sequences are not immutable; frequently, </w:t>
      </w:r>
      <w:r w:rsidR="003A1526">
        <w:t xml:space="preserve">new neurons are adjoined at later </w:t>
      </w:r>
      <w:proofErr w:type="spellStart"/>
      <w:r w:rsidR="003A1526">
        <w:t>timepoints</w:t>
      </w:r>
      <w:proofErr w:type="spellEnd"/>
      <w:r w:rsidR="0023012C">
        <w:t xml:space="preserve"> </w:t>
      </w:r>
      <w:r w:rsidR="00533A02">
        <w:t>by means of</w:t>
      </w:r>
      <w:r w:rsidR="0023012C">
        <w:t xml:space="preserve"> the </w:t>
      </w:r>
      <w:r w:rsidR="00E74DC2">
        <w:t>appearance</w:t>
      </w:r>
      <w:r w:rsidR="0023012C">
        <w:t xml:space="preserve"> of a firing field</w:t>
      </w:r>
      <w:r w:rsidR="00E74DC2">
        <w:t xml:space="preserve"> </w:t>
      </w:r>
      <w:r w:rsidR="00E74DC2">
        <w:fldChar w:fldCharType="begin" w:fldLock="1"/>
      </w:r>
      <w:r w:rsidR="001615F6">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E74DC2">
        <w:fldChar w:fldCharType="separate"/>
      </w:r>
      <w:r w:rsidR="00E74DC2" w:rsidRPr="00E74DC2">
        <w:rPr>
          <w:noProof/>
        </w:rPr>
        <w:t>(Mau et al., 2018)</w:t>
      </w:r>
      <w:r w:rsidR="00E74DC2">
        <w:fldChar w:fldCharType="end"/>
      </w:r>
      <w:r w:rsidR="003A1526">
        <w:t xml:space="preserve">. </w:t>
      </w:r>
      <w:r w:rsidR="00154485">
        <w:t xml:space="preserve">The formation of a novel receptive field could be interpreted </w:t>
      </w:r>
      <w:r w:rsidR="00B602A4">
        <w:t>through</w:t>
      </w:r>
      <w:r w:rsidR="00154485">
        <w:t xml:space="preserve"> multiple perspectives.</w:t>
      </w:r>
      <w:r w:rsidR="006968FA">
        <w:t xml:space="preserve"> </w:t>
      </w:r>
      <w:r w:rsidR="00154485">
        <w:t xml:space="preserve">For one, it could mean that the cell expressing this new field is </w:t>
      </w:r>
      <w:r w:rsidR="00A83B8A">
        <w:t>undergoing</w:t>
      </w:r>
      <w:r w:rsidR="00154485">
        <w:t xml:space="preserve"> a memory allocation process </w:t>
      </w:r>
      <w:r w:rsidR="00E74DC2">
        <w:t xml:space="preserve">that will link it to neurons with related content </w:t>
      </w:r>
      <w:r w:rsidR="00154485">
        <w:fldChar w:fldCharType="begin" w:fldLock="1"/>
      </w:r>
      <w:r w:rsidR="002013C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154485">
        <w:fldChar w:fldCharType="separate"/>
      </w:r>
      <w:r w:rsidR="00154485" w:rsidRPr="00154485">
        <w:rPr>
          <w:noProof/>
        </w:rPr>
        <w:t>(Lisman et al., 2018)</w:t>
      </w:r>
      <w:r w:rsidR="00154485">
        <w:fldChar w:fldCharType="end"/>
      </w:r>
      <w:r w:rsidR="00154485">
        <w:t xml:space="preserve">. In the context of neural sequences, it could also mean that the cell is being assimilated into an </w:t>
      </w:r>
      <w:r w:rsidR="00154485">
        <w:lastRenderedPageBreak/>
        <w:t xml:space="preserve">existing place cell sequence. Both views are complementary and </w:t>
      </w:r>
      <w:r w:rsidR="001D043D">
        <w:t>have explanatory power over a variety of mechanisms and behaviors</w:t>
      </w:r>
      <w:r w:rsidR="00154485">
        <w:t xml:space="preserve">. </w:t>
      </w:r>
      <w:r w:rsidR="00E74DC2">
        <w:t xml:space="preserve">Here, I propose that assimilation of neurons into a pre-existing neural sequence could be governed by the same mechanisms as those that control memory allocation. This idea has many common elements with contemporary theories of memory allocation and memory linking </w:t>
      </w:r>
      <w:r w:rsidR="00E74DC2">
        <w:fldChar w:fldCharType="begin" w:fldLock="1"/>
      </w:r>
      <w:r w:rsidR="00E74DC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plainTextFormattedCitation":"(Cai et al., 2016; Lisman et al., 2018)","previouslyFormattedCitation":"(Cai et al., 2016; Lisman et al., 2018)"},"properties":{"noteIndex":0},"schema":"https://github.com/citation-style-language/schema/raw/master/csl-citation.json"}</w:instrText>
      </w:r>
      <w:r w:rsidR="00E74DC2">
        <w:fldChar w:fldCharType="separate"/>
      </w:r>
      <w:r w:rsidR="00E74DC2" w:rsidRPr="00A83B8A">
        <w:rPr>
          <w:noProof/>
        </w:rPr>
        <w:t>(Cai et al., 2016; Lisman et al., 2018)</w:t>
      </w:r>
      <w:r w:rsidR="00E74DC2">
        <w:fldChar w:fldCharType="end"/>
      </w:r>
      <w:r w:rsidR="00E74DC2">
        <w:t>, but incrementally adds to it by extending its application to neural sequence construction in the brain.</w:t>
      </w:r>
    </w:p>
    <w:p w14:paraId="21AC5A3E" w14:textId="77777777" w:rsidR="00E61FDE" w:rsidRDefault="00E61FDE" w:rsidP="00B82025">
      <w:pPr>
        <w:pStyle w:val="BUMainText"/>
      </w:pPr>
    </w:p>
    <w:p w14:paraId="7F2F2C02" w14:textId="0CC40228" w:rsidR="00856D25" w:rsidRPr="00856D25" w:rsidRDefault="005F6957" w:rsidP="00A052B6">
      <w:pPr>
        <w:pStyle w:val="Heading2"/>
      </w:pPr>
      <w:bookmarkStart w:id="151" w:name="_Toc415125980"/>
      <w:r>
        <w:t>Population “drift” underlies memory linking and sequence evolution</w:t>
      </w:r>
      <w:bookmarkEnd w:id="151"/>
      <w:r w:rsidR="00856D25">
        <w:t xml:space="preserve"> </w:t>
      </w:r>
    </w:p>
    <w:p w14:paraId="778546E1" w14:textId="07B328C1" w:rsidR="005F6957" w:rsidRDefault="00856D25" w:rsidP="00856D25">
      <w:pPr>
        <w:pStyle w:val="BUMainText"/>
      </w:pPr>
      <w:r w:rsidRPr="00856D25">
        <w:tab/>
      </w:r>
      <w:r w:rsidR="007259ED" w:rsidRPr="00856D25">
        <w:t>Numerous studies have shown how memories can be allocated to highly excitable neurons, but diving deeper</w:t>
      </w:r>
      <w:r w:rsidR="007259ED" w:rsidRPr="00BD445A">
        <w:t xml:space="preserve">, what determines </w:t>
      </w:r>
      <w:r w:rsidR="007259ED">
        <w:t>excitability</w:t>
      </w:r>
      <w:r w:rsidR="007259ED" w:rsidRPr="00BD445A">
        <w:t xml:space="preserve"> levels in specific cells? CREB expression</w:t>
      </w:r>
      <w:r w:rsidR="007259ED">
        <w:t xml:space="preserve"> and resultant excitability</w:t>
      </w:r>
      <w:r w:rsidR="007259ED" w:rsidRPr="00BD445A">
        <w:t xml:space="preserve"> in neural populations is likely dynamic, with non-overlapping </w:t>
      </w:r>
      <w:r w:rsidR="007259ED">
        <w:t>sub</w:t>
      </w:r>
      <w:r w:rsidR="007259ED" w:rsidRPr="00BD445A">
        <w:t xml:space="preserve">populations </w:t>
      </w:r>
      <w:r w:rsidR="007259ED">
        <w:t>“taking turns” being the most excitable</w:t>
      </w:r>
      <w:r w:rsidR="007259ED" w:rsidRPr="00BD445A">
        <w:t xml:space="preserve">. This constant flux would mean that neurons are perpetually competing for the privilege to encode the present experience. Consequently, different experiences over time are preserved in a continuously rotating cast of neurons. </w:t>
      </w:r>
      <w:r w:rsidR="001E1FD6">
        <w:t xml:space="preserve">Along those lines, overlap in cells encoding two experiences would be a function of temporal distance </w:t>
      </w:r>
      <w:r w:rsidR="001E1FD6">
        <w:fldChar w:fldCharType="begin" w:fldLock="1"/>
      </w:r>
      <w:r w:rsidR="00276507">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1E1FD6">
        <w:fldChar w:fldCharType="separate"/>
      </w:r>
      <w:r w:rsidR="001E1FD6" w:rsidRPr="001E1FD6">
        <w:rPr>
          <w:noProof/>
        </w:rPr>
        <w:t>(Cai et al., 2016; Rashid et al., 2016; Yokose et al., 2017)</w:t>
      </w:r>
      <w:r w:rsidR="001E1FD6">
        <w:fldChar w:fldCharType="end"/>
      </w:r>
      <w:r w:rsidR="001E1FD6">
        <w:t xml:space="preserve">. </w:t>
      </w:r>
      <w:r w:rsidR="00533A02">
        <w:t xml:space="preserve">This </w:t>
      </w:r>
      <w:r w:rsidR="00031A3C">
        <w:t xml:space="preserve">feature </w:t>
      </w:r>
      <w:r w:rsidR="00533A02">
        <w:t>could</w:t>
      </w:r>
      <w:r w:rsidR="00031A3C">
        <w:t xml:space="preserve"> let the brain</w:t>
      </w:r>
      <w:r w:rsidR="00533A02">
        <w:t xml:space="preserve"> </w:t>
      </w:r>
      <w:r w:rsidR="005F6957">
        <w:t>bind events that occurred close together in time</w:t>
      </w:r>
      <w:r w:rsidR="00031A3C">
        <w:t xml:space="preserve"> </w:t>
      </w:r>
      <w:r w:rsidR="00031A3C">
        <w:fldChar w:fldCharType="begin" w:fldLock="1"/>
      </w:r>
      <w:r w:rsidR="006F6230">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031A3C">
        <w:fldChar w:fldCharType="separate"/>
      </w:r>
      <w:r w:rsidR="00031A3C" w:rsidRPr="00031A3C">
        <w:rPr>
          <w:noProof/>
        </w:rPr>
        <w:t>(Lisman et al., 2018)</w:t>
      </w:r>
      <w:r w:rsidR="00031A3C">
        <w:fldChar w:fldCharType="end"/>
      </w:r>
      <w:r w:rsidR="005F6957">
        <w:t xml:space="preserve">. </w:t>
      </w:r>
      <w:r w:rsidR="005F6957" w:rsidRPr="00BD445A">
        <w:t xml:space="preserve">Interestingly, recent findings </w:t>
      </w:r>
      <w:r w:rsidR="005F6957">
        <w:t>showed</w:t>
      </w:r>
      <w:r w:rsidR="005F6957" w:rsidRPr="00BD445A">
        <w:t xml:space="preserve"> that memory retrieval increases the excitability of engram</w:t>
      </w:r>
      <w:r w:rsidR="005F6957">
        <w:t xml:space="preserve"> cells, which could permit the linkage of </w:t>
      </w:r>
      <w:r w:rsidR="005F6957" w:rsidRPr="00BD445A">
        <w:t xml:space="preserve">memories from the distant past to present experience </w:t>
      </w:r>
      <w:r w:rsidR="005F6957" w:rsidRPr="00BD445A">
        <w:fldChar w:fldCharType="begin" w:fldLock="1"/>
      </w:r>
      <w:r w:rsidR="005F6957" w:rsidRPr="00BD445A">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5F6957" w:rsidRPr="00BD445A">
        <w:fldChar w:fldCharType="separate"/>
      </w:r>
      <w:r w:rsidR="005F6957" w:rsidRPr="00BD445A">
        <w:rPr>
          <w:noProof/>
        </w:rPr>
        <w:t>(Pignatelli et al., 2019)</w:t>
      </w:r>
      <w:r w:rsidR="005F6957" w:rsidRPr="00BD445A">
        <w:fldChar w:fldCharType="end"/>
      </w:r>
      <w:r w:rsidR="005F6957" w:rsidRPr="00BD445A">
        <w:t xml:space="preserve">. </w:t>
      </w:r>
    </w:p>
    <w:p w14:paraId="48C6542B" w14:textId="7D180851" w:rsidR="005F6957" w:rsidRDefault="005F6957" w:rsidP="007259ED">
      <w:pPr>
        <w:pStyle w:val="BUMainText"/>
      </w:pPr>
      <w:r>
        <w:lastRenderedPageBreak/>
        <w:tab/>
      </w:r>
      <w:r w:rsidR="001E1FD6">
        <w:t xml:space="preserve">Conversely, </w:t>
      </w:r>
      <w:proofErr w:type="spellStart"/>
      <w:r w:rsidR="001E1FD6">
        <w:t>orthogonalization</w:t>
      </w:r>
      <w:proofErr w:type="spellEnd"/>
      <w:r w:rsidR="001E1FD6">
        <w:t xml:space="preserve"> of </w:t>
      </w:r>
      <w:r>
        <w:t xml:space="preserve">temporally distant </w:t>
      </w:r>
      <w:r w:rsidR="001E1FD6">
        <w:t xml:space="preserve">experiences could be achieved through minimizing cell overlap. </w:t>
      </w:r>
      <w:r w:rsidR="007259ED" w:rsidRPr="00BD445A">
        <w:t xml:space="preserve">This idea </w:t>
      </w:r>
      <w:r w:rsidR="001E1FD6">
        <w:t>could</w:t>
      </w:r>
      <w:r w:rsidR="007259ED" w:rsidRPr="00BD445A">
        <w:t xml:space="preserve"> explain the population “drift” phenomena explained </w:t>
      </w:r>
      <w:r w:rsidR="007259ED">
        <w:t>previously in Chapter One</w:t>
      </w:r>
      <w:r w:rsidR="001E1FD6">
        <w:t xml:space="preserve">, where neural activity </w:t>
      </w:r>
      <w:r>
        <w:t>patterns</w:t>
      </w:r>
      <w:r w:rsidR="001E1FD6">
        <w:t xml:space="preserve"> </w:t>
      </w:r>
      <w:r>
        <w:t>diverge</w:t>
      </w:r>
      <w:r w:rsidR="001E1FD6">
        <w:t xml:space="preserve"> over time</w:t>
      </w:r>
      <w:r w:rsidR="007259ED">
        <w:t xml:space="preserve"> </w:t>
      </w:r>
      <w:r w:rsidR="007259ED" w:rsidRPr="00BD445A">
        <w:fldChar w:fldCharType="begin" w:fldLock="1"/>
      </w:r>
      <w:r w:rsidR="007259ED" w:rsidRPr="00BD445A">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7259ED" w:rsidRPr="00BD445A">
        <w:fldChar w:fldCharType="separate"/>
      </w:r>
      <w:r w:rsidR="007259ED" w:rsidRPr="00BD445A">
        <w:rPr>
          <w:noProof/>
        </w:rPr>
        <w:t>(Mankin et al., 2012; Mau et al., 2018; Rubin et al., 2015)</w:t>
      </w:r>
      <w:r w:rsidR="007259ED" w:rsidRPr="00BD445A">
        <w:fldChar w:fldCharType="end"/>
      </w:r>
      <w:r w:rsidR="007259ED" w:rsidRPr="00BD445A">
        <w:t xml:space="preserve">. Population drift may reflect snapshots of the overall heterogeneous excitation levels of neurons, with some increasing and others decreasing their activity over hours and days </w:t>
      </w:r>
      <w:r w:rsidR="007259ED" w:rsidRPr="00BD445A">
        <w:fldChar w:fldCharType="begin" w:fldLock="1"/>
      </w:r>
      <w:r w:rsidR="007259ED" w:rsidRPr="00BD445A">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7259ED" w:rsidRPr="00BD445A">
        <w:rPr>
          <w:rFonts w:ascii="Lucida Sans Unicode" w:hAnsi="Lucida Sans Unicode" w:cs="Lucida Sans Unicode"/>
        </w:rPr>
        <w:instrText>∼</w:instrText>
      </w:r>
      <w:r w:rsidR="007259ED" w:rsidRPr="00BD445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7259ED" w:rsidRPr="00BD445A">
        <w:fldChar w:fldCharType="separate"/>
      </w:r>
      <w:r w:rsidR="007259ED" w:rsidRPr="00BD445A">
        <w:rPr>
          <w:noProof/>
        </w:rPr>
        <w:t>(Mau et al., 2018; Rubin et al., 2015; Ziv et al., 2013)</w:t>
      </w:r>
      <w:r w:rsidR="007259ED" w:rsidRPr="00BD445A">
        <w:fldChar w:fldCharType="end"/>
      </w:r>
      <w:r w:rsidR="007259ED" w:rsidRPr="00BD445A">
        <w:t xml:space="preserve">. </w:t>
      </w:r>
      <w:r>
        <w:t xml:space="preserve">This view is consistent with reports where neuronal excitability levels were experimentally altered. In these studies, </w:t>
      </w:r>
      <w:r w:rsidR="007259ED" w:rsidRPr="00BD445A">
        <w:t>different population</w:t>
      </w:r>
      <w:r>
        <w:t>s of neurons “fill</w:t>
      </w:r>
      <w:r w:rsidR="007259ED" w:rsidRPr="00BD445A">
        <w:t xml:space="preserve"> in” for those that have been </w:t>
      </w:r>
      <w:r>
        <w:t>artificially</w:t>
      </w:r>
      <w:r w:rsidR="007259ED" w:rsidRPr="00BD445A">
        <w:t xml:space="preserve"> suppressed </w:t>
      </w:r>
      <w:r w:rsidR="007259ED" w:rsidRPr="00BD445A">
        <w:fldChar w:fldCharType="begin" w:fldLock="1"/>
      </w:r>
      <w:r w:rsidR="007259ED" w:rsidRPr="00BD445A">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007259ED" w:rsidRPr="00BD445A">
        <w:fldChar w:fldCharType="separate"/>
      </w:r>
      <w:r w:rsidR="007259ED" w:rsidRPr="00BD445A">
        <w:rPr>
          <w:noProof/>
        </w:rPr>
        <w:t>(Han et al., 2007; Rashid et al., 2016; Trouche et al., 2016)</w:t>
      </w:r>
      <w:r w:rsidR="007259ED" w:rsidRPr="00BD445A">
        <w:fldChar w:fldCharType="end"/>
      </w:r>
      <w:r w:rsidR="007259ED" w:rsidRPr="00BD445A">
        <w:t>. In cases where “winner” neurons are inhibited, a secondary population emerges to assume encoding responsibilities as if the would-be winners had endogenously decreased in excitability.</w:t>
      </w:r>
      <w:r w:rsidR="007259ED">
        <w:t xml:space="preserve"> </w:t>
      </w:r>
    </w:p>
    <w:p w14:paraId="56938375" w14:textId="2CE39338" w:rsidR="00A052B6" w:rsidRDefault="00A052B6" w:rsidP="007259ED">
      <w:pPr>
        <w:pStyle w:val="BUMainText"/>
      </w:pPr>
      <w:r>
        <w:tab/>
        <w:t xml:space="preserve">This idea that population similarity is a proxy for event similarity can be seen in the study presented in Chapter Three. </w:t>
      </w:r>
      <w:r w:rsidR="00D33893">
        <w:t xml:space="preserve">By delineating a fear conditioning session as a template for population activity, I assessed the similarity of other sessions to that template. Over extinction, the similarity to the fearful event gradually decreased, which is expected as the mouse slowly learned to extinguish its fear of the shock context. Similar results have been reported in spatial responses </w:t>
      </w:r>
      <w:r w:rsidR="00D33893">
        <w:fldChar w:fldCharType="begin" w:fldLock="1"/>
      </w:r>
      <w:r w:rsidR="00D33893">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00D33893">
        <w:fldChar w:fldCharType="separate"/>
      </w:r>
      <w:r w:rsidR="00D33893" w:rsidRPr="00D33893">
        <w:rPr>
          <w:noProof/>
        </w:rPr>
        <w:t>(Mankin et al., 2012; Rubin et al., 2015)</w:t>
      </w:r>
      <w:r w:rsidR="00D33893">
        <w:fldChar w:fldCharType="end"/>
      </w:r>
      <w:r w:rsidR="00D33893">
        <w:t xml:space="preserve">. However, after a reinstating event, a recall session evoked a partial relapse to the population state that was first witnessed during fear learning. This relapse signals an internal retrieval of the fearful state that is reminiscent of “engram” activation experiments </w:t>
      </w:r>
      <w:r w:rsidR="00D33893">
        <w:fldChar w:fldCharType="begin" w:fldLock="1"/>
      </w:r>
      <w:r w:rsidR="008A79E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mendeley":{"formattedCitation":"(Liu et al., 2012; Ramirez et al., 2013)","plainTextFormattedCitation":"(Liu et al., 2012; Ramirez et al., 2013)","previouslyFormattedCitation":"(Liu et al., 2012; Ramirez et al., 2013)"},"properties":{"noteIndex":0},"schema":"https://github.com/citation-style-language/schema/raw/master/csl-citation.json"}</w:instrText>
      </w:r>
      <w:r w:rsidR="00D33893">
        <w:fldChar w:fldCharType="separate"/>
      </w:r>
      <w:r w:rsidR="00D33893" w:rsidRPr="00D33893">
        <w:rPr>
          <w:noProof/>
        </w:rPr>
        <w:t>(Liu et al., 2012; Ramirez et al., 2013)</w:t>
      </w:r>
      <w:r w:rsidR="00D33893">
        <w:fldChar w:fldCharType="end"/>
      </w:r>
      <w:r w:rsidR="00D33893">
        <w:t xml:space="preserve">.  </w:t>
      </w:r>
    </w:p>
    <w:p w14:paraId="60C1B555" w14:textId="448EE905" w:rsidR="00BD445A" w:rsidRDefault="00A83B8A" w:rsidP="00B82025">
      <w:pPr>
        <w:pStyle w:val="BUMainText"/>
      </w:pPr>
      <w:r>
        <w:lastRenderedPageBreak/>
        <w:tab/>
      </w:r>
      <w:r w:rsidR="001E1FD6">
        <w:t xml:space="preserve">These experiments unfolded over coarse timescales, but do these same principles apply to recruitment of cells into a sequence? </w:t>
      </w:r>
      <w:r w:rsidR="003B08E0">
        <w:t xml:space="preserve">In a trace </w:t>
      </w:r>
      <w:proofErr w:type="spellStart"/>
      <w:r w:rsidR="00F35C50">
        <w:t>eyeblink</w:t>
      </w:r>
      <w:proofErr w:type="spellEnd"/>
      <w:r w:rsidR="00F35C50">
        <w:t xml:space="preserve"> conditioning task, neurons seem to be added to a sequence on the basis of network-wide correlations </w:t>
      </w:r>
      <w:r w:rsidR="00F35C50">
        <w:fldChar w:fldCharType="begin" w:fldLock="1"/>
      </w:r>
      <w:r w:rsidR="001D043D">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F35C50">
        <w:fldChar w:fldCharType="separate"/>
      </w:r>
      <w:r w:rsidR="00F35C50" w:rsidRPr="00F35C50">
        <w:rPr>
          <w:noProof/>
        </w:rPr>
        <w:t>(Modi et al., 2014)</w:t>
      </w:r>
      <w:r w:rsidR="00F35C50">
        <w:fldChar w:fldCharType="end"/>
      </w:r>
      <w:r w:rsidR="00F35C50">
        <w:t xml:space="preserve">. </w:t>
      </w:r>
      <w:r w:rsidR="00B602A4">
        <w:t>While</w:t>
      </w:r>
      <w:r w:rsidR="003B08E0">
        <w:t xml:space="preserve"> mice learned to pair a cue with a delayed air puff, neurons in CA1 became gradually more correlated, alluding to synaptic </w:t>
      </w:r>
      <w:r w:rsidR="001E1FD6">
        <w:t>potentiation</w:t>
      </w:r>
      <w:r w:rsidR="003B08E0">
        <w:t xml:space="preserve"> </w:t>
      </w:r>
      <w:r w:rsidR="0025262F">
        <w:t>facilitating</w:t>
      </w:r>
      <w:r w:rsidR="003B08E0">
        <w:t xml:space="preserve"> the </w:t>
      </w:r>
      <w:r w:rsidR="007259ED">
        <w:t>storage</w:t>
      </w:r>
      <w:r w:rsidR="003B08E0">
        <w:t xml:space="preserve"> of this new association. </w:t>
      </w:r>
      <w:r w:rsidR="0025262F">
        <w:t>Additionally, s</w:t>
      </w:r>
      <w:r w:rsidR="00A53DCE">
        <w:t xml:space="preserve">ome insight can be gleaned </w:t>
      </w:r>
      <w:r w:rsidR="003B08E0">
        <w:t>from studying</w:t>
      </w:r>
      <w:r w:rsidR="00A53DCE">
        <w:t xml:space="preserve"> sequences at smaller timescales. For instance, o</w:t>
      </w:r>
      <w:r w:rsidR="006968FA">
        <w:t xml:space="preserve">ne innovative exploration of hippocampal replay data during sleep discovered unique properties of neurons that </w:t>
      </w:r>
      <w:r w:rsidR="00A53DCE">
        <w:t>became recruited into a sequence</w:t>
      </w:r>
      <w:r w:rsidR="006412ED">
        <w:t xml:space="preserve"> </w:t>
      </w:r>
      <w:r w:rsidR="006412ED">
        <w:fldChar w:fldCharType="begin" w:fldLock="1"/>
      </w:r>
      <w:r w:rsidR="00154485">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6412ED">
        <w:fldChar w:fldCharType="separate"/>
      </w:r>
      <w:r w:rsidR="006412ED" w:rsidRPr="006412ED">
        <w:rPr>
          <w:noProof/>
        </w:rPr>
        <w:t>(Grosmark and Buzsáki, 2016)</w:t>
      </w:r>
      <w:r w:rsidR="006412ED">
        <w:fldChar w:fldCharType="end"/>
      </w:r>
      <w:r w:rsidR="006412ED">
        <w:t xml:space="preserve">. Of particular interest, </w:t>
      </w:r>
      <w:r w:rsidR="003B08E0">
        <w:t xml:space="preserve">they found that CA1 neurons could be categorized into either “rigid” or “plastic” cells. Rigid cells were </w:t>
      </w:r>
      <w:r w:rsidR="0025262F">
        <w:t>constituents</w:t>
      </w:r>
      <w:r w:rsidR="003B08E0">
        <w:t xml:space="preserve"> of a sequence backbone that plastic cells were incorporate</w:t>
      </w:r>
      <w:r w:rsidR="005F65BA">
        <w:t>d into after a new experience</w:t>
      </w:r>
      <w:r w:rsidR="00BF34BD">
        <w:t xml:space="preserve"> (exploration of a novel track)</w:t>
      </w:r>
      <w:r w:rsidR="005F65BA">
        <w:t>. Interestingly, p</w:t>
      </w:r>
      <w:r w:rsidR="003B08E0">
        <w:t>lastic</w:t>
      </w:r>
      <w:r w:rsidR="006412ED">
        <w:t xml:space="preserve"> </w:t>
      </w:r>
      <w:r w:rsidR="005F65BA">
        <w:t>cells</w:t>
      </w:r>
      <w:r w:rsidR="006412ED">
        <w:t xml:space="preserve"> had overall high spatial selectivity and firing rate gains during ripples, suggesting </w:t>
      </w:r>
      <w:r w:rsidR="005F65BA">
        <w:t>that spatial field precision</w:t>
      </w:r>
      <w:r w:rsidR="006412ED">
        <w:t xml:space="preserve"> and excitability</w:t>
      </w:r>
      <w:r w:rsidR="005F65BA">
        <w:t xml:space="preserve"> may have been important criteria for inclusion in the sequence</w:t>
      </w:r>
      <w:r w:rsidR="006412ED">
        <w:t xml:space="preserve">. </w:t>
      </w:r>
      <w:r w:rsidR="00276507">
        <w:t>Pre-configured neural sequences (“</w:t>
      </w:r>
      <w:proofErr w:type="spellStart"/>
      <w:r w:rsidR="00276507">
        <w:t>preplay</w:t>
      </w:r>
      <w:proofErr w:type="spellEnd"/>
      <w:r w:rsidR="00276507">
        <w:t xml:space="preserve">”) also might offer clues to the mechanisms of sequence construction </w:t>
      </w:r>
      <w:r w:rsidR="00276507">
        <w:fldChar w:fldCharType="begin" w:fldLock="1"/>
      </w:r>
      <w:r w:rsidR="008F3CE1">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id":"ITEM-2","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2","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1, 2013)","plainTextFormattedCitation":"(Dragoi and Tonegawa, 2011, 2013)","previouslyFormattedCitation":"(Dragoi and Tonegawa, 2011, 2013)"},"properties":{"noteIndex":0},"schema":"https://github.com/citation-style-language/schema/raw/master/csl-citation.json"}</w:instrText>
      </w:r>
      <w:r w:rsidR="00276507">
        <w:fldChar w:fldCharType="separate"/>
      </w:r>
      <w:r w:rsidR="00BB69B6" w:rsidRPr="00BB69B6">
        <w:rPr>
          <w:noProof/>
        </w:rPr>
        <w:t>(Dragoi and Tonegawa, 2011, 2013)</w:t>
      </w:r>
      <w:r w:rsidR="00276507">
        <w:fldChar w:fldCharType="end"/>
      </w:r>
      <w:r w:rsidR="00276507">
        <w:t xml:space="preserve">. </w:t>
      </w:r>
      <w:r w:rsidR="009B5483">
        <w:t xml:space="preserve">Fluctuating synaptic weights may be causing serendipitous, strong functional connections that are initially observed as </w:t>
      </w:r>
      <w:proofErr w:type="spellStart"/>
      <w:r w:rsidR="009B5483">
        <w:t>preplay</w:t>
      </w:r>
      <w:proofErr w:type="spellEnd"/>
      <w:r w:rsidR="009B5483">
        <w:t xml:space="preserve"> sequences and then later potentiated after an experience. Indeed, iterations of random sequences appear to be the norm in the hippocampus during sleep </w:t>
      </w:r>
      <w:r w:rsidR="009B5483">
        <w:fldChar w:fldCharType="begin" w:fldLock="1"/>
      </w:r>
      <w:r w:rsidR="009B5483">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9B5483">
        <w:fldChar w:fldCharType="separate"/>
      </w:r>
      <w:r w:rsidR="009B5483" w:rsidRPr="009B5483">
        <w:rPr>
          <w:noProof/>
        </w:rPr>
        <w:t>(Stella et al., 2019)</w:t>
      </w:r>
      <w:r w:rsidR="009B5483">
        <w:fldChar w:fldCharType="end"/>
      </w:r>
      <w:r w:rsidR="009B5483">
        <w:t>.</w:t>
      </w:r>
    </w:p>
    <w:p w14:paraId="4A2A2805" w14:textId="556B250B" w:rsidR="00BF34BD" w:rsidRPr="00C3423C" w:rsidRDefault="00BF34BD" w:rsidP="00B82025">
      <w:pPr>
        <w:pStyle w:val="BUMainText"/>
      </w:pPr>
      <w:r>
        <w:tab/>
        <w:t xml:space="preserve">The continuous basal dynamics supporting integration of new cells into a sequence could be adaptive and may underlie learning of </w:t>
      </w:r>
      <w:r w:rsidR="00B44A94">
        <w:t>novel</w:t>
      </w:r>
      <w:r>
        <w:t xml:space="preserve"> associations</w:t>
      </w:r>
      <w:r w:rsidR="008A79EB">
        <w:t xml:space="preserve"> </w:t>
      </w:r>
      <w:r w:rsidR="008A79EB">
        <w:fldChar w:fldCharType="begin" w:fldLock="1"/>
      </w:r>
      <w:r w:rsidR="008A79EB">
        <w:instrText>ADDIN CSL_CITATION {"citationItems":[{"id":"ITEM-1","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1","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3)","plainTextFormattedCitation":"(Dragoi and Tonegawa, 2013)"},"properties":{"noteIndex":0},"schema":"https://github.com/citation-style-language/schema/raw/master/csl-citation.json"}</w:instrText>
      </w:r>
      <w:r w:rsidR="008A79EB">
        <w:fldChar w:fldCharType="separate"/>
      </w:r>
      <w:r w:rsidR="008A79EB" w:rsidRPr="008A79EB">
        <w:rPr>
          <w:noProof/>
        </w:rPr>
        <w:t xml:space="preserve">(Dragoi and </w:t>
      </w:r>
      <w:r w:rsidR="008A79EB" w:rsidRPr="008A79EB">
        <w:rPr>
          <w:noProof/>
        </w:rPr>
        <w:lastRenderedPageBreak/>
        <w:t>Tonegawa, 2013)</w:t>
      </w:r>
      <w:r w:rsidR="008A79EB">
        <w:fldChar w:fldCharType="end"/>
      </w:r>
      <w:r>
        <w:t xml:space="preserve">. </w:t>
      </w:r>
      <w:r w:rsidR="00031A3C">
        <w:t>In a sense, this is an extension of the memory linking idea because these novel associations must be related back to prior knowledge</w:t>
      </w:r>
      <w:r w:rsidR="008A79EB">
        <w:t xml:space="preserve"> (i.e., linking current experience to prior knowledge)</w:t>
      </w:r>
      <w:r w:rsidR="00031A3C">
        <w:t xml:space="preserve">. </w:t>
      </w:r>
      <w:r w:rsidR="004373C9">
        <w:t xml:space="preserve">CA1 is a strong candidate for the site where this might happen. </w:t>
      </w:r>
      <w:r w:rsidR="001B121F">
        <w:t xml:space="preserve">CA1 </w:t>
      </w:r>
      <w:r w:rsidR="00043D2C">
        <w:t xml:space="preserve">appears to </w:t>
      </w:r>
      <w:r w:rsidR="0058556D">
        <w:t xml:space="preserve">morph its activity patterns over time to a greater extent </w:t>
      </w:r>
      <w:r w:rsidR="00043D2C">
        <w:t xml:space="preserve">than CA3 </w:t>
      </w:r>
      <w:r w:rsidR="00043D2C">
        <w:fldChar w:fldCharType="begin" w:fldLock="1"/>
      </w:r>
      <w:r w:rsidR="00043D2C">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mendeley":{"formattedCitation":"(Mankin et al., 2012)","plainTextFormattedCitation":"(Mankin et al., 2012)","previouslyFormattedCitation":"(Mankin et al., 2012)"},"properties":{"noteIndex":0},"schema":"https://github.com/citation-style-language/schema/raw/master/csl-citation.json"}</w:instrText>
      </w:r>
      <w:r w:rsidR="00043D2C">
        <w:fldChar w:fldCharType="separate"/>
      </w:r>
      <w:r w:rsidR="00043D2C" w:rsidRPr="00043D2C">
        <w:rPr>
          <w:noProof/>
        </w:rPr>
        <w:t>(Mankin et al., 2012)</w:t>
      </w:r>
      <w:r w:rsidR="00043D2C">
        <w:fldChar w:fldCharType="end"/>
      </w:r>
      <w:r w:rsidR="0058556D">
        <w:t xml:space="preserve">, as if continuously </w:t>
      </w:r>
      <w:r w:rsidR="00413ACF">
        <w:t>sampling</w:t>
      </w:r>
      <w:r w:rsidR="0058556D">
        <w:t xml:space="preserve"> neural state space. </w:t>
      </w:r>
      <w:r w:rsidR="009B5483">
        <w:t>D</w:t>
      </w:r>
      <w:r w:rsidR="00413ACF">
        <w:t xml:space="preserve">uring sleep, CA1 launches sequences representing random trajectories in a manner that could support generalization or insight into shortcuts </w:t>
      </w:r>
      <w:r w:rsidR="00413ACF">
        <w:fldChar w:fldCharType="begin" w:fldLock="1"/>
      </w:r>
      <w:r w:rsidR="00E61FDE">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413ACF">
        <w:fldChar w:fldCharType="separate"/>
      </w:r>
      <w:r w:rsidR="00413ACF" w:rsidRPr="00413ACF">
        <w:rPr>
          <w:noProof/>
        </w:rPr>
        <w:t>(Stella et al., 2019)</w:t>
      </w:r>
      <w:r w:rsidR="00413ACF">
        <w:fldChar w:fldCharType="end"/>
      </w:r>
      <w:r w:rsidR="00413ACF">
        <w:t xml:space="preserve">. In other words, this sporadic exploration of “sequence space” could allow for incidental potentiation of a </w:t>
      </w:r>
      <w:r w:rsidR="00031A3C">
        <w:t>set of neurons</w:t>
      </w:r>
      <w:r w:rsidR="00B44A94">
        <w:t xml:space="preserve"> that could represent a novel</w:t>
      </w:r>
      <w:r w:rsidR="00413ACF">
        <w:t xml:space="preserve"> </w:t>
      </w:r>
      <w:r w:rsidR="00B44A94">
        <w:t xml:space="preserve">(i.e., </w:t>
      </w:r>
      <w:r w:rsidR="00413ACF">
        <w:t>never-experienced</w:t>
      </w:r>
      <w:r w:rsidR="00B44A94">
        <w:t>)</w:t>
      </w:r>
      <w:r w:rsidR="00413ACF">
        <w:t xml:space="preserve"> event. Such replay events have previously been observed, albeit in </w:t>
      </w:r>
      <w:r w:rsidR="00E61FDE">
        <w:t xml:space="preserve">extremely rare occasions </w:t>
      </w:r>
      <w:r w:rsidR="00E61FDE">
        <w:fldChar w:fldCharType="begin" w:fldLock="1"/>
      </w:r>
      <w:r w:rsidR="00AD4F8B">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mendeley":{"formattedCitation":"(Gupta et al., 2010)","plainTextFormattedCitation":"(Gupta et al., 2010)","previouslyFormattedCitation":"(Gupta et al., 2010)"},"properties":{"noteIndex":0},"schema":"https://github.com/citation-style-language/schema/raw/master/csl-citation.json"}</w:instrText>
      </w:r>
      <w:r w:rsidR="00E61FDE">
        <w:fldChar w:fldCharType="separate"/>
      </w:r>
      <w:r w:rsidR="00E61FDE" w:rsidRPr="00E61FDE">
        <w:rPr>
          <w:noProof/>
        </w:rPr>
        <w:t>(Gupta et al., 2010)</w:t>
      </w:r>
      <w:r w:rsidR="00E61FDE">
        <w:fldChar w:fldCharType="end"/>
      </w:r>
      <w:r w:rsidR="00E61FDE">
        <w:t xml:space="preserve">. </w:t>
      </w:r>
      <w:r w:rsidR="00B44A94">
        <w:t xml:space="preserve">But what mechanisms could inform the hippocampus as to which synapses are </w:t>
      </w:r>
      <w:r w:rsidR="00FA183A">
        <w:t>“worth”</w:t>
      </w:r>
      <w:r w:rsidR="00B44A94">
        <w:t xml:space="preserve"> potentiating? One possibility is a neurochemical signal for novelty. By definition, novelty is deviation from expectation</w:t>
      </w:r>
      <w:r w:rsidR="00F73DA4">
        <w:t xml:space="preserve"> (i.e., comparing the present with prior knowledge)</w:t>
      </w:r>
      <w:r w:rsidR="00B44A94">
        <w:t xml:space="preserve">, which is highly relevant for an animal’s behavior. If a new odor predicts the presence of a predator, a rodent had better learn this association posthaste. CA1 </w:t>
      </w:r>
      <w:r w:rsidR="000B58B2">
        <w:t>sits at the perfect junction to make comparisons between stored internal information (</w:t>
      </w:r>
      <w:r w:rsidR="00F73DA4">
        <w:t xml:space="preserve">“schemas”, </w:t>
      </w:r>
      <w:r w:rsidR="000B58B2">
        <w:t xml:space="preserve">from CA3 Schaffer collaterals) and sensory reality (from the EC-CA1 direct pathway; </w:t>
      </w:r>
      <w:r w:rsidR="0058556D">
        <w:fldChar w:fldCharType="begin" w:fldLock="1"/>
      </w:r>
      <w:r w:rsidR="00AD4F8B">
        <w:instrText>ADDIN CSL_CITATION {"citationItems":[{"id":"ITEM-1","itemData":{"ISSN":"0896-6273","PMID":"12165476","abstract":"To examine how hippocampal neurons respond to a mismatch between retrieved and actual experience, we trained rats to find a hidden platform at a particular location in an annular watermaze and then moved the platform. Several cells that were silent at the new platform location before the move fired vigorously when the rat found the goal. The new activity was paralleled by reduced discharge in a subset of simultaneously recorded interneurons. The pattern of activity returned toward its original configuration as the rat learned the new location. The activation of specific hippocampal neurons following dislocation of a target object may be essential for synaptic plasticity and adaptive modification of the animal's representation of the environment.","author":[{"dropping-particle":"","family":"Fyhn","given":"Marianne","non-dropping-particle":"","parse-names":false,"suffix":""},{"dropping-particle":"","family":"Molden","given":"Sturla","non-dropping-particle":"","parse-names":false,"suffix":""},{"dropping-particle":"","family":"Hollup","given":"Stig","non-dropping-particle":"","parse-names":false,"suffix":""},{"dropping-particle":"","family":"Moser","given":"May-Britt","non-dropping-particle":"","parse-names":false,"suffix":""},{"dropping-particle":"","family":"Moser","given":"Edvard","non-dropping-particle":"","parse-names":false,"suffix":""}],"container-title":"Neuron","id":"ITEM-1","issue":"3","issued":{"date-parts":[["2002","8","1"]]},"page":"555-66","title":"Hippocampal neurons responding to first-time dislocation of a target object.","type":"article-journal","volume":"35"},"uris":["http://www.mendeley.com/documents/?uuid=737408c4-b01e-35a0-8156-90725d4c4663"]},{"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mendeley":{"formattedCitation":"(Fyhn et al., 2002; Lisman and Otmakhova, 2001)","manualFormatting":"Fyhn et al., 2002; Lisman and Otmakhova, 2001)","plainTextFormattedCitation":"(Fyhn et al., 2002; Lisman and Otmakhova, 2001)","previouslyFormattedCitation":"(Fyhn et al., 2002; Lisman and Otmakhova, 2001)"},"properties":{"noteIndex":0},"schema":"https://github.com/citation-style-language/schema/raw/master/csl-citation.json"}</w:instrText>
      </w:r>
      <w:r w:rsidR="0058556D">
        <w:fldChar w:fldCharType="separate"/>
      </w:r>
      <w:r w:rsidR="00413ACF" w:rsidRPr="00413ACF">
        <w:rPr>
          <w:noProof/>
        </w:rPr>
        <w:t>Fyhn et al., 2002; Lisman and Otmakhova, 2001)</w:t>
      </w:r>
      <w:r w:rsidR="0058556D">
        <w:fldChar w:fldCharType="end"/>
      </w:r>
      <w:r w:rsidR="0058556D">
        <w:t>.</w:t>
      </w:r>
      <w:r w:rsidR="000B58B2">
        <w:t xml:space="preserve"> CA1 also receives projections from the ventral tegmental area (VTA)</w:t>
      </w:r>
      <w:r w:rsidR="00FA183A">
        <w:t>, which supplies dopaminergic input</w:t>
      </w:r>
      <w:r w:rsidR="009B5483">
        <w:t xml:space="preserve">, a powerful synaptic potentiation agent </w:t>
      </w:r>
      <w:r w:rsidR="009B5483">
        <w:fldChar w:fldCharType="begin" w:fldLock="1"/>
      </w:r>
      <w:r w:rsidR="00AB4B97">
        <w:instrText>ADDIN CSL_CITATION {"citationItems":[{"id":"ITEM-1","itemData":{"DOI":"10.1016/0304-3940(91)90732-9","ISSN":"0304-3940","abstract":"The effect of dopaminergic D1 receptor blockade on the expression of long-term potentiation (LTP) was investigated in the rat hippocampal CA1 region in vitro by extracellular recordings (by measuring the population spike amplitude and the field EPSP). The presence of the very selective D1 receptor blocker SCH 23390 at a concentration of 0.1 μM during tetanization with 3 trains of 100 impulses (100 Hz) resulted in a prevention of late LTP stages (&gt; 1–2 h). When SCH 23390 was added to the bath medium immediately after tetanization, an influence on established LTP could not be observed during the first 3 h investigated.","author":[{"dropping-particle":"","family":"Frey","given":"Uwe","non-dropping-particle":"","parse-names":false,"suffix":""},{"dropping-particle":"","family":"Matthies","given":"Henry","non-dropping-particle":"","parse-names":false,"suffix":""},{"dropping-particle":"","family":"Reymann","given":"Klaus G.","non-dropping-particle":"","parse-names":false,"suffix":""},{"dropping-particle":"","family":"Matthies","given":"Hansjürgen","non-dropping-particle":"","parse-names":false,"suffix":""}],"container-title":"Neuroscience Letters","id":"ITEM-1","issue":"1","issued":{"date-parts":[["1991","8","5"]]},"page":"111-114","publisher":"Elsevier","title":"The effect of dopaminergic D1 receptor blockade during tetanization on the expression of long-term potentiation in the rat CA1 region in vitro","type":"article-journal","volume":"129"},"uris":["http://www.mendeley.com/documents/?uuid=624418f1-350e-393b-b733-641a74e24aaa"]},{"id":"ITEM-2","itemData":{"DOI":"10.1038/nn.3843","ISSN":"1097-6256","abstract":"In this study, the authors show that optogenetic photostimulation of dopaminergic (DA) neurons in the ventral tegmental area during exploration can enhance subsequent sharp wave/ripple-mediated reactivation of spatial memory. These results suggest that midbrain DA neurons are key mediators of hippocampal-dependent memory persistence.","author":[{"dropping-particle":"","family":"McNamara","given":"Colin G","non-dropping-particle":"","parse-names":false,"suffix":""},{"dropping-particle":"","family":"Tejero-Cantero","given":"Álvaro","non-dropping-particle":"","parse-names":false,"suffix":""},{"dropping-particle":"","family":"Trouche","given":"Stéphanie","non-dropping-particle":"","parse-names":false,"suffix":""},{"dropping-particle":"","family":"Campo-Urriza","given":"Natalia","non-dropping-particle":"","parse-names":false,"suffix":""},{"dropping-particle":"","family":"Dupret","given":"David","non-dropping-particle":"","parse-names":false,"suffix":""}],"container-title":"Nature Neuroscience","id":"ITEM-2","issue":"12","issued":{"date-parts":[["2014","12","19"]]},"page":"1658-1660","publisher":"Nature Publishing Group","title":"Dopaminergic neurons promote hippocampal reactivation and spatial memory persistence","type":"article-journal","volume":"17"},"uris":["http://www.mendeley.com/documents/?uuid=e16258b0-e332-38df-9898-51b74f079cff"]}],"mendeley":{"formattedCitation":"(Frey et al., 1991; McNamara et al., 2014)","plainTextFormattedCitation":"(Frey et al., 1991; McNamara et al., 2014)","previouslyFormattedCitation":"(Frey et al., 1991; McNamara et al., 2014)"},"properties":{"noteIndex":0},"schema":"https://github.com/citation-style-language/schema/raw/master/csl-citation.json"}</w:instrText>
      </w:r>
      <w:r w:rsidR="009B5483">
        <w:fldChar w:fldCharType="separate"/>
      </w:r>
      <w:r w:rsidR="00AB4B97" w:rsidRPr="00AB4B97">
        <w:rPr>
          <w:noProof/>
        </w:rPr>
        <w:t>(Frey et al., 1991; McNamara et al., 2014)</w:t>
      </w:r>
      <w:r w:rsidR="009B5483">
        <w:fldChar w:fldCharType="end"/>
      </w:r>
      <w:r w:rsidR="00FA183A">
        <w:t xml:space="preserve">. </w:t>
      </w:r>
      <w:r w:rsidR="00F73DA4">
        <w:t>In summary, t</w:t>
      </w:r>
      <w:r w:rsidR="00FA183A">
        <w:t xml:space="preserve">his CA1-VTA loop could comprise a circuit that takes </w:t>
      </w:r>
      <w:r w:rsidR="00F73DA4">
        <w:t xml:space="preserve">CA3 schemas and </w:t>
      </w:r>
      <w:r w:rsidR="00FA183A">
        <w:t xml:space="preserve">compares it to </w:t>
      </w:r>
      <w:r w:rsidR="00F73DA4">
        <w:t>cortical sensory</w:t>
      </w:r>
      <w:r w:rsidR="00FA183A">
        <w:t xml:space="preserve"> information</w:t>
      </w:r>
      <w:r w:rsidR="00F73DA4">
        <w:t xml:space="preserve"> </w:t>
      </w:r>
      <w:r w:rsidR="00FA183A">
        <w:t xml:space="preserve">and potentiates (using VTA dopamine) an excitable set of neurons to compose a novel neural sequence encoding a new experience </w:t>
      </w:r>
      <w:r w:rsidR="00AD4F8B">
        <w:fldChar w:fldCharType="begin" w:fldLock="1"/>
      </w:r>
      <w:r w:rsidR="0025262F">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id":"ITEM-3","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3","issue":"9","issued":{"date-parts":[["2015","9","1"]]},"page":"560-570","publisher":"Elsevier Current Trends","title":"Memory trace replay: the shaping of memory consolidation by neuromodulation","type":"article-journal","volume":"38"},"uris":["http://www.mendeley.com/documents/?uuid=1402744a-4ca3-3be7-a865-68b102ca5f72"]}],"mendeley":{"formattedCitation":"(Atherton et al., 2015; Lisman and Grace, 2005; Lisman and Otmakhova, 2001)","plainTextFormattedCitation":"(Atherton et al., 2015; Lisman and Grace, 2005; Lisman and Otmakhova, 2001)","previouslyFormattedCitation":"(Atherton et al., 2015; Lisman and Grace, 2005; Lisman and Otmakhova, 2001)"},"properties":{"noteIndex":0},"schema":"https://github.com/citation-style-language/schema/raw/master/csl-citation.json"}</w:instrText>
      </w:r>
      <w:r w:rsidR="00AD4F8B">
        <w:fldChar w:fldCharType="separate"/>
      </w:r>
      <w:r w:rsidR="00AD4F8B" w:rsidRPr="00AD4F8B">
        <w:rPr>
          <w:noProof/>
        </w:rPr>
        <w:t xml:space="preserve">(Atherton et al., 2015; Lisman and Grace, 2005; Lisman and Otmakhova, </w:t>
      </w:r>
      <w:r w:rsidR="00AD4F8B" w:rsidRPr="00AD4F8B">
        <w:rPr>
          <w:noProof/>
        </w:rPr>
        <w:lastRenderedPageBreak/>
        <w:t>2001)</w:t>
      </w:r>
      <w:r w:rsidR="00AD4F8B">
        <w:fldChar w:fldCharType="end"/>
      </w:r>
      <w:r w:rsidR="00FA183A">
        <w:t xml:space="preserve">. </w:t>
      </w:r>
      <w:r w:rsidR="0025262F">
        <w:t>If this set of neurons overlaps with a population encoding some other related memory, this could facilitate integration of these new cells into an existing memory representation to link these two memories, thereby</w:t>
      </w:r>
      <w:r w:rsidR="00F73DA4">
        <w:t xml:space="preserve"> continuously building upon</w:t>
      </w:r>
      <w:r w:rsidR="0025262F">
        <w:t xml:space="preserve"> complex cognitive schema</w:t>
      </w:r>
      <w:r w:rsidR="00F73DA4">
        <w:t>s</w:t>
      </w:r>
      <w:r w:rsidR="0025262F">
        <w:t xml:space="preserve"> </w:t>
      </w:r>
      <w:r w:rsidR="0025262F">
        <w:fldChar w:fldCharType="begin" w:fldLock="1"/>
      </w:r>
      <w:r w:rsidR="00B602A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id":"ITEM-3","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3","issue":"5821","issued":{"date-parts":[["2007","4","6"]]},"page":"76-82","title":"Schemas and Memory Consolidation","type":"article-journal","volume":"316"},"uris":["http://www.mendeley.com/documents/?uuid=b1abb6b7-dd77-411b-b54b-c5e484e79ae9"]},{"id":"ITEM-4","itemData":{"DOI":"10.1007/978-3-319-50406-3_13","author":[{"dropping-particle":"","family":"Schlichting","given":"Margaret L.","non-dropping-particle":"","parse-names":false,"suffix":""},{"dropping-particle":"","family":"Preston","given":"Alison R.","non-dropping-particle":"","parse-names":false,"suffix":""}],"container-title":"The Hippocampus from Cells to Systems","id":"ITEM-4","issued":{"date-parts":[["2017"]]},"page":"405-437","publisher":"Springer International Publishing","publisher-place":"Cham","title":"The Hippocampus and Memory Integration: Building Knowledge to Navigate Future Decisions","type":"chapter"},"uris":["http://www.mendeley.com/documents/?uuid=50eacb38-f079-3e56-a050-e30fc47a4bb2"]}],"mendeley":{"formattedCitation":"(Lisman et al., 2018; McKenzie and Eichenbaum, 2011; Schlichting and Preston, 2017; Tse et al., 2007)","plainTextFormattedCitation":"(Lisman et al., 2018; McKenzie and Eichenbaum, 2011; Schlichting and Preston, 2017; Tse et al., 2007)","previouslyFormattedCitation":"(Lisman et al., 2018; McKenzie and Eichenbaum, 2011; Schlichting and Preston, 2017; Tse et al., 2007)"},"properties":{"noteIndex":0},"schema":"https://github.com/citation-style-language/schema/raw/master/csl-citation.json"}</w:instrText>
      </w:r>
      <w:r w:rsidR="0025262F">
        <w:fldChar w:fldCharType="separate"/>
      </w:r>
      <w:r w:rsidR="0025262F" w:rsidRPr="0025262F">
        <w:rPr>
          <w:noProof/>
        </w:rPr>
        <w:t>(Lisman et al., 2018; McKenzie and Eichenbaum, 2011; Schlichting and Preston, 2017; Tse et al., 2007)</w:t>
      </w:r>
      <w:r w:rsidR="0025262F">
        <w:fldChar w:fldCharType="end"/>
      </w:r>
      <w:r w:rsidR="0025262F">
        <w:t xml:space="preserve">. </w:t>
      </w:r>
    </w:p>
    <w:p w14:paraId="69D00975" w14:textId="77777777" w:rsidR="006F1E25" w:rsidRDefault="006F1E25" w:rsidP="00B82025">
      <w:pPr>
        <w:pStyle w:val="BUMainText"/>
      </w:pPr>
    </w:p>
    <w:p w14:paraId="7F3323B1" w14:textId="2D5D2F87" w:rsidR="00CA383D" w:rsidRDefault="00B40C43" w:rsidP="00B82025">
      <w:pPr>
        <w:pStyle w:val="Heading2"/>
      </w:pPr>
      <w:bookmarkStart w:id="152" w:name="_Toc415125981"/>
      <w:r>
        <w:t xml:space="preserve">Theta sequences and replay-associated consolidation </w:t>
      </w:r>
      <w:r w:rsidR="00C3423C">
        <w:t>maintain</w:t>
      </w:r>
      <w:r>
        <w:t xml:space="preserve"> behavioral-timescale sequences</w:t>
      </w:r>
      <w:bookmarkEnd w:id="152"/>
      <w:r w:rsidR="006F1E25">
        <w:tab/>
      </w:r>
    </w:p>
    <w:p w14:paraId="6A1A53DC" w14:textId="103B3E5C" w:rsidR="00B215E4" w:rsidRDefault="00CA383D" w:rsidP="00B82025">
      <w:pPr>
        <w:pStyle w:val="BUMainText"/>
      </w:pPr>
      <w:r>
        <w:tab/>
        <w:t>In the place cell literature, spatial sequences are thought to be bound together</w:t>
      </w:r>
      <w:r w:rsidR="001D36F6">
        <w:t xml:space="preserve"> and maintained</w:t>
      </w:r>
      <w:r>
        <w:t xml:space="preserve"> via plasticity mechanisms</w:t>
      </w:r>
      <w:r w:rsidR="005C03D6">
        <w:t xml:space="preserve"> </w:t>
      </w:r>
      <w:r w:rsidR="005C03D6">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5C03D6">
        <w:fldChar w:fldCharType="separate"/>
      </w:r>
      <w:r w:rsidR="005C03D6" w:rsidRPr="005C03D6">
        <w:rPr>
          <w:noProof/>
        </w:rPr>
        <w:t>(Hebb, 1949)</w:t>
      </w:r>
      <w:r w:rsidR="005C03D6">
        <w:fldChar w:fldCharType="end"/>
      </w:r>
      <w:r w:rsidR="005C03D6">
        <w:t xml:space="preserve">. Place cell sequences are more or less consistent over long timescales </w:t>
      </w:r>
      <w:r w:rsidR="005C03D6">
        <w:fldChar w:fldCharType="begin" w:fldLock="1"/>
      </w:r>
      <w:r w:rsidR="00B215E4">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215E4">
        <w:rPr>
          <w:rFonts w:ascii="Lucida Sans Unicode" w:hAnsi="Lucida Sans Unicode" w:cs="Lucida Sans Unicode"/>
        </w:rPr>
        <w:instrText>∼</w:instrText>
      </w:r>
      <w:r w:rsidR="00B215E4">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2","issued":{"date-parts":[["1990"]]},"page":"299-308","title":"Long-term stability of the place-field activity of single units recorded from the dorsal hippocampus of freely behaving rats","type":"article-journal","volume":"509"},"uris":["http://www.mendeley.com/documents/?uuid=3f8b1e80-c2c5-38e9-873a-9e4e09a7eff4"]}],"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5C03D6">
        <w:fldChar w:fldCharType="separate"/>
      </w:r>
      <w:r w:rsidR="00B215E4" w:rsidRPr="00B215E4">
        <w:rPr>
          <w:noProof/>
        </w:rPr>
        <w:t>(Thompson and Best, 1990; Ziv et al., 2013)</w:t>
      </w:r>
      <w:r w:rsidR="005C03D6">
        <w:fldChar w:fldCharType="end"/>
      </w:r>
      <w:r w:rsidR="005C03D6">
        <w:t xml:space="preserve">, and in two-dimensional environments, relationships between firing fields are relatively well-preserved </w:t>
      </w:r>
      <w:r w:rsidR="005C03D6">
        <w:fldChar w:fldCharType="begin" w:fldLock="1"/>
      </w:r>
      <w:r w:rsidR="00BB69B6">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005C03D6">
        <w:fldChar w:fldCharType="separate"/>
      </w:r>
      <w:r w:rsidR="005C03D6" w:rsidRPr="005C03D6">
        <w:rPr>
          <w:noProof/>
        </w:rPr>
        <w:t>(Kinsky et al., 2018)</w:t>
      </w:r>
      <w:r w:rsidR="005C03D6">
        <w:fldChar w:fldCharType="end"/>
      </w:r>
      <w:r w:rsidR="005C03D6">
        <w:t xml:space="preserve">. </w:t>
      </w:r>
      <w:r w:rsidR="00B215E4">
        <w:t xml:space="preserve">However, because these studies used cells responding to external cues, one could not rule out the possibility that the reliability of these cues could account for the stability of place fields. In Chapter Two, I described sequences in situations devoid of spatial cues that nevertheless persisted across days </w:t>
      </w:r>
      <w:r w:rsidR="00B215E4">
        <w:fldChar w:fldCharType="begin" w:fldLock="1"/>
      </w:r>
      <w:r w:rsidR="00BF59B9">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B215E4">
        <w:fldChar w:fldCharType="separate"/>
      </w:r>
      <w:r w:rsidR="00B215E4" w:rsidRPr="00B215E4">
        <w:rPr>
          <w:noProof/>
        </w:rPr>
        <w:t>(Mau et al., 2018)</w:t>
      </w:r>
      <w:r w:rsidR="00B215E4">
        <w:fldChar w:fldCharType="end"/>
      </w:r>
      <w:r w:rsidR="00B215E4">
        <w:t xml:space="preserve">. </w:t>
      </w:r>
      <w:r w:rsidR="00420EA5">
        <w:t>Based on that study and other existing work</w:t>
      </w:r>
      <w:r w:rsidR="00B215E4">
        <w:t>, sequences that occur during fixed-space delays most likely operate via shared mechanisms. Here, I explore the possibility that “time cell”</w:t>
      </w:r>
      <w:r w:rsidR="00BF59B9">
        <w:t xml:space="preserve"> sequences, like “place cell” sequences, </w:t>
      </w:r>
      <w:r w:rsidR="00B215E4">
        <w:t xml:space="preserve">might rely on theta compression and SPW-R </w:t>
      </w:r>
      <w:r w:rsidR="009852FD">
        <w:t xml:space="preserve">reactivation for stabilization over long timescales. </w:t>
      </w:r>
    </w:p>
    <w:p w14:paraId="213435E3" w14:textId="1B8169BC" w:rsidR="00A441B7" w:rsidRDefault="00B215E4" w:rsidP="00B82025">
      <w:pPr>
        <w:pStyle w:val="BUMainText"/>
      </w:pPr>
      <w:r>
        <w:tab/>
      </w:r>
      <w:r w:rsidR="005C03D6">
        <w:t>The stability of place fields across days is dependent on the NMDA recep</w:t>
      </w:r>
      <w:r w:rsidR="00F12595">
        <w:t xml:space="preserve">tor, which has known </w:t>
      </w:r>
      <w:r w:rsidR="008A2313">
        <w:t xml:space="preserve">functions in long-term synaptic plasticity </w:t>
      </w:r>
      <w:r w:rsidR="008A2313">
        <w:fldChar w:fldCharType="begin" w:fldLock="1"/>
      </w:r>
      <w:r w:rsidR="008A2313">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ISSN":"0022-3751","PMID":"4727084","abstract":"1. The after-effects of repetitive stimulation of the perforant path fibres to the dentate area of the hippocampal formation have been examined with extracellular micro-electrodes in rabbits anaesthetized with urethane.2. In fifteen out of eighteen rabbits the population response recorded from granule cells in the dentate area to single perforant path volleys was potentiated for periods ranging from 30 min to 10 hr after one or more conditioning trains at 10-20/sec for 10-15 sec, or 100/sec for 3-4 sec.3. The population response was analysed in terms of three parameters: the amplitude of the population excitatory post-synaptic potential (e.p.s.p.), signalling the depolarization of the granule cells, and the amplitude and latency of the population spike, signalling the discharge of the granule cells.4. All three parameters were potentiated in 29% of the experiments; in other experiments in which long term changes occurred, potentiation was confined to one or two of the three parameters. A reduction in the latency of the population spike was the commonest sign of potentiation, occurring in 57% of all experiments. The amplitude of the population e.p.s.p. was increased in 43%, and of the population spike in 40%, of all experiments.5. During conditioning at 10-20/sec there was massive potentiation of the population spike (;frequency potentiation'). The spike was suppressed during stimulation at 100/sec. Both frequencies produced long-term potentiation.6. The results suggest that two independent mechanisms are responsible for long-lasting potentiation: (a) an increase in the efficiency of synaptic transmission at the perforant path synapses; (b) an increase in the excitability of the granule cell population.","author":[{"dropping-particle":"V","family":"Bliss","given":"T","non-dropping-particle":"","parse-names":false,"suffix":""},{"dropping-particle":"","family":"Lomo","given":"T","non-dropping-particle":"","parse-names":false,"suffix":""}],"container-title":"The Journal of physiology","id":"ITEM-2","issue":"2","issued":{"date-parts":[["1973","7"]]},"page":"331-56","title":"Long-lasting potentiation of synaptic transmission in the dentate area of the anaesthetized rabbit following stimulation of the perforant path.","type":"article-journal","volume":"232"},"uris":["http://www.mendeley.com/documents/?uuid=8439c60d-fad8-3aa3-8e5c-ddbc18c9bc3a"]},{"id":"ITEM-3","itemData":{"ISSN":"0092-8674","PMID":"8980238","abstract":"We have produced a mouse strain in which the deletion of the NMDAR1 gene is restricted to the CA1 pyramidal cells of the hippocampus by using a new and general method that allows CA1-restricted gene knockout. The mutant mice grow into adulthood without obvious abnormalities. Adult mice lack NMDA receptor-mediated synaptic currents and long-term potentiation in the CA1 synapses and exhibit impaired spatial memory but unimpaired nonspatial learning. Our results strongly suggest that activity-dependent modifications of CA1 synapses, mediated by NMDA receptors, play an essential role in the acquisition of spatial memories.","author":[{"dropping-particle":"","family":"Tsien","given":"J Z","non-dropping-particle":"","parse-names":false,"suffix":""},{"dropping-particle":"","family":"Huerta","given":"P T","non-dropping-particle":"","parse-names":false,"suffix":""},{"dropping-particle":"","family":"Tonegawa","given":"S","non-dropping-particle":"","parse-names":false,"suffix":""}],"container-title":"Cell","id":"ITEM-3","issue":"7","issued":{"date-parts":[["1996","12","27"]]},"page":"1327-38","title":"The essential role of hippocampal CA1 NMDA receptor-dependent synaptic plasticity in spatial memory.","type":"article-journal","volume":"87"},"uris":["http://www.mendeley.com/documents/?uuid=54ba026c-1bca-3461-a87f-9d24d46595a3"]},{"id":"ITEM-4","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4","issue":"5372","issued":{"date-parts":[["1998","6","26"]]},"page":"2121-2126","title":"Abolition of Long-Term Stability of New Hippocampal Place Cell Maps by NMDA Receptor Blockade","type":"article-journal","volume":"280"},"uris":["http://www.mendeley.com/documents/?uuid=fdbb72e5-53d8-4975-9220-11c0ae176183"]}],"mendeley":{"formattedCitation":"(Bliss and Collingridge, 1993; Bliss and Lomo, 1973; Kentros et al., 1998; Tsien et al., 1996)","plainTextFormattedCitation":"(Bliss and Collingridge, 1993; Bliss and Lomo, 1973; Kentros et al., 1998; Tsien et al., 1996)","previouslyFormattedCitation":"(Bliss and Collingridge, 1993; Bliss and Lomo, 1973; Kentros et al., 1998; Tsien et al., 1996)"},"properties":{"noteIndex":0},"schema":"https://github.com/citation-style-language/schema/raw/master/csl-citation.json"}</w:instrText>
      </w:r>
      <w:r w:rsidR="008A2313">
        <w:fldChar w:fldCharType="separate"/>
      </w:r>
      <w:r w:rsidR="008A2313" w:rsidRPr="008A2313">
        <w:rPr>
          <w:noProof/>
        </w:rPr>
        <w:t xml:space="preserve">(Bliss and Collingridge, </w:t>
      </w:r>
      <w:r w:rsidR="008A2313" w:rsidRPr="008A2313">
        <w:rPr>
          <w:noProof/>
        </w:rPr>
        <w:lastRenderedPageBreak/>
        <w:t>1993; Bliss and Lomo, 1973; Kentros et al., 1998; Tsien et al., 1996)</w:t>
      </w:r>
      <w:r w:rsidR="008A2313">
        <w:fldChar w:fldCharType="end"/>
      </w:r>
      <w:r w:rsidR="008A2313">
        <w:t>. Ho</w:t>
      </w:r>
      <w:r w:rsidR="00BF59B9">
        <w:t xml:space="preserve">wever, in addition to the NMDA </w:t>
      </w:r>
      <w:r w:rsidR="008A2313">
        <w:t xml:space="preserve">receptor, potentiation of place cell sequences also requires spike-timing dependent plasticity (STDP; </w:t>
      </w:r>
      <w:r w:rsidR="008A2313">
        <w:fldChar w:fldCharType="begin" w:fldLock="1"/>
      </w:r>
      <w:r w:rsidR="00A1529A">
        <w:instrText>ADDIN CSL_CITATION {"citationItems":[{"id":"ITEM-1","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1","issue":"24","issued":{"date-parts":[["1998","12","15"]]},"page":"10464-72","title":"Synaptic modifications in cultured hippocampal neurons: dependence on spike timing, synaptic strength, and postsynaptic cell type.","type":"article-journal","volume":"18"},"uris":["http://www.mendeley.com/documents/?uuid=732860f4-4c74-34aa-a66d-282efc07c5dd"]},{"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mendeley":{"formattedCitation":"(Bi and Poo, 1998; Magee and Johnston, 1997)","manualFormatting":"Bi and Poo, 1998; Magee and Johnston, 1997)","plainTextFormattedCitation":"(Bi and Poo, 1998; Magee and Johnston, 1997)","previouslyFormattedCitation":"(Bi and Poo, 1998; Magee and Johnston, 1997)"},"properties":{"noteIndex":0},"schema":"https://github.com/citation-style-language/schema/raw/master/csl-citation.json"}</w:instrText>
      </w:r>
      <w:r w:rsidR="008A2313">
        <w:fldChar w:fldCharType="separate"/>
      </w:r>
      <w:r w:rsidR="008A2313" w:rsidRPr="008A2313">
        <w:rPr>
          <w:noProof/>
        </w:rPr>
        <w:t>Bi and Poo, 1998; Magee and Johnston, 1997)</w:t>
      </w:r>
      <w:r w:rsidR="008A2313">
        <w:fldChar w:fldCharType="end"/>
      </w:r>
      <w:r w:rsidR="008A2313">
        <w:t>, which dictates that spikes must occur reliably in temporal succession</w:t>
      </w:r>
      <w:r w:rsidR="0006473D">
        <w:t xml:space="preserve"> within biophysically-restricted time windows</w:t>
      </w:r>
      <w:r w:rsidR="008A2313">
        <w:t xml:space="preserve">. Some believe that this temporal order is </w:t>
      </w:r>
      <w:r w:rsidR="00CA383D">
        <w:t xml:space="preserve">facilitated by theta sequences </w:t>
      </w:r>
      <w:r w:rsidR="00CA383D">
        <w:fldChar w:fldCharType="begin" w:fldLock="1"/>
      </w:r>
      <w:r w:rsidR="0006473D">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16/J.CONB.2017.02.006","ISSN":"0959-4388","abstract":"In the hippocampal formation, the sequential activation of place-specific cells represents a conceptual model for the spatio-temporal events that assemble episodic memories. The imprinting of behavioral sequences in hippocampal networks might be achieved via spike-timing-dependent plasticity and phase precession of the spiking activity of neurons. It is unclear, however, whether phase precession plays an active role by enabling sequence learning via synaptic plasticity or whether phase precession passively reflects retrieval dynamics. Here we examine these possibilities in the context of potential mechanisms generating phase precession. Knowledge of these mechanisms would allow to selectively alter phase precession and test its role in episodic memory. We finally review the few successful approaches to degrade phase precession and the resulting impact on behavior.","author":[{"dropping-particle":"","family":"Jaramillo","given":"Jorge","non-dropping-particle":"","parse-names":false,"suffix":""},{"dropping-particle":"","family":"Kempter","given":"Richard","non-dropping-particle":"","parse-names":false,"suffix":""}],"container-title":"Current Opinion in Neurobiology","id":"ITEM-2","issued":{"date-parts":[["2017","4","1"]]},"page":"130-138","publisher":"Elsevier Current Trends","title":"Phase precession: a neural code underlying episodic memory?","type":"article-journal","volume":"43"},"uris":["http://www.mendeley.com/documents/?uuid=be6103f5-5acb-3e7c-8493-f5d79171d0a2"]}],"mendeley":{"formattedCitation":"(Jaramillo and Kempter, 2017; Mehta et al., 2002)","plainTextFormattedCitation":"(Jaramillo and Kempter, 2017; Mehta et al., 2002)","previouslyFormattedCitation":"(Jaramillo and Kempter, 2017; Mehta et al., 2002)"},"properties":{"noteIndex":0},"schema":"https://github.com/citation-style-language/schema/raw/master/csl-citation.json"}</w:instrText>
      </w:r>
      <w:r w:rsidR="00CA383D">
        <w:fldChar w:fldCharType="separate"/>
      </w:r>
      <w:r w:rsidR="00A1529A" w:rsidRPr="00A1529A">
        <w:rPr>
          <w:noProof/>
        </w:rPr>
        <w:t>(Jaramillo and Kempter, 2017; Mehta et al., 2002)</w:t>
      </w:r>
      <w:r w:rsidR="00CA383D">
        <w:fldChar w:fldCharType="end"/>
      </w:r>
      <w:r w:rsidR="00CA383D">
        <w:t xml:space="preserve">. </w:t>
      </w:r>
      <w:r w:rsidR="006F6230">
        <w:t>Theta cycles</w:t>
      </w:r>
      <w:r w:rsidR="0006473D">
        <w:t xml:space="preserve"> conveniently</w:t>
      </w:r>
      <w:r w:rsidR="006F6230">
        <w:t xml:space="preserve"> bundle neurons into cell ensembles, bringing their firing close enough in time (10-30 </w:t>
      </w:r>
      <w:proofErr w:type="spellStart"/>
      <w:r w:rsidR="006F6230">
        <w:t>ms</w:t>
      </w:r>
      <w:proofErr w:type="spellEnd"/>
      <w:r w:rsidR="006F6230">
        <w:t xml:space="preserve">; </w:t>
      </w:r>
      <w:r w:rsidR="006F6230">
        <w:fldChar w:fldCharType="begin" w:fldLock="1"/>
      </w:r>
      <w:r w:rsidR="006F6230">
        <w:instrText>ADDIN CSL_CITATION {"citationItems":[{"id":"ITEM-1","itemData":{"DOI":"10.1038/nature01834","ISSN":"0028-0836","PMID":"12891358","abstract":"Neurons can produce action potentials with high temporal precision. A fundamental issue is whether, and how, this capability is used in information processing. According to the 'cell assembly' hypothesis, transient synchrony of anatomically distributed groups of neurons underlies processing of both external sensory input and internal cognitive mechanisms. Accordingly, neuron populations should be arranged into groups whose synchrony exceeds that predicted by common modulation by sensory input. Here we find that the spike times of hippocampal pyramidal cells can be predicted more accurately by using the spike times of simultaneously recorded neurons in addition to the animals location in space. This improvement remained when the spatial prediction was refined with a spatially dependent theta phase modulation. The time window in which spike times are best predicted from simultaneous peer activity is 10-30 ms, suggesting that cell assemblies are synchronized at this timescale. Because this temporal window matches the membrane time constant of pyramidal neurons, the period of the hippocampal gamma oscillation and the time window for synaptic plasticity, we propose that cooperative activity at this timescale is optimal for information transmission and storage in cortical circuits.","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eorge","non-dropping-particle":"","parse-names":false,"suffix":""},{"dropping-particle":"","family":"Buzsáki","given":"György","non-dropping-particle":"","parse-names":false,"suffix":""}],"container-title":"Nature","id":"ITEM-1","issue":"6948","issued":{"date-parts":[["2003","7","31"]]},"page":"552-556","title":"Organization of cell assemblies in the hippocampus","type":"article-journal","volume":"424"},"uris":["http://www.mendeley.com/documents/?uuid=ec9d2fc4-57af-345b-9ea2-a57d9c04236c"]}],"mendeley":{"formattedCitation":"(Harris et al., 2003)","manualFormatting":"Harris et al., 2003)","plainTextFormattedCitation":"(Harris et al., 2003)","previouslyFormattedCitation":"(Harris et al., 2003)"},"properties":{"noteIndex":0},"schema":"https://github.com/citation-style-language/schema/raw/master/csl-citation.json"}</w:instrText>
      </w:r>
      <w:r w:rsidR="006F6230">
        <w:fldChar w:fldCharType="separate"/>
      </w:r>
      <w:r w:rsidR="006F6230" w:rsidRPr="006F6230">
        <w:rPr>
          <w:noProof/>
        </w:rPr>
        <w:t>Harris et al., 2003)</w:t>
      </w:r>
      <w:r w:rsidR="006F6230">
        <w:fldChar w:fldCharType="end"/>
      </w:r>
      <w:r w:rsidR="006F6230">
        <w:t xml:space="preserve"> to enable </w:t>
      </w:r>
      <w:r w:rsidR="00044798">
        <w:t>STDP</w:t>
      </w:r>
      <w:r w:rsidR="00403E26">
        <w:t xml:space="preserve"> </w:t>
      </w:r>
      <w:r w:rsidR="006F6230">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mendeley":{"formattedCitation":"(Bi and Poo, 1998; Hebb, 1949; Magee and Johnston, 1997)","plainTextFormattedCitation":"(Bi and Poo, 1998; Hebb, 1949; Magee and Johnston, 1997)","previouslyFormattedCitation":"(Bi and Poo, 1998; Hebb, 1949; Magee and Johnston, 1997)"},"properties":{"noteIndex":0},"schema":"https://github.com/citation-style-language/schema/raw/master/csl-citation.json"}</w:instrText>
      </w:r>
      <w:r w:rsidR="006F6230">
        <w:fldChar w:fldCharType="separate"/>
      </w:r>
      <w:r w:rsidR="005C03D6" w:rsidRPr="005C03D6">
        <w:rPr>
          <w:noProof/>
        </w:rPr>
        <w:t>(Bi and Poo, 1998; Hebb, 1949; Magee and Johnston, 1997)</w:t>
      </w:r>
      <w:r w:rsidR="006F6230">
        <w:fldChar w:fldCharType="end"/>
      </w:r>
      <w:r w:rsidR="006F6230">
        <w:t xml:space="preserve">. </w:t>
      </w:r>
      <w:r w:rsidR="00BF59B9">
        <w:t>However, i</w:t>
      </w:r>
      <w:r w:rsidR="0006473D">
        <w:t xml:space="preserve">n spite of these canonical views, the reader should note that there have been recent reports of plasticity occurring at much larger behavioral timescales in CA1 </w:t>
      </w:r>
      <w:r w:rsidR="0006473D">
        <w:fldChar w:fldCharType="begin" w:fldLock="1"/>
      </w:r>
      <w:r w:rsidR="0006473D">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06473D">
        <w:fldChar w:fldCharType="separate"/>
      </w:r>
      <w:r w:rsidR="0006473D" w:rsidRPr="0006473D">
        <w:rPr>
          <w:noProof/>
        </w:rPr>
        <w:t>(Bittner et al., 2017)</w:t>
      </w:r>
      <w:r w:rsidR="0006473D">
        <w:fldChar w:fldCharType="end"/>
      </w:r>
      <w:r w:rsidR="0006473D">
        <w:t xml:space="preserve"> and with disregard to temporal order in CA3 </w:t>
      </w:r>
      <w:r w:rsidR="0006473D">
        <w:fldChar w:fldCharType="begin" w:fldLock="1"/>
      </w:r>
      <w:r w:rsidR="00A54A31">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54A31">
        <w:rPr>
          <w:rFonts w:ascii="Lucida Sans Unicode" w:hAnsi="Lucida Sans Unicode" w:cs="Lucida Sans Unicode"/>
        </w:rPr>
        <w:instrText>∼</w:instrText>
      </w:r>
      <w:r w:rsidR="00A54A31">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06473D">
        <w:fldChar w:fldCharType="separate"/>
      </w:r>
      <w:r w:rsidR="0006473D" w:rsidRPr="0006473D">
        <w:rPr>
          <w:noProof/>
        </w:rPr>
        <w:t>(Mishra et al., 2016)</w:t>
      </w:r>
      <w:r w:rsidR="0006473D">
        <w:fldChar w:fldCharType="end"/>
      </w:r>
      <w:r w:rsidR="0006473D">
        <w:t xml:space="preserve">, the implications of which have yet to be explored. </w:t>
      </w:r>
    </w:p>
    <w:p w14:paraId="0C6BED46" w14:textId="743CB596" w:rsidR="00AB4B97" w:rsidRDefault="00A441B7" w:rsidP="00B82025">
      <w:pPr>
        <w:pStyle w:val="BUMainText"/>
      </w:pPr>
      <w:r>
        <w:tab/>
      </w:r>
      <w:r w:rsidR="004F0B13">
        <w:t xml:space="preserve">In addition to theta sequences, replay events during SPW-Rs have also been proposed as a medium through which hippocampal sequences can be stabilized and consolidated. </w:t>
      </w:r>
      <w:r w:rsidR="00ED438C">
        <w:t>Place cell pairs that fire at short latencies from each other</w:t>
      </w:r>
      <w:r w:rsidR="001D36F6">
        <w:t xml:space="preserve"> </w:t>
      </w:r>
      <w:r w:rsidR="00BF59B9">
        <w:t>augment</w:t>
      </w:r>
      <w:r w:rsidR="00ED438C">
        <w:t xml:space="preserve"> their co-firing </w:t>
      </w:r>
      <w:r>
        <w:t>during SPW-R events</w:t>
      </w:r>
      <w:r w:rsidR="00AB4B97">
        <w:t xml:space="preserve"> </w:t>
      </w:r>
      <w:r w:rsidR="00AB4B97">
        <w:fldChar w:fldCharType="begin" w:fldLock="1"/>
      </w:r>
      <w:r w:rsidR="00031A3C">
        <w:instrText>ADDIN CSL_CITATION {"citationItems":[{"id":"ITEM-1","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1","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plainTextFormattedCitation":"(O’Neill et al., 2008)","previouslyFormattedCitation":"(O’Neill et al., 2008)"},"properties":{"noteIndex":0},"schema":"https://github.com/citation-style-language/schema/raw/master/csl-citation.json"}</w:instrText>
      </w:r>
      <w:r w:rsidR="00AB4B97">
        <w:fldChar w:fldCharType="separate"/>
      </w:r>
      <w:r w:rsidR="00AB4B97" w:rsidRPr="00AB4B97">
        <w:rPr>
          <w:noProof/>
        </w:rPr>
        <w:t>(O’Neill et al., 2008)</w:t>
      </w:r>
      <w:r w:rsidR="00AB4B97">
        <w:fldChar w:fldCharType="end"/>
      </w:r>
      <w:r w:rsidR="00AB4B97">
        <w:t>.</w:t>
      </w:r>
      <w:r w:rsidR="00031A3C">
        <w:t xml:space="preserve"> </w:t>
      </w:r>
      <w:r w:rsidR="00A54A31">
        <w:t xml:space="preserve">Also in agreement, interrupting SPW-Rs during awake learning impairs the stability of place fields </w:t>
      </w:r>
      <w:r w:rsidR="00A54A31">
        <w:fldChar w:fldCharType="begin" w:fldLock="1"/>
      </w:r>
      <w:r w:rsidR="00A54A31">
        <w:instrText>ADDIN CSL_CITATION {"citationItems":[{"id":"ITEM-1","itemData":{"DOI":"10.1038/nn.4543","ISSN":"1097-6256","abstract":"The authors optogenetically suppressed CA1 pyramidal neurons during awake sharp-wave ripples (SPW-R) as mice were learning reward locations in a multiwell maze. Comparison of place cells’ activities before and after SPW-R manipulation suggests that interference with SPW-R-associated activity during learning prevents stabilization and refinement of the hippocampal map.","author":[{"dropping-particle":"","family":"Roux","given":"Lisa","non-dropping-particle":"","parse-names":false,"suffix":""},{"dropping-particle":"","family":"Hu","given":"Bo","non-dropping-particle":"","parse-names":false,"suffix":""},{"dropping-particle":"","family":"Eichler","given":"Ronny","non-dropping-particle":"","parse-names":false,"suffix":""},{"dropping-particle":"","family":"Stark","given":"Eran","non-dropping-particle":"","parse-names":false,"suffix":""},{"dropping-particle":"","family":"Buzsáki","given":"György","non-dropping-particle":"","parse-names":false,"suffix":""}],"container-title":"Nature Neuroscience","id":"ITEM-1","issue":"6","issued":{"date-parts":[["2017","6","10"]]},"page":"845-853","publisher":"Nature Publishing Group","title":"Sharp wave ripples during learning stabilize the hippocampal spatial map","type":"article-journal","volume":"20"},"uris":["http://www.mendeley.com/documents/?uuid=85736253-2cbd-3d11-a257-8704d8ee3d2e"]}],"mendeley":{"formattedCitation":"(Roux et al., 2017)","plainTextFormattedCitation":"(Roux et al., 2017)","previouslyFormattedCitation":"(Roux et al., 2017)"},"properties":{"noteIndex":0},"schema":"https://github.com/citation-style-language/schema/raw/master/csl-citation.json"}</w:instrText>
      </w:r>
      <w:r w:rsidR="00A54A31">
        <w:fldChar w:fldCharType="separate"/>
      </w:r>
      <w:r w:rsidR="00A54A31" w:rsidRPr="00A54A31">
        <w:rPr>
          <w:noProof/>
        </w:rPr>
        <w:t>(Roux et al., 2017)</w:t>
      </w:r>
      <w:r w:rsidR="00A54A31">
        <w:fldChar w:fldCharType="end"/>
      </w:r>
      <w:r w:rsidR="00A54A31">
        <w:t xml:space="preserve">, though conflicting reports during sleep have also been published </w:t>
      </w:r>
      <w:r w:rsidR="00A54A31">
        <w:fldChar w:fldCharType="begin" w:fldLock="1"/>
      </w:r>
      <w:r w:rsidR="00B215E4">
        <w:instrText>ADDIN CSL_CITATION {"citationItems":[{"id":"ITEM-1","itemData":{"DOI":"10.1371/journal.pone.0164675","ISSN":"1932-6203","abstract":"During hippocampal sharp wave/ripple (SWR) events, previously occurring, sensory input-driven neuronal firing patterns are replayed. Such replay is thought to be important for plasticity-related processes and consolidation of memory traces. It has previously been shown that the electrical stimulation-induced disruption of SWR events interferes with learning in rodents in different experimental paradigms. On the other hand, the cognitive map theory posits that the plastic changes of the firing of hippocampal place cells constitute the electrophysiological counterpart of the spatial learning, observable at the behavioral level. Therefore, we tested whether intact SWR events occurring during the sleep/rest session after the first exploration of a novel environment are needed for the stabilization of the CA1 code, which process requires plasticity. We found that the newly-formed representation in the CA1 has the same level of stability with optogenetic SWR blockade as with a control manipulation that delivered the same amount of light into the brain. Therefore our results suggest that at least in the case of passive exploratory behavior, SWR-related plasticity is dispensable for the stability of CA1 ensembles.","author":[{"dropping-particle":"","family":"Kovács","given":"Krisztián A.","non-dropping-particle":"","parse-names":false,"suffix":""},{"dropping-particle":"","family":"O’Neill","given":"Joseph","non-dropping-particle":"","parse-names":false,"suffix":""},{"dropping-particle":"","family":"Schoenenberger","given":"Philipp","non-dropping-particle":"","parse-names":false,"suffix":""},{"dropping-particle":"","family":"Penttonen","given":"Markku","non-dropping-particle":"","parse-names":false,"suffix":""},{"dropping-particle":"","family":"Ranguel Guerrero","given":"Damaris K.","non-dropping-particle":"","parse-names":false,"suffix":""},{"dropping-particle":"","family":"Csicsvari","given":"Jozsef","non-dropping-particle":"","parse-names":false,"suffix":""}],"container-title":"PLOS ONE","editor":[{"dropping-particle":"","family":"Vyazovskiy","given":"Vladyslav","non-dropping-particle":"","parse-names":false,"suffix":""}],"id":"ITEM-1","issue":"10","issued":{"date-parts":[["2016","10","19"]]},"page":"e0164675","publisher":"Public Library of Science","title":"Optogenetically Blocking Sharp Wave Ripple Events in Sleep Does Not Interfere with the Formation of Stable Spatial Representation in the CA1 Area of the Hippocampus","type":"article-journal","volume":"11"},"uris":["http://www.mendeley.com/documents/?uuid=49983f1b-cea5-35a1-8854-dd4d46ec2802"]}],"mendeley":{"formattedCitation":"(Kovács et al., 2016)","plainTextFormattedCitation":"(Kovács et al., 2016)","previouslyFormattedCitation":"(Kovács et al., 2016)"},"properties":{"noteIndex":0},"schema":"https://github.com/citation-style-language/schema/raw/master/csl-citation.json"}</w:instrText>
      </w:r>
      <w:r w:rsidR="00A54A31">
        <w:fldChar w:fldCharType="separate"/>
      </w:r>
      <w:r w:rsidR="00A54A31" w:rsidRPr="00A54A31">
        <w:rPr>
          <w:noProof/>
        </w:rPr>
        <w:t>(Kovács et al., 2016)</w:t>
      </w:r>
      <w:r w:rsidR="00A54A31">
        <w:fldChar w:fldCharType="end"/>
      </w:r>
      <w:r w:rsidR="00A54A31">
        <w:t xml:space="preserve">. Finally, as discussed in Chapter One, disrupting SPW-Rs also leads to impairments in memory </w:t>
      </w:r>
      <w:r w:rsidR="00B215E4">
        <w:fldChar w:fldCharType="begin" w:fldLock="1"/>
      </w:r>
      <w:r w:rsidR="00B215E4">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id":"ITEM-3","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3","issue":"10","issued":{"date-parts":[["2009","10","13"]]},"page":"1222-1223","title":"Selective suppression of hippocampal ripples impairs spatial memory","type":"article-journal","volume":"12"},"uris":["http://www.mendeley.com/documents/?uuid=9cf5a290-ab5b-35ff-ac27-3569ea56166c"]}],"mendeley":{"formattedCitation":"(Ego-Stengel and Wilson, 2009; Girardeau et al., 2009; Jadhav et al., 2012)","plainTextFormattedCitation":"(Ego-Stengel and Wilson, 2009; Girardeau et al., 2009; Jadhav et al., 2012)","previouslyFormattedCitation":"(Ego-Stengel and Wilson, 2009; Girardeau et al., 2009; Jadhav et al., 2012)"},"properties":{"noteIndex":0},"schema":"https://github.com/citation-style-language/schema/raw/master/csl-citation.json"}</w:instrText>
      </w:r>
      <w:r w:rsidR="00B215E4">
        <w:fldChar w:fldCharType="separate"/>
      </w:r>
      <w:r w:rsidR="00B215E4" w:rsidRPr="00B215E4">
        <w:rPr>
          <w:noProof/>
        </w:rPr>
        <w:t>(Ego-Stengel and Wilson, 2009; Girardeau et al., 2009; Jadhav et al., 2012)</w:t>
      </w:r>
      <w:r w:rsidR="00B215E4">
        <w:fldChar w:fldCharType="end"/>
      </w:r>
      <w:r w:rsidR="00B215E4">
        <w:t xml:space="preserve">. </w:t>
      </w:r>
    </w:p>
    <w:p w14:paraId="580F3852" w14:textId="56F40D99" w:rsidR="00BF59B9" w:rsidRDefault="00BF59B9" w:rsidP="00B82025">
      <w:pPr>
        <w:pStyle w:val="BUMainText"/>
      </w:pPr>
      <w:r>
        <w:tab/>
      </w:r>
      <w:r w:rsidR="006C3E82">
        <w:t>Recently,</w:t>
      </w:r>
      <w:r w:rsidR="00CD78B8">
        <w:t xml:space="preserve"> c</w:t>
      </w:r>
      <w:r>
        <w:t xml:space="preserve">utting-edge studies have implied that theta sequences </w:t>
      </w:r>
      <w:r w:rsidR="00A624F2">
        <w:t>establish the infrastructure necessary for</w:t>
      </w:r>
      <w:r>
        <w:t xml:space="preserve"> SPW-R replay events</w:t>
      </w:r>
      <w:r w:rsidR="00A624F2">
        <w:t xml:space="preserve"> to consolidate behavioral-timescale sequences</w:t>
      </w:r>
      <w:r>
        <w:t xml:space="preserve">. </w:t>
      </w:r>
      <w:r w:rsidR="00A624F2">
        <w:t xml:space="preserve">This insight was wrought from manipulations that selectively corrupt spike </w:t>
      </w:r>
      <w:r w:rsidR="00A624F2">
        <w:lastRenderedPageBreak/>
        <w:t>coordination</w:t>
      </w:r>
      <w:r w:rsidR="00865556">
        <w:t xml:space="preserve"> (and resultant STDP)</w:t>
      </w:r>
      <w:r w:rsidR="00A624F2">
        <w:t xml:space="preserve"> during theta cycles. </w:t>
      </w:r>
      <w:r>
        <w:t xml:space="preserve">MEC lesions only minimally disrupt CA1 place cells </w:t>
      </w:r>
      <w:r>
        <w:fldChar w:fldCharType="begin" w:fldLock="1"/>
      </w:r>
      <w:r w:rsidR="00316BE3">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2","issue":"3","issued":{"date-parts":[["2015","11","4"]]},"page":"590-603","publisher":"Cell Press","title":"Hippocampal Remapping after Partial Inactivation of the Medial Entorhinal Cortex","type":"article-journal","volume":"88"},"uris":["http://www.mendeley.com/documents/?uuid=29e0350f-384f-3069-9847-0d453e8bf433"]},{"id":"ITEM-3","itemData":{"DOI":"10.1016/J.CELREP.2018.02.082","ISSN":"2211-1247","abstract":"The high storage capacity of the episodic memory system relies on distinct representations for events that are separated in time and space. The spatial component of these computations includes the formation of independent maps by hippocampal place cells across environments, referred to as global remapping. Such remapping is thought to emerge by the switching of input patterns from specialized spatially selective cells in medial entorhinal cortex (mEC), such as grid and border cells. Although it has been shown that acute manipulations of mEC firing patterns are sufficient for inducing hippocampal remapping, it remains unknown whether specialized spatial mEC inputs are necessary for the reorganization of hippocampal spatial representations. Here, we examined remapping in rats without mEC input to the hippocampus and found that highly distinct spatial maps emerged rapidly in every individual rat. Our data suggest that hippocampal spatial computations do not depend on inputs from specialized cell types in mEC.","author":[{"dropping-particle":"","family":"Schlesiger","given":"Magdalene I.","non-dropping-particle":"","parse-names":false,"suffix":""},{"dropping-particle":"","family":"Boublil","given":"Brittney L.","non-dropping-particle":"","parse-names":false,"suffix":""},{"dropping-particle":"","family":"Hales","given":"Jena B.","non-dropping-particle":"","parse-names":false,"suffix":""},{"dropping-particle":"","family":"Leutgeb","given":"Jill K.","non-dropping-particle":"","parse-names":false,"suffix":""},{"dropping-particle":"","family":"Leutgeb","given":"Stefan","non-dropping-particle":"","parse-names":false,"suffix":""}],"container-title":"Cell Reports","id":"ITEM-3","issue":"12","issued":{"date-parts":[["2018","3","20"]]},"page":"3152-3159","publisher":"Cell Press","title":"Hippocampal Global Remapping Can Occur without Input from the Medial Entorhinal Cortex","type":"article-journal","volume":"22"},"uris":["http://www.mendeley.com/documents/?uuid=b1a80f71-8c58-39e5-a4ab-0ef5dcd736cc"]}],"mendeley":{"formattedCitation":"(Miao et al., 2015; Rueckemann et al., 2016; Schlesiger et al., 2018)","plainTextFormattedCitation":"(Miao et al., 2015; Rueckemann et al., 2016; Schlesiger et al., 2018)","previouslyFormattedCitation":"(Miao et al., 2015; Rueckemann et al., 2016; Schlesiger et al., 2018)"},"properties":{"noteIndex":0},"schema":"https://github.com/citation-style-language/schema/raw/master/csl-citation.json"}</w:instrText>
      </w:r>
      <w:r>
        <w:fldChar w:fldCharType="separate"/>
      </w:r>
      <w:r w:rsidR="00A624F2" w:rsidRPr="00A624F2">
        <w:rPr>
          <w:noProof/>
        </w:rPr>
        <w:t>(Miao et al., 2015; Rueckemann et al., 2016; Schlesiger et al., 2018)</w:t>
      </w:r>
      <w:r>
        <w:fldChar w:fldCharType="end"/>
      </w:r>
      <w:r w:rsidR="00CD78B8">
        <w:t>, but drastically scrambles theta sequences</w:t>
      </w:r>
      <w:r w:rsidR="00D20BCC">
        <w:t xml:space="preserve"> </w:t>
      </w:r>
      <w:r w:rsidR="00FD3860">
        <w:fldChar w:fldCharType="begin" w:fldLock="1"/>
      </w:r>
      <w:r w:rsidR="00FD3860">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FD3860">
        <w:fldChar w:fldCharType="separate"/>
      </w:r>
      <w:r w:rsidR="00FD3860" w:rsidRPr="00FD3860">
        <w:rPr>
          <w:noProof/>
        </w:rPr>
        <w:t>(Schlesiger et al., 2015)</w:t>
      </w:r>
      <w:r w:rsidR="00FD3860">
        <w:fldChar w:fldCharType="end"/>
      </w:r>
      <w:r w:rsidR="00FD3860">
        <w:t>. In MEC-</w:t>
      </w:r>
      <w:proofErr w:type="spellStart"/>
      <w:r w:rsidR="00FD3860">
        <w:t>lesioned</w:t>
      </w:r>
      <w:proofErr w:type="spellEnd"/>
      <w:r w:rsidR="00FD3860">
        <w:t xml:space="preserve"> rats lacking theta sequences, replay events are still present, but typical plasticity observed during these replay events was abolished </w:t>
      </w:r>
      <w:r w:rsidR="00FD3860">
        <w:fldChar w:fldCharType="begin" w:fldLock="1"/>
      </w:r>
      <w:r w:rsidR="00FD3860">
        <w:instrText>ADDIN CSL_CITATION {"citationItems":[{"id":"ITEM-1","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1","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plainTextFormattedCitation":"(Chenani et al., 2019)","previouslyFormattedCitation":"(Chenani et al., 2019)"},"properties":{"noteIndex":0},"schema":"https://github.com/citation-style-language/schema/raw/master/csl-citation.json"}</w:instrText>
      </w:r>
      <w:r w:rsidR="00FD3860">
        <w:fldChar w:fldCharType="separate"/>
      </w:r>
      <w:r w:rsidR="00FD3860" w:rsidRPr="00FD3860">
        <w:rPr>
          <w:noProof/>
        </w:rPr>
        <w:t>(Chenani et al., 2019)</w:t>
      </w:r>
      <w:r w:rsidR="00FD3860">
        <w:fldChar w:fldCharType="end"/>
      </w:r>
      <w:r w:rsidR="00316BE3">
        <w:t xml:space="preserve">, and resulting spatial sequences are markedly less stable </w:t>
      </w:r>
      <w:r w:rsidR="00316BE3">
        <w:fldChar w:fldCharType="begin" w:fldLock="1"/>
      </w:r>
      <w:r w:rsidR="00A11411">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316BE3">
        <w:fldChar w:fldCharType="separate"/>
      </w:r>
      <w:r w:rsidR="00316BE3" w:rsidRPr="00316BE3">
        <w:rPr>
          <w:noProof/>
        </w:rPr>
        <w:t>(Schlesiger et al., 2015)</w:t>
      </w:r>
      <w:r w:rsidR="00316BE3">
        <w:fldChar w:fldCharType="end"/>
      </w:r>
      <w:r w:rsidR="00FD3860">
        <w:t xml:space="preserve">. Similar results were </w:t>
      </w:r>
      <w:r w:rsidR="00261DDD">
        <w:t>seen</w:t>
      </w:r>
      <w:r w:rsidR="00FD3860">
        <w:t xml:space="preserve"> in a unique experimental paradigm where rats traveled a track passively on a moving train. This condition attenuated the quality of theta sequences and subsequent SPW-R replay during sleep, but</w:t>
      </w:r>
      <w:r w:rsidR="00A624F2">
        <w:t xml:space="preserve"> spared</w:t>
      </w:r>
      <w:r w:rsidR="00FD3860">
        <w:t xml:space="preserve"> behavioral-timescale place cell sequences </w:t>
      </w:r>
      <w:r w:rsidR="00FD3860">
        <w:fldChar w:fldCharType="begin" w:fldLock="1"/>
      </w:r>
      <w:r w:rsidR="00A624F2">
        <w:instrText>ADDIN CSL_CITATION {"citationItems":[{"id":"ITEM-1","itemData":{"DOI":"10.1126/science.aat2952","ISSN":"1095-9203","PMID":"30409880","abstract":"Consolidation of spatial and episodic memories is thought to rely on replay of neuronal activity sequences during sleep. However, the network dynamics underlying the initial storage of memories during wakefulness have never been tested. Although slow, behavioral time scale sequences have been claimed to sustain sequential memory formation, fast (\"theta\") time scale sequences, nested within slow sequences, could be instrumental. We found that in rats traveling passively on a model train, place cells formed behavioral time scale sequences but theta sequences were degraded, resulting in impaired subsequent sleep replay. In contrast, when the rats actively ran on a treadmill while being transported on the train, place cells generated clear theta sequences and accurate trajectory replay during sleep. Our results support the view that nested sequences underlie the initial formation of memory traces subsequently consolidated during sleep.","author":[{"dropping-particle":"","family":"Drieu","given":"Céline","non-dropping-particle":"","parse-names":false,"suffix":""},{"dropping-particle":"","family":"Todorova","given":"Ralitsa","non-dropping-particle":"","parse-names":false,"suffix":""},{"dropping-particle":"","family":"Zugaro","given":"Michaël","non-dropping-particle":"","parse-names":false,"suffix":""}],"container-title":"Science (New York, N.Y.)","id":"ITEM-1","issue":"6415","issued":{"date-parts":[["2018","11","9"]]},"page":"675-679","publisher":"American Association for the Advancement of Science","title":"Nested sequences of hippocampal assemblies during behavior support subsequent sleep replay.","type":"article-journal","volume":"362"},"uris":["http://www.mendeley.com/documents/?uuid=c9b2dd7a-4380-3318-8ba7-9f29c357623f"]}],"mendeley":{"formattedCitation":"(Drieu et al., 2018)","plainTextFormattedCitation":"(Drieu et al., 2018)","previouslyFormattedCitation":"(Drieu et al., 2018)"},"properties":{"noteIndex":0},"schema":"https://github.com/citation-style-language/schema/raw/master/csl-citation.json"}</w:instrText>
      </w:r>
      <w:r w:rsidR="00FD3860">
        <w:fldChar w:fldCharType="separate"/>
      </w:r>
      <w:r w:rsidR="00FD3860" w:rsidRPr="00FD3860">
        <w:rPr>
          <w:noProof/>
        </w:rPr>
        <w:t>(Drieu et al., 2018)</w:t>
      </w:r>
      <w:r w:rsidR="00FD3860">
        <w:fldChar w:fldCharType="end"/>
      </w:r>
      <w:r w:rsidR="00FD3860">
        <w:t xml:space="preserve">. </w:t>
      </w:r>
      <w:r w:rsidR="00865556">
        <w:t>Finally, t</w:t>
      </w:r>
      <w:r w:rsidR="00694850">
        <w:t xml:space="preserve">he early postnatal development of theta sequences, replay, and plasticity also seem to fit this model. Place cell sequences were apparent on the day after eye-opening (P15) and replay is detectable shortly thereafter (P17-18), but not until theta sequences emerge </w:t>
      </w:r>
      <w:r w:rsidR="00A11411">
        <w:t xml:space="preserve">(P23-24) is plasticity accessible </w:t>
      </w:r>
      <w:r w:rsidR="00A11411">
        <w:fldChar w:fldCharType="begin" w:fldLock="1"/>
      </w:r>
      <w:r w:rsidR="00A11411">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mendeley":{"formattedCitation":"(Farooq and Dragoi, 2019)","plainTextFormattedCitation":"(Farooq and Dragoi, 2019)","previouslyFormattedCitation":"(Farooq and Dragoi, 2019)"},"properties":{"noteIndex":0},"schema":"https://github.com/citation-style-language/schema/raw/master/csl-citation.json"}</w:instrText>
      </w:r>
      <w:r w:rsidR="00A11411">
        <w:fldChar w:fldCharType="separate"/>
      </w:r>
      <w:r w:rsidR="00A11411" w:rsidRPr="00A11411">
        <w:rPr>
          <w:noProof/>
        </w:rPr>
        <w:t>(Farooq and Dragoi, 2019)</w:t>
      </w:r>
      <w:r w:rsidR="00A11411">
        <w:fldChar w:fldCharType="end"/>
      </w:r>
      <w:r w:rsidR="00A11411">
        <w:t xml:space="preserve">.  </w:t>
      </w:r>
    </w:p>
    <w:p w14:paraId="18DF2BF2" w14:textId="13339483" w:rsidR="00A11411" w:rsidRDefault="00A11411" w:rsidP="00B82025">
      <w:pPr>
        <w:pStyle w:val="BUMainText"/>
      </w:pPr>
      <w:r>
        <w:tab/>
        <w:t xml:space="preserve">While these mechanisms have not yet been implicated in the stabilization of non-spatial sequences, previous reports have hinted at this relationship. Temporal sequences during running in place indeed show phase precession and theta compression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fldChar w:fldCharType="separate"/>
      </w:r>
      <w:r w:rsidRPr="00A11411">
        <w:rPr>
          <w:noProof/>
        </w:rPr>
        <w:t>(Pastalkova et al., 2008)</w:t>
      </w:r>
      <w:r>
        <w:fldChar w:fldCharType="end"/>
      </w:r>
      <w:r>
        <w:t xml:space="preserve">. Moreover, there have been numerous reports of phase precession in non-spatial responses </w:t>
      </w:r>
      <w:r>
        <w:fldChar w:fldCharType="begin" w:fldLock="1"/>
      </w:r>
      <w:r w:rsidR="00104EDF">
        <w:instrText>ADDIN CSL_CITATION {"citationItems":[{"id":"ITEM-1","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1","issue":"27","issued":{"date-parts":[["2008","7","2"]]},"page":"6773-86","publisher":"NIH Public Access","title":"Discharge properties of hippocampal neurons during performance of a jump avoidance task.","type":"article-journal","volume":"28"},"uris":["http://www.mendeley.com/documents/?uuid=26fcc282-c476-3c2d-af24-8655330c3a0c"]},{"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Lenck-Santini et al., 2008; Robinson et al., 2017; Terada et al., 2017)","plainTextFormattedCitation":"(Lenck-Santini et al., 2008; Robinson et al., 2017; Terada et al., 2017)","previouslyFormattedCitation":"(Lenck-Santini et al., 2008; Robinson et al., 2017; Terada et al., 2017)"},"properties":{"noteIndex":0},"schema":"https://github.com/citation-style-language/schema/raw/master/csl-citation.json"}</w:instrText>
      </w:r>
      <w:r>
        <w:fldChar w:fldCharType="separate"/>
      </w:r>
      <w:r w:rsidRPr="00A11411">
        <w:rPr>
          <w:noProof/>
        </w:rPr>
        <w:t>(Lenck-Santini et al., 2008; Robinson et al., 2017; Terada et al., 2017)</w:t>
      </w:r>
      <w:r>
        <w:fldChar w:fldCharType="end"/>
      </w:r>
      <w:r>
        <w:t xml:space="preserve">. </w:t>
      </w:r>
      <w:r w:rsidR="00104EDF">
        <w:t xml:space="preserve">Pharmacologically inhibiting the medial septum disables theta sequences, which leads to “time cell” sequence instability </w:t>
      </w:r>
      <w:r w:rsidR="00104EDF">
        <w:fldChar w:fldCharType="begin" w:fldLock="1"/>
      </w:r>
      <w:r w:rsidR="00104ED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104EDF">
        <w:fldChar w:fldCharType="separate"/>
      </w:r>
      <w:r w:rsidR="00104EDF" w:rsidRPr="00104EDF">
        <w:rPr>
          <w:noProof/>
        </w:rPr>
        <w:t>(Wang et al., 2015)</w:t>
      </w:r>
      <w:r w:rsidR="00104EDF">
        <w:fldChar w:fldCharType="end"/>
      </w:r>
      <w:r w:rsidR="00104EDF">
        <w:t xml:space="preserve">, though this effect could simply be due to wholesale theta disruption. Similar to the MEC lesions discussed above, </w:t>
      </w:r>
      <w:proofErr w:type="spellStart"/>
      <w:r w:rsidR="00104EDF">
        <w:t>optogenetically</w:t>
      </w:r>
      <w:proofErr w:type="spellEnd"/>
      <w:r w:rsidR="00104EDF">
        <w:t xml:space="preserve"> silencing MEC selectively </w:t>
      </w:r>
      <w:r w:rsidR="00E57591">
        <w:t>erodes</w:t>
      </w:r>
      <w:r w:rsidR="00104EDF">
        <w:t xml:space="preserve"> temporal sequences </w:t>
      </w:r>
      <w:r w:rsidR="00104EDF">
        <w:fldChar w:fldCharType="begin" w:fldLock="1"/>
      </w:r>
      <w:r w:rsidR="00E57591">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104EDF">
        <w:fldChar w:fldCharType="separate"/>
      </w:r>
      <w:r w:rsidR="00104EDF" w:rsidRPr="00104EDF">
        <w:rPr>
          <w:noProof/>
        </w:rPr>
        <w:t xml:space="preserve">(Robinson et al., </w:t>
      </w:r>
      <w:r w:rsidR="00104EDF" w:rsidRPr="00104EDF">
        <w:rPr>
          <w:noProof/>
        </w:rPr>
        <w:lastRenderedPageBreak/>
        <w:t>2017)</w:t>
      </w:r>
      <w:r w:rsidR="00104EDF">
        <w:fldChar w:fldCharType="end"/>
      </w:r>
      <w:r w:rsidR="00104EDF">
        <w:t xml:space="preserve">. </w:t>
      </w:r>
      <w:r w:rsidR="00E57591">
        <w:t xml:space="preserve">Interestingly, the same manipulation does not affect spatial responses </w:t>
      </w:r>
      <w:r w:rsidR="00E57591">
        <w:fldChar w:fldCharType="begin" w:fldLock="1"/>
      </w:r>
      <w:r w:rsidR="00D33893">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E57591">
        <w:fldChar w:fldCharType="separate"/>
      </w:r>
      <w:r w:rsidR="00E57591" w:rsidRPr="00E57591">
        <w:rPr>
          <w:noProof/>
        </w:rPr>
        <w:t>(Robinson et al., 2017)</w:t>
      </w:r>
      <w:r w:rsidR="00E57591">
        <w:fldChar w:fldCharType="end"/>
      </w:r>
      <w:r w:rsidR="00E57591">
        <w:t xml:space="preserve">, suggesting that </w:t>
      </w:r>
      <w:r w:rsidR="006C3E82">
        <w:t>non-spatial</w:t>
      </w:r>
      <w:r w:rsidR="00E57591">
        <w:t xml:space="preserve"> sequences are especially vulnerable, perhaps due to their reliance on internal dynamics. </w:t>
      </w:r>
      <w:r w:rsidR="006E589F">
        <w:t>Generally speaking</w:t>
      </w:r>
      <w:r w:rsidR="00865556">
        <w:t>, s</w:t>
      </w:r>
      <w:r w:rsidR="00E57591">
        <w:t>pike coordination during theta cycles may be selecting neurons to bind together</w:t>
      </w:r>
      <w:r w:rsidR="00C00B85">
        <w:t xml:space="preserve"> dimensionless information</w:t>
      </w:r>
      <w:r w:rsidR="00E57591">
        <w:t xml:space="preserve">. </w:t>
      </w:r>
      <w:r w:rsidR="00104EDF">
        <w:t xml:space="preserve">Within behavioral-timescale sequences during head-fixed odor sampling, </w:t>
      </w:r>
      <w:r w:rsidR="00E57591">
        <w:t xml:space="preserve">nested </w:t>
      </w:r>
      <w:r w:rsidR="00104EDF">
        <w:t>theta sequences demonstrated specificity to preferred odor</w:t>
      </w:r>
      <w:r w:rsidR="00E57591">
        <w:t>s</w:t>
      </w:r>
      <w:r w:rsidR="00C00B85">
        <w:t xml:space="preserve"> and events</w:t>
      </w:r>
      <w:r w:rsidR="00104EDF">
        <w:t xml:space="preserve"> </w:t>
      </w:r>
      <w:r w:rsidR="00104EDF">
        <w:fldChar w:fldCharType="begin" w:fldLock="1"/>
      </w:r>
      <w:r w:rsidR="00104EDF">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104EDF">
        <w:fldChar w:fldCharType="separate"/>
      </w:r>
      <w:r w:rsidR="00104EDF" w:rsidRPr="00104EDF">
        <w:rPr>
          <w:noProof/>
        </w:rPr>
        <w:t>(Terada et al., 2017)</w:t>
      </w:r>
      <w:r w:rsidR="00104EDF">
        <w:fldChar w:fldCharType="end"/>
      </w:r>
      <w:r w:rsidR="00104EDF">
        <w:t xml:space="preserve">. </w:t>
      </w:r>
      <w:r w:rsidR="00865556">
        <w:t xml:space="preserve">Theta sequences reliably decoded task dimensions (odor and tone identity), demonstrating that they could be supporting downstream plasticity events involving specific, ordered cell populations. </w:t>
      </w:r>
      <w:r w:rsidR="00C00B85">
        <w:t xml:space="preserve">While they did not explore the long-term ramifications of these non-spatial theta sequences, they did report that swapping around certain elements of the task could invoke sequence rearrangement, demonstrating their flexibility. </w:t>
      </w:r>
      <w:bookmarkStart w:id="153" w:name="_GoBack"/>
      <w:bookmarkEnd w:id="153"/>
    </w:p>
    <w:p w14:paraId="6E9906EE" w14:textId="0C3B59C4" w:rsidR="0069760F" w:rsidRDefault="00AB4B97" w:rsidP="00E57591">
      <w:pPr>
        <w:pStyle w:val="BUMainText"/>
      </w:pPr>
      <w:r>
        <w:t xml:space="preserve"> </w:t>
      </w:r>
      <w:r>
        <w:tab/>
      </w:r>
      <w:r w:rsidR="00CA383D">
        <w:t xml:space="preserve"> </w:t>
      </w:r>
    </w:p>
    <w:p w14:paraId="3781BAE5" w14:textId="77777777" w:rsidR="008F3CE1" w:rsidRDefault="008F3CE1" w:rsidP="00B82025">
      <w:pPr>
        <w:pStyle w:val="BUMainText"/>
      </w:pPr>
    </w:p>
    <w:p w14:paraId="06EBBB03" w14:textId="68CF67EC" w:rsidR="008F3CE1" w:rsidRPr="006F1E25" w:rsidRDefault="008F3CE1" w:rsidP="00B82025">
      <w:pPr>
        <w:pStyle w:val="BUMainText"/>
        <w:sectPr w:rsidR="008F3CE1" w:rsidRPr="006F1E25" w:rsidSect="003547DD">
          <w:pgSz w:w="12240" w:h="15840"/>
          <w:pgMar w:top="2160" w:right="1440" w:bottom="1440" w:left="2160" w:header="1440" w:footer="1080" w:gutter="0"/>
          <w:cols w:space="720"/>
          <w:docGrid w:linePitch="360"/>
        </w:sectPr>
      </w:pPr>
    </w:p>
    <w:p w14:paraId="527B3F95" w14:textId="77777777" w:rsidR="0072455D" w:rsidRPr="0072455D" w:rsidRDefault="0072455D" w:rsidP="0072455D">
      <w:pPr>
        <w:pStyle w:val="Heading1"/>
      </w:pPr>
      <w:bookmarkStart w:id="154" w:name="_Toc415125982"/>
      <w:r>
        <w:lastRenderedPageBreak/>
        <w:t>APPENDIX</w:t>
      </w:r>
      <w:bookmarkEnd w:id="154"/>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3759E0C6" w:rsidR="00E30FDA" w:rsidRPr="00E30FDA" w:rsidRDefault="00E30FDA" w:rsidP="00D620B4">
      <w:pPr>
        <w:pStyle w:val="Heading1"/>
      </w:pPr>
      <w:bookmarkStart w:id="155" w:name="_Toc415125983"/>
      <w:r>
        <w:lastRenderedPageBreak/>
        <w:t>BIBLIOGRAPHY</w:t>
      </w:r>
      <w:bookmarkEnd w:id="155"/>
    </w:p>
    <w:p w14:paraId="11E94F27" w14:textId="7906A7AB" w:rsidR="008A79EB" w:rsidRPr="008A79EB" w:rsidRDefault="00942D3B" w:rsidP="008A79EB">
      <w:pPr>
        <w:widowControl w:val="0"/>
        <w:autoSpaceDE w:val="0"/>
        <w:autoSpaceDN w:val="0"/>
        <w:adjustRightInd w:val="0"/>
        <w:spacing w:after="240" w:line="240" w:lineRule="auto"/>
        <w:rPr>
          <w:rFonts w:cs="Times New Roman"/>
          <w:noProof/>
        </w:rPr>
      </w:pPr>
      <w:r>
        <w:fldChar w:fldCharType="begin" w:fldLock="1"/>
      </w:r>
      <w:r>
        <w:instrText xml:space="preserve">ADDIN Mendeley Bibliography CSL_BIBLIOGRAPHY </w:instrText>
      </w:r>
      <w:r>
        <w:fldChar w:fldCharType="separate"/>
      </w:r>
      <w:r w:rsidR="008A79EB" w:rsidRPr="008A79EB">
        <w:rPr>
          <w:rFonts w:cs="Times New Roman"/>
          <w:noProof/>
        </w:rPr>
        <w:t xml:space="preserve">Adolphs, R., Tranel, D., Damasio, H., and Damasio, A. (1994). Impaired recognition of emotion in facial expressions following bilateral damage to the human amygdala. Nature </w:t>
      </w:r>
      <w:r w:rsidR="008A79EB" w:rsidRPr="008A79EB">
        <w:rPr>
          <w:rFonts w:cs="Times New Roman"/>
          <w:i/>
          <w:iCs/>
          <w:noProof/>
        </w:rPr>
        <w:t>372</w:t>
      </w:r>
      <w:r w:rsidR="008A79EB" w:rsidRPr="008A79EB">
        <w:rPr>
          <w:rFonts w:cs="Times New Roman"/>
          <w:noProof/>
        </w:rPr>
        <w:t>, 669–672.</w:t>
      </w:r>
    </w:p>
    <w:p w14:paraId="3E8E5918"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Ahmed, O.J., and Mehta, M.R. (2009). The hippocampal rate code: anatomy, physiology and theory. Trends Neurosci. </w:t>
      </w:r>
      <w:r w:rsidRPr="008A79EB">
        <w:rPr>
          <w:rFonts w:cs="Times New Roman"/>
          <w:i/>
          <w:iCs/>
          <w:noProof/>
        </w:rPr>
        <w:t>32</w:t>
      </w:r>
      <w:r w:rsidRPr="008A79EB">
        <w:rPr>
          <w:rFonts w:cs="Times New Roman"/>
          <w:noProof/>
        </w:rPr>
        <w:t>, 329–338.</w:t>
      </w:r>
    </w:p>
    <w:p w14:paraId="75FCC3F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Ahn, J.-R., Lee, H.-W., and Lee, I. (2019). Rhythmic Pruning of Perceptual Noise for Object Representation in the Hippocampus and Perirhinal Cortex in Rats. Cell Rep. </w:t>
      </w:r>
      <w:r w:rsidRPr="008A79EB">
        <w:rPr>
          <w:rFonts w:cs="Times New Roman"/>
          <w:i/>
          <w:iCs/>
          <w:noProof/>
        </w:rPr>
        <w:t>26</w:t>
      </w:r>
      <w:r w:rsidRPr="008A79EB">
        <w:rPr>
          <w:rFonts w:cs="Times New Roman"/>
          <w:noProof/>
        </w:rPr>
        <w:t>, 2362–2376.e4.</w:t>
      </w:r>
    </w:p>
    <w:p w14:paraId="7CF690D3"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Allen, T.A., Salz, D.M., McKenzie, S., and Fortin, N.J. (2016). Nonspatial sequence coding in CA1 neurons. J. Neurosci. </w:t>
      </w:r>
      <w:r w:rsidRPr="008A79EB">
        <w:rPr>
          <w:rFonts w:cs="Times New Roman"/>
          <w:i/>
          <w:iCs/>
          <w:noProof/>
        </w:rPr>
        <w:t>36</w:t>
      </w:r>
      <w:r w:rsidRPr="008A79EB">
        <w:rPr>
          <w:rFonts w:cs="Times New Roman"/>
          <w:noProof/>
        </w:rPr>
        <w:t>, 1547–1563.</w:t>
      </w:r>
    </w:p>
    <w:p w14:paraId="1A1EF48D"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Amaral, D.G., Dolorfo, C., and Alvarez-Royo, P. (1991). Organization of CA1 projections to the subiculum: A PHA-L analysis in the rat. Hippocampus </w:t>
      </w:r>
      <w:r w:rsidRPr="008A79EB">
        <w:rPr>
          <w:rFonts w:cs="Times New Roman"/>
          <w:i/>
          <w:iCs/>
          <w:noProof/>
        </w:rPr>
        <w:t>1</w:t>
      </w:r>
      <w:r w:rsidRPr="008A79EB">
        <w:rPr>
          <w:rFonts w:cs="Times New Roman"/>
          <w:noProof/>
        </w:rPr>
        <w:t>, 415–435.</w:t>
      </w:r>
    </w:p>
    <w:p w14:paraId="30988F7A"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Ang, C.W., Carlson, G.C., and Coulter, D.A. (2005). Hippocampal CA1 Circuitry Dynamically Gates Direct Cortical Inputs Preferentially at Theta Frequencies. J. Neurosci. </w:t>
      </w:r>
      <w:r w:rsidRPr="008A79EB">
        <w:rPr>
          <w:rFonts w:cs="Times New Roman"/>
          <w:i/>
          <w:iCs/>
          <w:noProof/>
        </w:rPr>
        <w:t>19</w:t>
      </w:r>
      <w:r w:rsidRPr="008A79EB">
        <w:rPr>
          <w:rFonts w:cs="Times New Roman"/>
          <w:noProof/>
        </w:rPr>
        <w:t>, 274–287.</w:t>
      </w:r>
    </w:p>
    <w:p w14:paraId="67C5156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Aronov, D., Nevers, R., and Tank, D.W. (2017). Mapping of a non-spatial dimension by the hippocampal–entorhinal circuit. Nature </w:t>
      </w:r>
      <w:r w:rsidRPr="008A79EB">
        <w:rPr>
          <w:rFonts w:cs="Times New Roman"/>
          <w:i/>
          <w:iCs/>
          <w:noProof/>
        </w:rPr>
        <w:t>543</w:t>
      </w:r>
      <w:r w:rsidRPr="008A79EB">
        <w:rPr>
          <w:rFonts w:cs="Times New Roman"/>
          <w:noProof/>
        </w:rPr>
        <w:t>, 719–722.</w:t>
      </w:r>
    </w:p>
    <w:p w14:paraId="0ED2372F"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Atherton, L.A., Dupret, D., and Mellor, J.R. (2015). Memory trace replay: the shaping of memory consolidation by neuromodulation. Trends Neurosci. </w:t>
      </w:r>
      <w:r w:rsidRPr="008A79EB">
        <w:rPr>
          <w:rFonts w:cs="Times New Roman"/>
          <w:i/>
          <w:iCs/>
          <w:noProof/>
        </w:rPr>
        <w:t>38</w:t>
      </w:r>
      <w:r w:rsidRPr="008A79EB">
        <w:rPr>
          <w:rFonts w:cs="Times New Roman"/>
          <w:noProof/>
        </w:rPr>
        <w:t>, 560–570.</w:t>
      </w:r>
    </w:p>
    <w:p w14:paraId="319BACBD"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Attardo, A., Fitzgerald, J.E., and Schnitzer, M.J. (2015). Impermanence of dendritic spines in live adult CA1 hippocampus. Nature </w:t>
      </w:r>
      <w:r w:rsidRPr="008A79EB">
        <w:rPr>
          <w:rFonts w:cs="Times New Roman"/>
          <w:i/>
          <w:iCs/>
          <w:noProof/>
        </w:rPr>
        <w:t>523</w:t>
      </w:r>
      <w:r w:rsidRPr="008A79EB">
        <w:rPr>
          <w:rFonts w:cs="Times New Roman"/>
          <w:noProof/>
        </w:rPr>
        <w:t>, 592–596.</w:t>
      </w:r>
    </w:p>
    <w:p w14:paraId="3C3E9E03"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Bangasser, D.A., Waxler, D.E., Santollo, J., and Shors, T.J. (2006). Trace conditioning and the hippocampus: the importance of contiguity. J. Neurosci. </w:t>
      </w:r>
      <w:r w:rsidRPr="008A79EB">
        <w:rPr>
          <w:rFonts w:cs="Times New Roman"/>
          <w:i/>
          <w:iCs/>
          <w:noProof/>
        </w:rPr>
        <w:t>26</w:t>
      </w:r>
      <w:r w:rsidRPr="008A79EB">
        <w:rPr>
          <w:rFonts w:cs="Times New Roman"/>
          <w:noProof/>
        </w:rPr>
        <w:t>, 8702–8706.</w:t>
      </w:r>
    </w:p>
    <w:p w14:paraId="49409A47"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Bellmund, J.L.S., Gärdenfors, P., Moser, E.I., and Doeller, C.F. (2018). Navigating cognition: Spatial codes for human thinking. Science </w:t>
      </w:r>
      <w:r w:rsidRPr="008A79EB">
        <w:rPr>
          <w:rFonts w:cs="Times New Roman"/>
          <w:i/>
          <w:iCs/>
          <w:noProof/>
        </w:rPr>
        <w:t>362</w:t>
      </w:r>
      <w:r w:rsidRPr="008A79EB">
        <w:rPr>
          <w:rFonts w:cs="Times New Roman"/>
          <w:noProof/>
        </w:rPr>
        <w:t>, eaat6766.</w:t>
      </w:r>
    </w:p>
    <w:p w14:paraId="4E6B70A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Berger, T.W., Swanson, G.W., Milner, T.A., Lynch, G.S., and Thompson, R.F. (1980). Reciprocal anatomical connections between hippocampus and subiculum in the rabbit evidence for subicular innervation of regio superior. Brain Res. </w:t>
      </w:r>
      <w:r w:rsidRPr="008A79EB">
        <w:rPr>
          <w:rFonts w:cs="Times New Roman"/>
          <w:i/>
          <w:iCs/>
          <w:noProof/>
        </w:rPr>
        <w:t>183</w:t>
      </w:r>
      <w:r w:rsidRPr="008A79EB">
        <w:rPr>
          <w:rFonts w:cs="Times New Roman"/>
          <w:noProof/>
        </w:rPr>
        <w:t>, 265–276.</w:t>
      </w:r>
    </w:p>
    <w:p w14:paraId="0ACEA9B7"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Bi, G.Q., and Poo, M.M. (1998). Synaptic modifications in cultured hippocampal neurons: dependence on spike timing, synaptic strength, and postsynaptic cell type. J. Neurosci. </w:t>
      </w:r>
      <w:r w:rsidRPr="008A79EB">
        <w:rPr>
          <w:rFonts w:cs="Times New Roman"/>
          <w:i/>
          <w:iCs/>
          <w:noProof/>
        </w:rPr>
        <w:t>18</w:t>
      </w:r>
      <w:r w:rsidRPr="008A79EB">
        <w:rPr>
          <w:rFonts w:cs="Times New Roman"/>
          <w:noProof/>
        </w:rPr>
        <w:t>, 10464–10472.</w:t>
      </w:r>
    </w:p>
    <w:p w14:paraId="3551978A"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Bito, H., Deisseroth, K., and Tsien, R.W. (1996). CREB Phosphorylation and Dephosphorylation: A Ca2+- and Stimulus Duration–Dependent Switch for Hippocampal Gene Expression. Cell </w:t>
      </w:r>
      <w:r w:rsidRPr="008A79EB">
        <w:rPr>
          <w:rFonts w:cs="Times New Roman"/>
          <w:i/>
          <w:iCs/>
          <w:noProof/>
        </w:rPr>
        <w:t>87</w:t>
      </w:r>
      <w:r w:rsidRPr="008A79EB">
        <w:rPr>
          <w:rFonts w:cs="Times New Roman"/>
          <w:noProof/>
        </w:rPr>
        <w:t>, 1203–1214.</w:t>
      </w:r>
    </w:p>
    <w:p w14:paraId="162F5C9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Bittner, K.C., Grienberger, C., Vaidya, S.P., Milstein, A.D., Macklin, J.J., Suh, J., Tonegawa, S., and Magee, J.C. (2015). Conjunctive input processing drives feature selectivity in hippocampal CA1 neurons. Nat. Neurosci. </w:t>
      </w:r>
      <w:r w:rsidRPr="008A79EB">
        <w:rPr>
          <w:rFonts w:cs="Times New Roman"/>
          <w:i/>
          <w:iCs/>
          <w:noProof/>
        </w:rPr>
        <w:t>18</w:t>
      </w:r>
      <w:r w:rsidRPr="008A79EB">
        <w:rPr>
          <w:rFonts w:cs="Times New Roman"/>
          <w:noProof/>
        </w:rPr>
        <w:t>, 1133–1142.</w:t>
      </w:r>
    </w:p>
    <w:p w14:paraId="3200671F"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Bittner, K.C., Milstein, A.D., Grienberger, C., Romani, S., and Magee, J.C. (2017). Behavioral time scale synaptic plasticity underlies CA1 place fields. Science (80-. ). </w:t>
      </w:r>
      <w:r w:rsidRPr="008A79EB">
        <w:rPr>
          <w:rFonts w:cs="Times New Roman"/>
          <w:i/>
          <w:iCs/>
          <w:noProof/>
        </w:rPr>
        <w:t>357</w:t>
      </w:r>
      <w:r w:rsidRPr="008A79EB">
        <w:rPr>
          <w:rFonts w:cs="Times New Roman"/>
          <w:noProof/>
        </w:rPr>
        <w:t>, 1033–1036.</w:t>
      </w:r>
    </w:p>
    <w:p w14:paraId="5480EEA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Bliss, T. V, and Lomo, T. (1973). Long-lasting potentiation of synaptic transmission in the dentate area of the anaesthetized rabbit following stimulation of the perforant path. J. Physiol. </w:t>
      </w:r>
      <w:r w:rsidRPr="008A79EB">
        <w:rPr>
          <w:rFonts w:cs="Times New Roman"/>
          <w:i/>
          <w:iCs/>
          <w:noProof/>
        </w:rPr>
        <w:t>232</w:t>
      </w:r>
      <w:r w:rsidRPr="008A79EB">
        <w:rPr>
          <w:rFonts w:cs="Times New Roman"/>
          <w:noProof/>
        </w:rPr>
        <w:t>, 331–356.</w:t>
      </w:r>
    </w:p>
    <w:p w14:paraId="7151113A"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Bliss, T.V.P., and Collingridge, G.L. (1993). A synaptic model of memory: long-term potentiation in the hippocampus. Nature </w:t>
      </w:r>
      <w:r w:rsidRPr="008A79EB">
        <w:rPr>
          <w:rFonts w:cs="Times New Roman"/>
          <w:i/>
          <w:iCs/>
          <w:noProof/>
        </w:rPr>
        <w:t>361</w:t>
      </w:r>
      <w:r w:rsidRPr="008A79EB">
        <w:rPr>
          <w:rFonts w:cs="Times New Roman"/>
          <w:noProof/>
        </w:rPr>
        <w:t>, 31–39.</w:t>
      </w:r>
    </w:p>
    <w:p w14:paraId="4E0EC89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Bontempi, B., Laurent-Demir, C., Destrade, C., and Jaffard, R. (1999). Time-dependent reorganization of brain circuitry underlying long-term memory storage. Nature </w:t>
      </w:r>
      <w:r w:rsidRPr="008A79EB">
        <w:rPr>
          <w:rFonts w:cs="Times New Roman"/>
          <w:i/>
          <w:iCs/>
          <w:noProof/>
        </w:rPr>
        <w:t>400</w:t>
      </w:r>
      <w:r w:rsidRPr="008A79EB">
        <w:rPr>
          <w:rFonts w:cs="Times New Roman"/>
          <w:noProof/>
        </w:rPr>
        <w:t>, 671–675.</w:t>
      </w:r>
    </w:p>
    <w:p w14:paraId="28333AA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Brandon, M.P., Bogaard, A.R., Libby, C.P., Connerney, M.A., Gupta, K., and Hasselmo, M.E. (2011). Reduction of Theta Rhythm Dissociates Grid Cell Spatial Periodicity from Directional Tuning. Science (80-. ). </w:t>
      </w:r>
      <w:r w:rsidRPr="008A79EB">
        <w:rPr>
          <w:rFonts w:cs="Times New Roman"/>
          <w:i/>
          <w:iCs/>
          <w:noProof/>
        </w:rPr>
        <w:t>332</w:t>
      </w:r>
      <w:r w:rsidRPr="008A79EB">
        <w:rPr>
          <w:rFonts w:cs="Times New Roman"/>
          <w:noProof/>
        </w:rPr>
        <w:t>, 595–599.</w:t>
      </w:r>
    </w:p>
    <w:p w14:paraId="505CF52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Bunsey, M., and Eichenbaum, H. (1996). Conservation of hippocampal memory function in rats and humans. Nature </w:t>
      </w:r>
      <w:r w:rsidRPr="008A79EB">
        <w:rPr>
          <w:rFonts w:cs="Times New Roman"/>
          <w:i/>
          <w:iCs/>
          <w:noProof/>
        </w:rPr>
        <w:t>379</w:t>
      </w:r>
      <w:r w:rsidRPr="008A79EB">
        <w:rPr>
          <w:rFonts w:cs="Times New Roman"/>
          <w:noProof/>
        </w:rPr>
        <w:t>, 255–257.</w:t>
      </w:r>
    </w:p>
    <w:p w14:paraId="19368C27"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Burwell, R.D., and Amaral, D.G. (1998). Cortical afferents of the perirhinal, postrhinal, and entorhinal cortices of the rat. J. Comp. Neurol. </w:t>
      </w:r>
      <w:r w:rsidRPr="008A79EB">
        <w:rPr>
          <w:rFonts w:cs="Times New Roman"/>
          <w:i/>
          <w:iCs/>
          <w:noProof/>
        </w:rPr>
        <w:t>398</w:t>
      </w:r>
      <w:r w:rsidRPr="008A79EB">
        <w:rPr>
          <w:rFonts w:cs="Times New Roman"/>
          <w:noProof/>
        </w:rPr>
        <w:t>, 179–205.</w:t>
      </w:r>
    </w:p>
    <w:p w14:paraId="5CAB6E9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Buzsáki, G. (2002). Theta oscillations in the hippocampus. Neuron </w:t>
      </w:r>
      <w:r w:rsidRPr="008A79EB">
        <w:rPr>
          <w:rFonts w:cs="Times New Roman"/>
          <w:i/>
          <w:iCs/>
          <w:noProof/>
        </w:rPr>
        <w:t>33</w:t>
      </w:r>
      <w:r w:rsidRPr="008A79EB">
        <w:rPr>
          <w:rFonts w:cs="Times New Roman"/>
          <w:noProof/>
        </w:rPr>
        <w:t>, 325–340.</w:t>
      </w:r>
    </w:p>
    <w:p w14:paraId="37BF4A96"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Buzsáki, G. (2006). Rhythms of the Brain (New York, NY, US: Oxford University Press).</w:t>
      </w:r>
    </w:p>
    <w:p w14:paraId="409D364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Buzsáki, G. (2015). Hippocampal sharp wave-ripple: A cognitive biomarker for episodic memory and planning. Hippocampus </w:t>
      </w:r>
      <w:r w:rsidRPr="008A79EB">
        <w:rPr>
          <w:rFonts w:cs="Times New Roman"/>
          <w:i/>
          <w:iCs/>
          <w:noProof/>
        </w:rPr>
        <w:t>25</w:t>
      </w:r>
      <w:r w:rsidRPr="008A79EB">
        <w:rPr>
          <w:rFonts w:cs="Times New Roman"/>
          <w:noProof/>
        </w:rPr>
        <w:t>, 1073–1188.</w:t>
      </w:r>
    </w:p>
    <w:p w14:paraId="6A374CA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Buzsáki, G., and Llinás, R. (2017). Space and time in the brain. Science (80-. ). </w:t>
      </w:r>
      <w:r w:rsidRPr="008A79EB">
        <w:rPr>
          <w:rFonts w:cs="Times New Roman"/>
          <w:i/>
          <w:iCs/>
          <w:noProof/>
        </w:rPr>
        <w:t>358</w:t>
      </w:r>
      <w:r w:rsidRPr="008A79EB">
        <w:rPr>
          <w:rFonts w:cs="Times New Roman"/>
          <w:noProof/>
        </w:rPr>
        <w:t>, 482–485.</w:t>
      </w:r>
    </w:p>
    <w:p w14:paraId="66858CB8"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Buzsáki, G., and Mizuseki, K. (2014). The log-dynamic brain: how skewed distributions affect network operations. Nat. Rev. Neurosci. </w:t>
      </w:r>
      <w:r w:rsidRPr="008A79EB">
        <w:rPr>
          <w:rFonts w:cs="Times New Roman"/>
          <w:i/>
          <w:iCs/>
          <w:noProof/>
        </w:rPr>
        <w:t>15</w:t>
      </w:r>
      <w:r w:rsidRPr="008A79EB">
        <w:rPr>
          <w:rFonts w:cs="Times New Roman"/>
          <w:noProof/>
        </w:rPr>
        <w:t>, 264–278.</w:t>
      </w:r>
    </w:p>
    <w:p w14:paraId="2C74630F"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Buzsáki, G., and Tingley, D. (2018). Special Issue: Time in the Brain Space and Time: The Hippocampus as a Sequence Generator.</w:t>
      </w:r>
    </w:p>
    <w:p w14:paraId="080905BA"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Buzsáki, G., Leung, L.W., and Vanderwolf, C.H. (1983). Cellular bases of hippocampal EEG in the behaving rat. Brain Res. </w:t>
      </w:r>
      <w:r w:rsidRPr="008A79EB">
        <w:rPr>
          <w:rFonts w:cs="Times New Roman"/>
          <w:i/>
          <w:iCs/>
          <w:noProof/>
        </w:rPr>
        <w:t>287</w:t>
      </w:r>
      <w:r w:rsidRPr="008A79EB">
        <w:rPr>
          <w:rFonts w:cs="Times New Roman"/>
          <w:noProof/>
        </w:rPr>
        <w:t>, 139–171.</w:t>
      </w:r>
    </w:p>
    <w:p w14:paraId="5D2D6ACA"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Buzsáki, G., Horváth, Z., Urioste, R., Hetke, J., and Wise, K. (1992). High-frequency network oscillation in the hippocampus. Science </w:t>
      </w:r>
      <w:r w:rsidRPr="008A79EB">
        <w:rPr>
          <w:rFonts w:cs="Times New Roman"/>
          <w:i/>
          <w:iCs/>
          <w:noProof/>
        </w:rPr>
        <w:t>256</w:t>
      </w:r>
      <w:r w:rsidRPr="008A79EB">
        <w:rPr>
          <w:rFonts w:cs="Times New Roman"/>
          <w:noProof/>
        </w:rPr>
        <w:t>, 1025–1027.</w:t>
      </w:r>
    </w:p>
    <w:p w14:paraId="3266A66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Cai, D.J., Aharoni, D., Shuman, T., Shobe, J., Biane, J., Song, W., Wei, B., Veshkini, M., La-Vu, M., Lou, J., et al. (2016). A shared neural ensemble links distinct contextual memories encoded close in time. Nature </w:t>
      </w:r>
      <w:r w:rsidRPr="008A79EB">
        <w:rPr>
          <w:rFonts w:cs="Times New Roman"/>
          <w:i/>
          <w:iCs/>
          <w:noProof/>
        </w:rPr>
        <w:t>534</w:t>
      </w:r>
      <w:r w:rsidRPr="008A79EB">
        <w:rPr>
          <w:rFonts w:cs="Times New Roman"/>
          <w:noProof/>
        </w:rPr>
        <w:t>, 115–118.</w:t>
      </w:r>
    </w:p>
    <w:p w14:paraId="270A307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Cei, A., Girardeau, G., Drieu, C., Kanbi, K. El, and Zugaro, M. (2014). Reversed theta sequences of hippocampal cell assemblies during backward travel. Nat. Neurosci. </w:t>
      </w:r>
      <w:r w:rsidRPr="008A79EB">
        <w:rPr>
          <w:rFonts w:cs="Times New Roman"/>
          <w:i/>
          <w:iCs/>
          <w:noProof/>
        </w:rPr>
        <w:t>17</w:t>
      </w:r>
      <w:r w:rsidRPr="008A79EB">
        <w:rPr>
          <w:rFonts w:cs="Times New Roman"/>
          <w:noProof/>
        </w:rPr>
        <w:t>, 719–724.</w:t>
      </w:r>
    </w:p>
    <w:p w14:paraId="4CF1C21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Chambers, A.R., and Rumpel, S. (2017). A stable brain from unstable components: Emerging concepts and implications for neural computation. Neuroscience </w:t>
      </w:r>
      <w:r w:rsidRPr="008A79EB">
        <w:rPr>
          <w:rFonts w:cs="Times New Roman"/>
          <w:i/>
          <w:iCs/>
          <w:noProof/>
        </w:rPr>
        <w:t>357</w:t>
      </w:r>
      <w:r w:rsidRPr="008A79EB">
        <w:rPr>
          <w:rFonts w:cs="Times New Roman"/>
          <w:noProof/>
        </w:rPr>
        <w:t>, 172–184.</w:t>
      </w:r>
    </w:p>
    <w:p w14:paraId="71AF87B4"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Chenani, A., Sabariego, M., Schlesiger, M.I., Leutgeb, J.K., Leutgeb, S., and Leibold, C. (2019). Hippocampal CA1 replay becomes less prominent but more rigid without inputs from medial entorhinal cortex. Nat. Commun. </w:t>
      </w:r>
      <w:r w:rsidRPr="008A79EB">
        <w:rPr>
          <w:rFonts w:cs="Times New Roman"/>
          <w:i/>
          <w:iCs/>
          <w:noProof/>
        </w:rPr>
        <w:t>10</w:t>
      </w:r>
      <w:r w:rsidRPr="008A79EB">
        <w:rPr>
          <w:rFonts w:cs="Times New Roman"/>
          <w:noProof/>
        </w:rPr>
        <w:t>, 1341.</w:t>
      </w:r>
    </w:p>
    <w:p w14:paraId="75F5E9B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Cheng, S., and Frank, L.M. (2008). New Experiences Enhance Coordinated Neural Activity in the Hippocampus. Neuron </w:t>
      </w:r>
      <w:r w:rsidRPr="008A79EB">
        <w:rPr>
          <w:rFonts w:cs="Times New Roman"/>
          <w:i/>
          <w:iCs/>
          <w:noProof/>
        </w:rPr>
        <w:t>57</w:t>
      </w:r>
      <w:r w:rsidRPr="008A79EB">
        <w:rPr>
          <w:rFonts w:cs="Times New Roman"/>
          <w:noProof/>
        </w:rPr>
        <w:t>, 303–313.</w:t>
      </w:r>
    </w:p>
    <w:p w14:paraId="76131B5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Choi, J.-H., Sim, S.-E., Kim, J.-I., Choi, D. Il, Oh, J., Ye, S., Lee, J., Kim, T., Ko, H.-G., Lim, C.-S., et al. (2018). Interregional synaptic maps among engram cells underlie memory formation. Science </w:t>
      </w:r>
      <w:r w:rsidRPr="008A79EB">
        <w:rPr>
          <w:rFonts w:cs="Times New Roman"/>
          <w:i/>
          <w:iCs/>
          <w:noProof/>
        </w:rPr>
        <w:t>360</w:t>
      </w:r>
      <w:r w:rsidRPr="008A79EB">
        <w:rPr>
          <w:rFonts w:cs="Times New Roman"/>
          <w:noProof/>
        </w:rPr>
        <w:t>, 430–435.</w:t>
      </w:r>
    </w:p>
    <w:p w14:paraId="560BE18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Clem, R.L., and Schiller, D. (2016). New Learning and Unlearning: Strangers or Accomplices in Threat Memory Attenuation? Trends Neurosci. </w:t>
      </w:r>
      <w:r w:rsidRPr="008A79EB">
        <w:rPr>
          <w:rFonts w:cs="Times New Roman"/>
          <w:i/>
          <w:iCs/>
          <w:noProof/>
        </w:rPr>
        <w:t>39</w:t>
      </w:r>
      <w:r w:rsidRPr="008A79EB">
        <w:rPr>
          <w:rFonts w:cs="Times New Roman"/>
          <w:noProof/>
        </w:rPr>
        <w:t>, 340–351.</w:t>
      </w:r>
    </w:p>
    <w:p w14:paraId="20D879B9"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Clopath, C., Bonhoeffer, T., Hübener, M., and Rose, T. (2017). Variance and invariance of neuronal long-term representations. Philos. Trans. R. Soc. Lond. B. Biol. Sci. </w:t>
      </w:r>
      <w:r w:rsidRPr="008A79EB">
        <w:rPr>
          <w:rFonts w:cs="Times New Roman"/>
          <w:i/>
          <w:iCs/>
          <w:noProof/>
        </w:rPr>
        <w:t>372</w:t>
      </w:r>
      <w:r w:rsidRPr="008A79EB">
        <w:rPr>
          <w:rFonts w:cs="Times New Roman"/>
          <w:noProof/>
        </w:rPr>
        <w:t>, 20160161.</w:t>
      </w:r>
    </w:p>
    <w:p w14:paraId="2BC27B16"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Cohen, N.J.J., and Eichenbaum, H. (1993). Memory, Amnesia, and the Hippocampal System (Cambridge, MA: MIT Press).</w:t>
      </w:r>
    </w:p>
    <w:p w14:paraId="5EF8BC67"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Colgin, L.L. (2013). Mechanisms and Functions of Theta Rhythms. Annu. Rev. Neurosci. </w:t>
      </w:r>
      <w:r w:rsidRPr="008A79EB">
        <w:rPr>
          <w:rFonts w:cs="Times New Roman"/>
          <w:i/>
          <w:iCs/>
          <w:noProof/>
        </w:rPr>
        <w:t>36</w:t>
      </w:r>
      <w:r w:rsidRPr="008A79EB">
        <w:rPr>
          <w:rFonts w:cs="Times New Roman"/>
          <w:noProof/>
        </w:rPr>
        <w:t>, 295–312.</w:t>
      </w:r>
    </w:p>
    <w:p w14:paraId="0760AB37"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Colgin, L.L., Moser, E.I., and Moser, M.-B. (2008). Understanding memory through hippocampal remapping. Trends Neurosci. </w:t>
      </w:r>
      <w:r w:rsidRPr="008A79EB">
        <w:rPr>
          <w:rFonts w:cs="Times New Roman"/>
          <w:i/>
          <w:iCs/>
          <w:noProof/>
        </w:rPr>
        <w:t>31</w:t>
      </w:r>
      <w:r w:rsidRPr="008A79EB">
        <w:rPr>
          <w:rFonts w:cs="Times New Roman"/>
          <w:noProof/>
        </w:rPr>
        <w:t>, 469–477.</w:t>
      </w:r>
    </w:p>
    <w:p w14:paraId="229510C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Cui, Z., Gerfen, C.R., and Young, W.S. (2013). Hypothalamic and other connections with dorsal CA2 area of the mouse hippocampus. J. Comp. Neurol. </w:t>
      </w:r>
      <w:r w:rsidRPr="008A79EB">
        <w:rPr>
          <w:rFonts w:cs="Times New Roman"/>
          <w:i/>
          <w:iCs/>
          <w:noProof/>
        </w:rPr>
        <w:t>521</w:t>
      </w:r>
      <w:r w:rsidRPr="008A79EB">
        <w:rPr>
          <w:rFonts w:cs="Times New Roman"/>
          <w:noProof/>
        </w:rPr>
        <w:t>, 1844–1866.</w:t>
      </w:r>
    </w:p>
    <w:p w14:paraId="4BB0A9A8"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Czurkó, A., Hirase, H., Csicsvari, J., and Buzsáki, G. (1999). Sustained activation of hippocampal pyramidal cells by “space clamping” in a running wheel. Eur. J. Neurosci. </w:t>
      </w:r>
      <w:r w:rsidRPr="008A79EB">
        <w:rPr>
          <w:rFonts w:cs="Times New Roman"/>
          <w:i/>
          <w:iCs/>
          <w:noProof/>
        </w:rPr>
        <w:t>11</w:t>
      </w:r>
      <w:r w:rsidRPr="008A79EB">
        <w:rPr>
          <w:rFonts w:cs="Times New Roman"/>
          <w:noProof/>
        </w:rPr>
        <w:t>, 344–352.</w:t>
      </w:r>
    </w:p>
    <w:p w14:paraId="5369814D"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Danielson, N.B., Kaifosh, P., Zaremba, J.D., Lovett-Barron, M., Tsai, J., Denny, C.A., Balough, E.M., Goldberg, A.R., Drew, L.J., Hen, R., et al. (2016a). Distinct Contribution of Adult-Born Hippocampal Granule Cells to Context Encoding. Neuron </w:t>
      </w:r>
      <w:r w:rsidRPr="008A79EB">
        <w:rPr>
          <w:rFonts w:cs="Times New Roman"/>
          <w:i/>
          <w:iCs/>
          <w:noProof/>
        </w:rPr>
        <w:t>90</w:t>
      </w:r>
      <w:r w:rsidRPr="008A79EB">
        <w:rPr>
          <w:rFonts w:cs="Times New Roman"/>
          <w:noProof/>
        </w:rPr>
        <w:t>, 101–112.</w:t>
      </w:r>
    </w:p>
    <w:p w14:paraId="119236B3"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Danielson, N.B., Zaremba, J.D., Kaifosh, P., Bowler, J., Ladow, M., and Losonczy, A. (2016b). Sublayer-Specific Coding Dynamics during Spatial Navigation and Learning in Hippocampal Area CA1. Neuron </w:t>
      </w:r>
      <w:r w:rsidRPr="008A79EB">
        <w:rPr>
          <w:rFonts w:cs="Times New Roman"/>
          <w:i/>
          <w:iCs/>
          <w:noProof/>
        </w:rPr>
        <w:t>91</w:t>
      </w:r>
      <w:r w:rsidRPr="008A79EB">
        <w:rPr>
          <w:rFonts w:cs="Times New Roman"/>
          <w:noProof/>
        </w:rPr>
        <w:t>, 652–665.</w:t>
      </w:r>
    </w:p>
    <w:p w14:paraId="31492EB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Danielson, N.B., Turi, G.F., Ladow, M., Chavlis, S., Petrantonakis, P.C., Poirazi, P., and Losonczy, A. (2017). In Vivo Imaging of Dentate Gyrus Mossy Cells in Behaving Mice. Neuron </w:t>
      </w:r>
      <w:r w:rsidRPr="008A79EB">
        <w:rPr>
          <w:rFonts w:cs="Times New Roman"/>
          <w:i/>
          <w:iCs/>
          <w:noProof/>
        </w:rPr>
        <w:t>93</w:t>
      </w:r>
      <w:r w:rsidRPr="008A79EB">
        <w:rPr>
          <w:rFonts w:cs="Times New Roman"/>
          <w:noProof/>
        </w:rPr>
        <w:t>, 552–559.e4.</w:t>
      </w:r>
    </w:p>
    <w:p w14:paraId="5F9128F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Danjo, T., Toyoizumi, T., and Fujisawa, S. (2018). Spatial representations of self and other in the hippocampus. Science </w:t>
      </w:r>
      <w:r w:rsidRPr="008A79EB">
        <w:rPr>
          <w:rFonts w:cs="Times New Roman"/>
          <w:i/>
          <w:iCs/>
          <w:noProof/>
        </w:rPr>
        <w:t>359</w:t>
      </w:r>
      <w:r w:rsidRPr="008A79EB">
        <w:rPr>
          <w:rFonts w:cs="Times New Roman"/>
          <w:noProof/>
        </w:rPr>
        <w:t>, 213–218.</w:t>
      </w:r>
    </w:p>
    <w:p w14:paraId="5EDCB44A"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Davachi, L., and DuBrow, S. (2015). How the hippocampus preserves order: the role of prediction and context. Trends Cogn. Sci. </w:t>
      </w:r>
      <w:r w:rsidRPr="008A79EB">
        <w:rPr>
          <w:rFonts w:cs="Times New Roman"/>
          <w:i/>
          <w:iCs/>
          <w:noProof/>
        </w:rPr>
        <w:t>19</w:t>
      </w:r>
      <w:r w:rsidRPr="008A79EB">
        <w:rPr>
          <w:rFonts w:cs="Times New Roman"/>
          <w:noProof/>
        </w:rPr>
        <w:t>, 92–99.</w:t>
      </w:r>
    </w:p>
    <w:p w14:paraId="53FD55B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Davidson, T.J., Kloosterman, F., and Wilson, M.A. (2009). Hippocampal Replay of Extended Experience. Neuron </w:t>
      </w:r>
      <w:r w:rsidRPr="008A79EB">
        <w:rPr>
          <w:rFonts w:cs="Times New Roman"/>
          <w:i/>
          <w:iCs/>
          <w:noProof/>
        </w:rPr>
        <w:t>63</w:t>
      </w:r>
      <w:r w:rsidRPr="008A79EB">
        <w:rPr>
          <w:rFonts w:cs="Times New Roman"/>
          <w:noProof/>
        </w:rPr>
        <w:t>, 497–507.</w:t>
      </w:r>
    </w:p>
    <w:p w14:paraId="38CD6D33"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Davis, P., Zaki, Y., Maguire, J., and Reijmers, L.G. (2017). Cellular and oscillatory substrates of fear extinction learning. Nat. Neurosci. </w:t>
      </w:r>
      <w:r w:rsidRPr="008A79EB">
        <w:rPr>
          <w:rFonts w:cs="Times New Roman"/>
          <w:i/>
          <w:iCs/>
          <w:noProof/>
        </w:rPr>
        <w:t>20</w:t>
      </w:r>
      <w:r w:rsidRPr="008A79EB">
        <w:rPr>
          <w:rFonts w:cs="Times New Roman"/>
          <w:noProof/>
        </w:rPr>
        <w:t>, 1624–1633.</w:t>
      </w:r>
    </w:p>
    <w:p w14:paraId="3BE307B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Denny, C.A., Kheirbek, M.A., Alba, E.L., Tanaka, K.F., Brachman, R.A., Laughman, K.B., Tomm, N.K., Turi, G.F., Losonczy, A., and Hen, R. (2014). Hippocampal Memory Traces Are Differentially Modulated by Experience, Time, and Adult Neurogenesis. Neuron </w:t>
      </w:r>
      <w:r w:rsidRPr="008A79EB">
        <w:rPr>
          <w:rFonts w:cs="Times New Roman"/>
          <w:i/>
          <w:iCs/>
          <w:noProof/>
        </w:rPr>
        <w:t>83</w:t>
      </w:r>
      <w:r w:rsidRPr="008A79EB">
        <w:rPr>
          <w:rFonts w:cs="Times New Roman"/>
          <w:noProof/>
        </w:rPr>
        <w:t>, 189–201.</w:t>
      </w:r>
    </w:p>
    <w:p w14:paraId="0FAB7DDA"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Deshmukh, S.S., and Knierim, J.J. (2011). Representation of Non-Spatial and Spatial Information in the Lateral Entorhinal Cortex. Front. Behav. Neurosci. </w:t>
      </w:r>
      <w:r w:rsidRPr="008A79EB">
        <w:rPr>
          <w:rFonts w:cs="Times New Roman"/>
          <w:i/>
          <w:iCs/>
          <w:noProof/>
        </w:rPr>
        <w:t>5</w:t>
      </w:r>
      <w:r w:rsidRPr="008A79EB">
        <w:rPr>
          <w:rFonts w:cs="Times New Roman"/>
          <w:noProof/>
        </w:rPr>
        <w:t>, 69.</w:t>
      </w:r>
    </w:p>
    <w:p w14:paraId="4107D888"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Deshmukh, S.S., Johnson, J.L., and Knierim, J.J. (2012). Perirhinal cortex represents nonspatial, but not spatial, information in rats foraging in the presence of objects: Comparison with lateral entorhinal cortex. Hippocampus </w:t>
      </w:r>
      <w:r w:rsidRPr="008A79EB">
        <w:rPr>
          <w:rFonts w:cs="Times New Roman"/>
          <w:i/>
          <w:iCs/>
          <w:noProof/>
        </w:rPr>
        <w:t>22</w:t>
      </w:r>
      <w:r w:rsidRPr="008A79EB">
        <w:rPr>
          <w:rFonts w:cs="Times New Roman"/>
          <w:noProof/>
        </w:rPr>
        <w:t>, 2045–2058.</w:t>
      </w:r>
    </w:p>
    <w:p w14:paraId="650AA60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Diamantaki, M., Coletta, S., Nasr, K., Zeraati, R., Laturnus, S., Berens, P., Preston-Ferrer, P., and Burgalossi, A. (2018). Manipulating Hippocampal Place Cell Activity by Single-Cell Stimulation in Freely Moving Mice. Cell Rep. </w:t>
      </w:r>
      <w:r w:rsidRPr="008A79EB">
        <w:rPr>
          <w:rFonts w:cs="Times New Roman"/>
          <w:i/>
          <w:iCs/>
          <w:noProof/>
        </w:rPr>
        <w:t>23</w:t>
      </w:r>
      <w:r w:rsidRPr="008A79EB">
        <w:rPr>
          <w:rFonts w:cs="Times New Roman"/>
          <w:noProof/>
        </w:rPr>
        <w:t>, 32–38.</w:t>
      </w:r>
    </w:p>
    <w:p w14:paraId="6491605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Diba, K., and Buzsáki, G. (2007). Forward and reverse hippocampal place-cell sequences during ripples. Nat. Neurosci. </w:t>
      </w:r>
      <w:r w:rsidRPr="008A79EB">
        <w:rPr>
          <w:rFonts w:cs="Times New Roman"/>
          <w:i/>
          <w:iCs/>
          <w:noProof/>
        </w:rPr>
        <w:t>10</w:t>
      </w:r>
      <w:r w:rsidRPr="008A79EB">
        <w:rPr>
          <w:rFonts w:cs="Times New Roman"/>
          <w:noProof/>
        </w:rPr>
        <w:t>, 1241–1242.</w:t>
      </w:r>
    </w:p>
    <w:p w14:paraId="3828FF9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Dragoi, G., and Buzsáki, G. (2006). Temporal Encoding of Place Sequences by Hippocampal Cell Assemblies. Neuron </w:t>
      </w:r>
      <w:r w:rsidRPr="008A79EB">
        <w:rPr>
          <w:rFonts w:cs="Times New Roman"/>
          <w:i/>
          <w:iCs/>
          <w:noProof/>
        </w:rPr>
        <w:t>50</w:t>
      </w:r>
      <w:r w:rsidRPr="008A79EB">
        <w:rPr>
          <w:rFonts w:cs="Times New Roman"/>
          <w:noProof/>
        </w:rPr>
        <w:t>, 145–157.</w:t>
      </w:r>
    </w:p>
    <w:p w14:paraId="17E1D026"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Dragoi, G., and Tonegawa, S. (2011). Preplay of future place cell sequences by hippocampal cellular assemblies. Nature </w:t>
      </w:r>
      <w:r w:rsidRPr="008A79EB">
        <w:rPr>
          <w:rFonts w:cs="Times New Roman"/>
          <w:i/>
          <w:iCs/>
          <w:noProof/>
        </w:rPr>
        <w:t>469</w:t>
      </w:r>
      <w:r w:rsidRPr="008A79EB">
        <w:rPr>
          <w:rFonts w:cs="Times New Roman"/>
          <w:noProof/>
        </w:rPr>
        <w:t>, 397–401.</w:t>
      </w:r>
    </w:p>
    <w:p w14:paraId="4CFAED30"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Dragoi, G., and Tonegawa, S. (2013). Selection of preconfigured cell assemblies for representation of novel spatial experiences. Philos. Trans. R. Soc. B Biol. Sci. </w:t>
      </w:r>
      <w:r w:rsidRPr="008A79EB">
        <w:rPr>
          <w:rFonts w:cs="Times New Roman"/>
          <w:i/>
          <w:iCs/>
          <w:noProof/>
        </w:rPr>
        <w:t>369</w:t>
      </w:r>
      <w:r w:rsidRPr="008A79EB">
        <w:rPr>
          <w:rFonts w:cs="Times New Roman"/>
          <w:noProof/>
        </w:rPr>
        <w:t>, 20120522–20120522.</w:t>
      </w:r>
    </w:p>
    <w:p w14:paraId="516A2AC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Drieu, C., Todorova, R., and Zugaro, M. (2018). Nested sequences of hippocampal assemblies during behavior support subsequent sleep replay. Science </w:t>
      </w:r>
      <w:r w:rsidRPr="008A79EB">
        <w:rPr>
          <w:rFonts w:cs="Times New Roman"/>
          <w:i/>
          <w:iCs/>
          <w:noProof/>
        </w:rPr>
        <w:t>362</w:t>
      </w:r>
      <w:r w:rsidRPr="008A79EB">
        <w:rPr>
          <w:rFonts w:cs="Times New Roman"/>
          <w:noProof/>
        </w:rPr>
        <w:t>, 675–679.</w:t>
      </w:r>
    </w:p>
    <w:p w14:paraId="70F89E36"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Dudek, S.M., Alexander, G.M., and Farris, S. (2016). Rediscovering area CA2: unique properties and functions. Nat. Rev. Neurosci. </w:t>
      </w:r>
      <w:r w:rsidRPr="008A79EB">
        <w:rPr>
          <w:rFonts w:cs="Times New Roman"/>
          <w:i/>
          <w:iCs/>
          <w:noProof/>
        </w:rPr>
        <w:t>17</w:t>
      </w:r>
      <w:r w:rsidRPr="008A79EB">
        <w:rPr>
          <w:rFonts w:cs="Times New Roman"/>
          <w:noProof/>
        </w:rPr>
        <w:t>, 89–102.</w:t>
      </w:r>
    </w:p>
    <w:p w14:paraId="0CDA701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Dupret, D., O’Neill, J., Pleydell-Bouverie, B., and Csicsvari, J. (2010). The reorganization and reactivation of hippocampal maps predict spatial memory performance. Nat. Neurosci. </w:t>
      </w:r>
      <w:r w:rsidRPr="008A79EB">
        <w:rPr>
          <w:rFonts w:cs="Times New Roman"/>
          <w:i/>
          <w:iCs/>
          <w:noProof/>
        </w:rPr>
        <w:t>13</w:t>
      </w:r>
      <w:r w:rsidRPr="008A79EB">
        <w:rPr>
          <w:rFonts w:cs="Times New Roman"/>
          <w:noProof/>
        </w:rPr>
        <w:t>, 995–1002.</w:t>
      </w:r>
    </w:p>
    <w:p w14:paraId="330BAAA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Dusek, J.A., and Eichenbaum, H. (1997). The hippocampus and memory for orderly stimulus relations. Proc. Natl. Acad. Sci. U. S. A. </w:t>
      </w:r>
      <w:r w:rsidRPr="008A79EB">
        <w:rPr>
          <w:rFonts w:cs="Times New Roman"/>
          <w:i/>
          <w:iCs/>
          <w:noProof/>
        </w:rPr>
        <w:t>94</w:t>
      </w:r>
      <w:r w:rsidRPr="008A79EB">
        <w:rPr>
          <w:rFonts w:cs="Times New Roman"/>
          <w:noProof/>
        </w:rPr>
        <w:t>, 7109–7114.</w:t>
      </w:r>
    </w:p>
    <w:p w14:paraId="619DAEC3"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Ego-Stengel, V., and Wilson, M.A. (2009). Disruption of ripple-associated hippocampal activity during rest impairs spatial learning in the rat. Hippocampus </w:t>
      </w:r>
      <w:r w:rsidRPr="008A79EB">
        <w:rPr>
          <w:rFonts w:cs="Times New Roman"/>
          <w:i/>
          <w:iCs/>
          <w:noProof/>
        </w:rPr>
        <w:t>20</w:t>
      </w:r>
      <w:r w:rsidRPr="008A79EB">
        <w:rPr>
          <w:rFonts w:cs="Times New Roman"/>
          <w:noProof/>
        </w:rPr>
        <w:t>, NA-NA.</w:t>
      </w:r>
    </w:p>
    <w:p w14:paraId="79466B98"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Eichenbaum, H. (2004). Hippocampus: Cognitive processes and neural representations that underlie declarative memory. Neuron </w:t>
      </w:r>
      <w:r w:rsidRPr="008A79EB">
        <w:rPr>
          <w:rFonts w:cs="Times New Roman"/>
          <w:i/>
          <w:iCs/>
          <w:noProof/>
        </w:rPr>
        <w:t>44</w:t>
      </w:r>
      <w:r w:rsidRPr="008A79EB">
        <w:rPr>
          <w:rFonts w:cs="Times New Roman"/>
          <w:noProof/>
        </w:rPr>
        <w:t>, 109–120.</w:t>
      </w:r>
    </w:p>
    <w:p w14:paraId="1D9A909F"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Eichenbaum, H. (2013). Memory on time. Trends Cogn. Sci. </w:t>
      </w:r>
      <w:r w:rsidRPr="008A79EB">
        <w:rPr>
          <w:rFonts w:cs="Times New Roman"/>
          <w:i/>
          <w:iCs/>
          <w:noProof/>
        </w:rPr>
        <w:t>17</w:t>
      </w:r>
      <w:r w:rsidRPr="008A79EB">
        <w:rPr>
          <w:rFonts w:cs="Times New Roman"/>
          <w:noProof/>
        </w:rPr>
        <w:t>, 81–88.</w:t>
      </w:r>
    </w:p>
    <w:p w14:paraId="4DAAD48A"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Eichenbaum, H. (2014). Time cells in the hippocampus: a new dimension for mapping memories. Nat. Rev. Neurosci. </w:t>
      </w:r>
      <w:r w:rsidRPr="008A79EB">
        <w:rPr>
          <w:rFonts w:cs="Times New Roman"/>
          <w:i/>
          <w:iCs/>
          <w:noProof/>
        </w:rPr>
        <w:t>15</w:t>
      </w:r>
      <w:r w:rsidRPr="008A79EB">
        <w:rPr>
          <w:rFonts w:cs="Times New Roman"/>
          <w:noProof/>
        </w:rPr>
        <w:t>, 1–13.</w:t>
      </w:r>
    </w:p>
    <w:p w14:paraId="2DA8957D"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Eichenbaum, H. (2016). What Versus Where: Non-spatial Aspects of Memory Representation by the Hippocampus. (Springer, Cham), pp. 101–117.</w:t>
      </w:r>
    </w:p>
    <w:p w14:paraId="377BB0B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Eichenbaum, H. (2017). On the Integration of Space, Time, and Memory. Neuron </w:t>
      </w:r>
      <w:r w:rsidRPr="008A79EB">
        <w:rPr>
          <w:rFonts w:cs="Times New Roman"/>
          <w:i/>
          <w:iCs/>
          <w:noProof/>
        </w:rPr>
        <w:t>95</w:t>
      </w:r>
      <w:r w:rsidRPr="008A79EB">
        <w:rPr>
          <w:rFonts w:cs="Times New Roman"/>
          <w:noProof/>
        </w:rPr>
        <w:t>, 1007–1018.</w:t>
      </w:r>
    </w:p>
    <w:p w14:paraId="1F36D07F"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Eichenbaum, H., and Cohen, N.J. (2014). Can We Reconcile the Declarative Memory and Spatial Navigation Views on Hippocampal Function? Neuron </w:t>
      </w:r>
      <w:r w:rsidRPr="008A79EB">
        <w:rPr>
          <w:rFonts w:cs="Times New Roman"/>
          <w:i/>
          <w:iCs/>
          <w:noProof/>
        </w:rPr>
        <w:t>83</w:t>
      </w:r>
      <w:r w:rsidRPr="008A79EB">
        <w:rPr>
          <w:rFonts w:cs="Times New Roman"/>
          <w:noProof/>
        </w:rPr>
        <w:t>, 764–770.</w:t>
      </w:r>
    </w:p>
    <w:p w14:paraId="14E94938"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Eichenbaum, H., Dudchenko, P., Wood, E., Shapiro, M., and Tanila, H. (1999). The hippocampus, memory, and place cells: is it spatial memory or a memory space? Neuron </w:t>
      </w:r>
      <w:r w:rsidRPr="008A79EB">
        <w:rPr>
          <w:rFonts w:cs="Times New Roman"/>
          <w:i/>
          <w:iCs/>
          <w:noProof/>
        </w:rPr>
        <w:t>23</w:t>
      </w:r>
      <w:r w:rsidRPr="008A79EB">
        <w:rPr>
          <w:rFonts w:cs="Times New Roman"/>
          <w:noProof/>
        </w:rPr>
        <w:t>, 209–226.</w:t>
      </w:r>
    </w:p>
    <w:p w14:paraId="54AA9BD8"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Eichenbaum, H., Sauvage, M., Fortin, N., Komorowski, R., and Lipton, P. (2012). Towards a functional organization of episodic memory in the medial temporal lobe. Neurosci. Biobehav. Rev. </w:t>
      </w:r>
      <w:r w:rsidRPr="008A79EB">
        <w:rPr>
          <w:rFonts w:cs="Times New Roman"/>
          <w:i/>
          <w:iCs/>
          <w:noProof/>
        </w:rPr>
        <w:t>36</w:t>
      </w:r>
      <w:r w:rsidRPr="008A79EB">
        <w:rPr>
          <w:rFonts w:cs="Times New Roman"/>
          <w:noProof/>
        </w:rPr>
        <w:t>, 1597–1608.</w:t>
      </w:r>
    </w:p>
    <w:p w14:paraId="302997A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Epsztein, J., Brecht, M., and Lee, A.K. (2011). Intracellular Determinants of Hippocampal CA1 Place and Silent Cell Activity in a Novel Environment. Neuron </w:t>
      </w:r>
      <w:r w:rsidRPr="008A79EB">
        <w:rPr>
          <w:rFonts w:cs="Times New Roman"/>
          <w:i/>
          <w:iCs/>
          <w:noProof/>
        </w:rPr>
        <w:t>70</w:t>
      </w:r>
      <w:r w:rsidRPr="008A79EB">
        <w:rPr>
          <w:rFonts w:cs="Times New Roman"/>
          <w:noProof/>
        </w:rPr>
        <w:t>, 109–120.</w:t>
      </w:r>
    </w:p>
    <w:p w14:paraId="46AB572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Ezzyat, Y., and Davachi, L. (2014). Similarity breeds proximity: pattern similarity within and across contexts is related to later mnemonic judgments of temporal proximity. Neuron </w:t>
      </w:r>
      <w:r w:rsidRPr="008A79EB">
        <w:rPr>
          <w:rFonts w:cs="Times New Roman"/>
          <w:i/>
          <w:iCs/>
          <w:noProof/>
        </w:rPr>
        <w:t>81</w:t>
      </w:r>
      <w:r w:rsidRPr="008A79EB">
        <w:rPr>
          <w:rFonts w:cs="Times New Roman"/>
          <w:noProof/>
        </w:rPr>
        <w:t>, 1179–1189.</w:t>
      </w:r>
    </w:p>
    <w:p w14:paraId="363C491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Fanselow, M.S., and Dong, H.-W. (2010). Are the dorsal and ventral hippocampus functionally distinct structures? Neuron </w:t>
      </w:r>
      <w:r w:rsidRPr="008A79EB">
        <w:rPr>
          <w:rFonts w:cs="Times New Roman"/>
          <w:i/>
          <w:iCs/>
          <w:noProof/>
        </w:rPr>
        <w:t>65</w:t>
      </w:r>
      <w:r w:rsidRPr="008A79EB">
        <w:rPr>
          <w:rFonts w:cs="Times New Roman"/>
          <w:noProof/>
        </w:rPr>
        <w:t>, 7–19.</w:t>
      </w:r>
    </w:p>
    <w:p w14:paraId="41CBE459"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Farooq, U., and Dragoi, G. (2019). Emergence of preconfigured and plastic time-compressed sequences in early postnatal development. Science </w:t>
      </w:r>
      <w:r w:rsidRPr="008A79EB">
        <w:rPr>
          <w:rFonts w:cs="Times New Roman"/>
          <w:i/>
          <w:iCs/>
          <w:noProof/>
        </w:rPr>
        <w:t>363</w:t>
      </w:r>
      <w:r w:rsidRPr="008A79EB">
        <w:rPr>
          <w:rFonts w:cs="Times New Roman"/>
          <w:noProof/>
        </w:rPr>
        <w:t>, 168–173.</w:t>
      </w:r>
    </w:p>
    <w:p w14:paraId="4603F5A3"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Felix-Ortiz, A.C., Beyeler, A., Seo, C., Leppla, C.A., Wildes, C.P., and Tye, K.M. (2013). BLA to vHPC Inputs Modulate Anxiety-Related Behaviors. Neuron </w:t>
      </w:r>
      <w:r w:rsidRPr="008A79EB">
        <w:rPr>
          <w:rFonts w:cs="Times New Roman"/>
          <w:i/>
          <w:iCs/>
          <w:noProof/>
        </w:rPr>
        <w:t>79</w:t>
      </w:r>
      <w:r w:rsidRPr="008A79EB">
        <w:rPr>
          <w:rFonts w:cs="Times New Roman"/>
          <w:noProof/>
        </w:rPr>
        <w:t>, 658–664.</w:t>
      </w:r>
    </w:p>
    <w:p w14:paraId="20F336BF"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Feng, T., Silva, D., and Foster, D.J. (2015). Dissociation between the Experience-Dependent Development of Hippocampal Theta Sequences and Single-Trial Phase Precession. J. Neurosci. </w:t>
      </w:r>
      <w:r w:rsidRPr="008A79EB">
        <w:rPr>
          <w:rFonts w:cs="Times New Roman"/>
          <w:i/>
          <w:iCs/>
          <w:noProof/>
        </w:rPr>
        <w:t>35</w:t>
      </w:r>
      <w:r w:rsidRPr="008A79EB">
        <w:rPr>
          <w:rFonts w:cs="Times New Roman"/>
          <w:noProof/>
        </w:rPr>
        <w:t>, 4890–4902.</w:t>
      </w:r>
    </w:p>
    <w:p w14:paraId="2D8810A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Ferbinteanu, J., and Shapiro, M.L. (2003). Prospective and retrospective memory coding in the hippocampus. Neuron </w:t>
      </w:r>
      <w:r w:rsidRPr="008A79EB">
        <w:rPr>
          <w:rFonts w:cs="Times New Roman"/>
          <w:i/>
          <w:iCs/>
          <w:noProof/>
        </w:rPr>
        <w:t>40</w:t>
      </w:r>
      <w:r w:rsidRPr="008A79EB">
        <w:rPr>
          <w:rFonts w:cs="Times New Roman"/>
          <w:noProof/>
        </w:rPr>
        <w:t>, 1227–1239.</w:t>
      </w:r>
    </w:p>
    <w:p w14:paraId="57F2E91F"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Fortin, N.J., Agster, K.L., and Eichenbaum, H. (2002). Critical role of the hippocampus in memory for sequences of events. Nat. Neurosci. </w:t>
      </w:r>
      <w:r w:rsidRPr="008A79EB">
        <w:rPr>
          <w:rFonts w:cs="Times New Roman"/>
          <w:i/>
          <w:iCs/>
          <w:noProof/>
        </w:rPr>
        <w:t>5</w:t>
      </w:r>
      <w:r w:rsidRPr="008A79EB">
        <w:rPr>
          <w:rFonts w:cs="Times New Roman"/>
          <w:noProof/>
        </w:rPr>
        <w:t>, 458–462.</w:t>
      </w:r>
    </w:p>
    <w:p w14:paraId="1CE63509"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Foster, D.J., and Wilson, M.A. (2006). Reverse replay of behavioural sequences in hippocampal place cells during the awake state. Nature </w:t>
      </w:r>
      <w:r w:rsidRPr="008A79EB">
        <w:rPr>
          <w:rFonts w:cs="Times New Roman"/>
          <w:i/>
          <w:iCs/>
          <w:noProof/>
        </w:rPr>
        <w:t>440</w:t>
      </w:r>
      <w:r w:rsidRPr="008A79EB">
        <w:rPr>
          <w:rFonts w:cs="Times New Roman"/>
          <w:noProof/>
        </w:rPr>
        <w:t>, 680–683.</w:t>
      </w:r>
    </w:p>
    <w:p w14:paraId="468D6DE4"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Foster, D.J., and Wilson, M.A. (2007). Hippocampal theta sequences. Hippocampus </w:t>
      </w:r>
      <w:r w:rsidRPr="008A79EB">
        <w:rPr>
          <w:rFonts w:cs="Times New Roman"/>
          <w:i/>
          <w:iCs/>
          <w:noProof/>
        </w:rPr>
        <w:t>17</w:t>
      </w:r>
      <w:r w:rsidRPr="008A79EB">
        <w:rPr>
          <w:rFonts w:cs="Times New Roman"/>
          <w:noProof/>
        </w:rPr>
        <w:t>, 1093–1099.</w:t>
      </w:r>
    </w:p>
    <w:p w14:paraId="3ABD9294"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Frank, A.C., Huang, S., Zhou, M., Gdalyahu, A., Kastellakis, G., Silva, T.K., Lu, E., Wen, X., Poirazi, P., Trachtenberg, J.T., et al. (2018). Hotspots of dendritic spine turnover facilitate clustered spine addition and learning and memory. Nat. Commun. </w:t>
      </w:r>
      <w:r w:rsidRPr="008A79EB">
        <w:rPr>
          <w:rFonts w:cs="Times New Roman"/>
          <w:i/>
          <w:iCs/>
          <w:noProof/>
        </w:rPr>
        <w:t>9</w:t>
      </w:r>
      <w:r w:rsidRPr="008A79EB">
        <w:rPr>
          <w:rFonts w:cs="Times New Roman"/>
          <w:noProof/>
        </w:rPr>
        <w:t>, 422.</w:t>
      </w:r>
    </w:p>
    <w:p w14:paraId="15AD0DF0"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Frankland, P.W., and Bontempi, B. (2005). The organization of recent and remote memories. Nat. Rev. Neurosci. </w:t>
      </w:r>
      <w:r w:rsidRPr="008A79EB">
        <w:rPr>
          <w:rFonts w:cs="Times New Roman"/>
          <w:i/>
          <w:iCs/>
          <w:noProof/>
        </w:rPr>
        <w:t>6</w:t>
      </w:r>
      <w:r w:rsidRPr="008A79EB">
        <w:rPr>
          <w:rFonts w:cs="Times New Roman"/>
          <w:noProof/>
        </w:rPr>
        <w:t>, 119–130.</w:t>
      </w:r>
    </w:p>
    <w:p w14:paraId="2AFC5F5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Freund, T.F., and Antal, M. (1988). GABA-containing neurons in the septum control inhibitory interneurons in the hippocampus. Nature </w:t>
      </w:r>
      <w:r w:rsidRPr="008A79EB">
        <w:rPr>
          <w:rFonts w:cs="Times New Roman"/>
          <w:i/>
          <w:iCs/>
          <w:noProof/>
        </w:rPr>
        <w:t>336</w:t>
      </w:r>
      <w:r w:rsidRPr="008A79EB">
        <w:rPr>
          <w:rFonts w:cs="Times New Roman"/>
          <w:noProof/>
        </w:rPr>
        <w:t>, 170–173.</w:t>
      </w:r>
    </w:p>
    <w:p w14:paraId="2EE189EF"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Frey, U., Matthies, H., Reymann, K.G., and Matthies, H. (1991). The effect of dopaminergic D1 receptor blockade during tetanization on the expression of long-term potentiation in the rat CA1 region in vitro. Neurosci. Lett. </w:t>
      </w:r>
      <w:r w:rsidRPr="008A79EB">
        <w:rPr>
          <w:rFonts w:cs="Times New Roman"/>
          <w:i/>
          <w:iCs/>
          <w:noProof/>
        </w:rPr>
        <w:t>129</w:t>
      </w:r>
      <w:r w:rsidRPr="008A79EB">
        <w:rPr>
          <w:rFonts w:cs="Times New Roman"/>
          <w:noProof/>
        </w:rPr>
        <w:t>, 111–114.</w:t>
      </w:r>
    </w:p>
    <w:p w14:paraId="1D7551B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Friston, K., and Buzsáki, G. (2016). The Functional Anatomy of Time: What and When in the Brain Good Enough Brains and Good Enough Models. Trends Cogn. Sci. </w:t>
      </w:r>
      <w:r w:rsidRPr="008A79EB">
        <w:rPr>
          <w:rFonts w:cs="Times New Roman"/>
          <w:i/>
          <w:iCs/>
          <w:noProof/>
        </w:rPr>
        <w:t>20</w:t>
      </w:r>
      <w:r w:rsidRPr="008A79EB">
        <w:rPr>
          <w:rFonts w:cs="Times New Roman"/>
          <w:noProof/>
        </w:rPr>
        <w:t>, 500–511.</w:t>
      </w:r>
    </w:p>
    <w:p w14:paraId="38CBD229"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Fyhn, M., Molden, S., Hollup, S., Moser, M.-B., and Moser, E. (2002). Hippocampal neurons responding to first-time dislocation of a target object. Neuron </w:t>
      </w:r>
      <w:r w:rsidRPr="008A79EB">
        <w:rPr>
          <w:rFonts w:cs="Times New Roman"/>
          <w:i/>
          <w:iCs/>
          <w:noProof/>
        </w:rPr>
        <w:t>35</w:t>
      </w:r>
      <w:r w:rsidRPr="008A79EB">
        <w:rPr>
          <w:rFonts w:cs="Times New Roman"/>
          <w:noProof/>
        </w:rPr>
        <w:t>, 555–566.</w:t>
      </w:r>
    </w:p>
    <w:p w14:paraId="7E4A471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Garner, A.R., Rowland, D.C., Hwang, S.Y., Baumgaertel, K., Roth, B.L., Kentros, C., and Mayford, M. (2012). Generation of a Synthetic Memory Trace. Science (80-. ). </w:t>
      </w:r>
      <w:r w:rsidRPr="008A79EB">
        <w:rPr>
          <w:rFonts w:cs="Times New Roman"/>
          <w:i/>
          <w:iCs/>
          <w:noProof/>
        </w:rPr>
        <w:t>335</w:t>
      </w:r>
      <w:r w:rsidRPr="008A79EB">
        <w:rPr>
          <w:rFonts w:cs="Times New Roman"/>
          <w:noProof/>
        </w:rPr>
        <w:t>, 1513–1516.</w:t>
      </w:r>
    </w:p>
    <w:p w14:paraId="0295E8D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Ghosh, K.K., Burns, L.D., Cocker, E.D., Nimmerjahn, A., Ziv, Y., Gamal, A. El, and Schnitzer, M.J. (2011). Miniaturized integration of a fluorescence microscope. Nat. Methods </w:t>
      </w:r>
      <w:r w:rsidRPr="008A79EB">
        <w:rPr>
          <w:rFonts w:cs="Times New Roman"/>
          <w:i/>
          <w:iCs/>
          <w:noProof/>
        </w:rPr>
        <w:t>8</w:t>
      </w:r>
      <w:r w:rsidRPr="008A79EB">
        <w:rPr>
          <w:rFonts w:cs="Times New Roman"/>
          <w:noProof/>
        </w:rPr>
        <w:t>, 871–878.</w:t>
      </w:r>
    </w:p>
    <w:p w14:paraId="4C115AE3"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Gill, P.R., Mizumori, S.J.Y., and Smith, D.M. (2011). Hippocampal episode fields develop with learning. Hippocampus </w:t>
      </w:r>
      <w:r w:rsidRPr="008A79EB">
        <w:rPr>
          <w:rFonts w:cs="Times New Roman"/>
          <w:i/>
          <w:iCs/>
          <w:noProof/>
        </w:rPr>
        <w:t>21</w:t>
      </w:r>
      <w:r w:rsidRPr="008A79EB">
        <w:rPr>
          <w:rFonts w:cs="Times New Roman"/>
          <w:noProof/>
        </w:rPr>
        <w:t>, 1240–1249.</w:t>
      </w:r>
    </w:p>
    <w:p w14:paraId="50D8A2D0"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Girardeau, G., Benchenane, K., Wiener, S.I., Buzsáki, G., and Zugaro, M.B. (2009). Selective suppression of hippocampal ripples impairs spatial memory. Nat. Neurosci. </w:t>
      </w:r>
      <w:r w:rsidRPr="008A79EB">
        <w:rPr>
          <w:rFonts w:cs="Times New Roman"/>
          <w:i/>
          <w:iCs/>
          <w:noProof/>
        </w:rPr>
        <w:t>12</w:t>
      </w:r>
      <w:r w:rsidRPr="008A79EB">
        <w:rPr>
          <w:rFonts w:cs="Times New Roman"/>
          <w:noProof/>
        </w:rPr>
        <w:t>, 1222–1223.</w:t>
      </w:r>
    </w:p>
    <w:p w14:paraId="21EAE91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Gonçalves, J.T., Schafer, S.T., and Gage, F.H. (2016). Adult Neurogenesis in the Hippocampus: From Stem Cells to Behavior. Cell </w:t>
      </w:r>
      <w:r w:rsidRPr="008A79EB">
        <w:rPr>
          <w:rFonts w:cs="Times New Roman"/>
          <w:i/>
          <w:iCs/>
          <w:noProof/>
        </w:rPr>
        <w:t>167</w:t>
      </w:r>
      <w:r w:rsidRPr="008A79EB">
        <w:rPr>
          <w:rFonts w:cs="Times New Roman"/>
          <w:noProof/>
        </w:rPr>
        <w:t>, 897–914.</w:t>
      </w:r>
    </w:p>
    <w:p w14:paraId="4BFC1368"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Goode, T.D., Jin, J., and Maren, S. (2018). Neural circuits for fear relapse. In Neurobiology of Abnormal Emotion and Motivated Behaviors, S. Sangha, and D. Foti, eds. pp. 182–202.</w:t>
      </w:r>
    </w:p>
    <w:p w14:paraId="20815BA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Greenberg, M.E., and Ziff, E.B. (1984). Stimulation of 3T3 cells induces transcription of the c-fos proto-oncogene. Nature </w:t>
      </w:r>
      <w:r w:rsidRPr="008A79EB">
        <w:rPr>
          <w:rFonts w:cs="Times New Roman"/>
          <w:i/>
          <w:iCs/>
          <w:noProof/>
        </w:rPr>
        <w:t>311</w:t>
      </w:r>
      <w:r w:rsidRPr="008A79EB">
        <w:rPr>
          <w:rFonts w:cs="Times New Roman"/>
          <w:noProof/>
        </w:rPr>
        <w:t>, 433–438.</w:t>
      </w:r>
    </w:p>
    <w:p w14:paraId="1DA57AC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Grewe, B.F., Gründemann, J., Kitch, L.J., Lecoq, J.A., Parker, J.G., Marshall, J.D., Larkin, M.C., Jercog, P.E., Grenier, F., Li, J.Z., et al. (2017). Neural ensemble dynamics underlying a long-term associative memory. Nature </w:t>
      </w:r>
      <w:r w:rsidRPr="008A79EB">
        <w:rPr>
          <w:rFonts w:cs="Times New Roman"/>
          <w:i/>
          <w:iCs/>
          <w:noProof/>
        </w:rPr>
        <w:t>543</w:t>
      </w:r>
      <w:r w:rsidRPr="008A79EB">
        <w:rPr>
          <w:rFonts w:cs="Times New Roman"/>
          <w:noProof/>
        </w:rPr>
        <w:t>, 670–675.</w:t>
      </w:r>
    </w:p>
    <w:p w14:paraId="7063A963"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Grosmark, A.D., and Buzsáki, G. (2016). Diversity in neural firing dynamics supports both rigid and learned hippocampal sequences. Science (80-. ). </w:t>
      </w:r>
      <w:r w:rsidRPr="008A79EB">
        <w:rPr>
          <w:rFonts w:cs="Times New Roman"/>
          <w:i/>
          <w:iCs/>
          <w:noProof/>
        </w:rPr>
        <w:t>351</w:t>
      </w:r>
      <w:r w:rsidRPr="008A79EB">
        <w:rPr>
          <w:rFonts w:cs="Times New Roman"/>
          <w:noProof/>
        </w:rPr>
        <w:t>, 1440–1443.</w:t>
      </w:r>
    </w:p>
    <w:p w14:paraId="3A66224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Gupta, A.S., van der Meer, M.A.A., Touretzky, D.S., and Redish, A.D. (2010). Hippocampal Replay Is Not a Simple Function of Experience. Neuron </w:t>
      </w:r>
      <w:r w:rsidRPr="008A79EB">
        <w:rPr>
          <w:rFonts w:cs="Times New Roman"/>
          <w:i/>
          <w:iCs/>
          <w:noProof/>
        </w:rPr>
        <w:t>65</w:t>
      </w:r>
      <w:r w:rsidRPr="008A79EB">
        <w:rPr>
          <w:rFonts w:cs="Times New Roman"/>
          <w:noProof/>
        </w:rPr>
        <w:t>, 695–705.</w:t>
      </w:r>
    </w:p>
    <w:p w14:paraId="7B3E5D4D"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Gupta, A.S., van der Meer, M.A.A., Touretzky, D.S., and Redish, A.D. (2012). Segmentation of spatial experience by hippocampal theta sequences. Nat. Neurosci. </w:t>
      </w:r>
      <w:r w:rsidRPr="008A79EB">
        <w:rPr>
          <w:rFonts w:cs="Times New Roman"/>
          <w:i/>
          <w:iCs/>
          <w:noProof/>
        </w:rPr>
        <w:t>15</w:t>
      </w:r>
      <w:r w:rsidRPr="008A79EB">
        <w:rPr>
          <w:rFonts w:cs="Times New Roman"/>
          <w:noProof/>
        </w:rPr>
        <w:t>, 1032–1039.</w:t>
      </w:r>
    </w:p>
    <w:p w14:paraId="228E4CCF"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Guzman, S.J., Schlögl, A., Frotscher, M., and Jonas, P. (2016). Synaptic mechanisms of pattern completion in the hippocampal CA3 network. Science </w:t>
      </w:r>
      <w:r w:rsidRPr="008A79EB">
        <w:rPr>
          <w:rFonts w:cs="Times New Roman"/>
          <w:i/>
          <w:iCs/>
          <w:noProof/>
        </w:rPr>
        <w:t>353</w:t>
      </w:r>
      <w:r w:rsidRPr="008A79EB">
        <w:rPr>
          <w:rFonts w:cs="Times New Roman"/>
          <w:noProof/>
        </w:rPr>
        <w:t>, 1117–1123.</w:t>
      </w:r>
    </w:p>
    <w:p w14:paraId="48256229"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Hafting, T., Fyhn, M., Molden, S., Moser, M.-B., and Moser, E.I. (2005). Microstructure of a spatial map in the entorhinal cortex. Nature </w:t>
      </w:r>
      <w:r w:rsidRPr="008A79EB">
        <w:rPr>
          <w:rFonts w:cs="Times New Roman"/>
          <w:i/>
          <w:iCs/>
          <w:noProof/>
        </w:rPr>
        <w:t>436</w:t>
      </w:r>
      <w:r w:rsidRPr="008A79EB">
        <w:rPr>
          <w:rFonts w:cs="Times New Roman"/>
          <w:noProof/>
        </w:rPr>
        <w:t>, 801–806.</w:t>
      </w:r>
    </w:p>
    <w:p w14:paraId="5D33AB3D"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Hales, J.B., Schlesiger, M.I., Leutgeb, J.K., Squire, L.R., Leutgeb, S., and Clark, R.E. (2014). Medial Entorhinal Cortex Lesions Only Partially Disrupt Hippocampal Place Cells and Hippocampus-Dependent Place Memory. Cell Rep. </w:t>
      </w:r>
      <w:r w:rsidRPr="008A79EB">
        <w:rPr>
          <w:rFonts w:cs="Times New Roman"/>
          <w:i/>
          <w:iCs/>
          <w:noProof/>
        </w:rPr>
        <w:t>9</w:t>
      </w:r>
      <w:r w:rsidRPr="008A79EB">
        <w:rPr>
          <w:rFonts w:cs="Times New Roman"/>
          <w:noProof/>
        </w:rPr>
        <w:t>, 893–901.</w:t>
      </w:r>
    </w:p>
    <w:p w14:paraId="223D3607"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Hamel, E.J.O., Grewe, B.F., Parker, J.G., and Schnitzer, M.J. (2015). Cellular Level Brain Imaging in Behaving Mammals: An Engineering Approach. Neuron </w:t>
      </w:r>
      <w:r w:rsidRPr="008A79EB">
        <w:rPr>
          <w:rFonts w:cs="Times New Roman"/>
          <w:i/>
          <w:iCs/>
          <w:noProof/>
        </w:rPr>
        <w:t>86</w:t>
      </w:r>
      <w:r w:rsidRPr="008A79EB">
        <w:rPr>
          <w:rFonts w:cs="Times New Roman"/>
          <w:noProof/>
        </w:rPr>
        <w:t>, 140–159.</w:t>
      </w:r>
    </w:p>
    <w:p w14:paraId="214E6F7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Han, J.-H., Kushner, S.A., Yiu, A.P., Cole, C.J., Matynia, A., Brown, R.A., Neve, R.L., Guzowski, J.F., Silva, A.J., and Josselyn, S.A. (2007). Neuronal Competition and Selection During Memory Formation. Science (80-. ). </w:t>
      </w:r>
      <w:r w:rsidRPr="008A79EB">
        <w:rPr>
          <w:rFonts w:cs="Times New Roman"/>
          <w:i/>
          <w:iCs/>
          <w:noProof/>
        </w:rPr>
        <w:t>316</w:t>
      </w:r>
      <w:r w:rsidRPr="008A79EB">
        <w:rPr>
          <w:rFonts w:cs="Times New Roman"/>
          <w:noProof/>
        </w:rPr>
        <w:t>, 457–460.</w:t>
      </w:r>
    </w:p>
    <w:p w14:paraId="5917795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Han, J.-H., Kushner, S.A., Yiu, A.P., Hsiang, H.-L., Buch, T., Waisman, A., Bontempi, B., Neve, R.L., Frankland, P.W., and Josselyn, S.A. (2009). Selective Erasure of a Fear Memory. Science (80-. ). </w:t>
      </w:r>
      <w:r w:rsidRPr="008A79EB">
        <w:rPr>
          <w:rFonts w:cs="Times New Roman"/>
          <w:i/>
          <w:iCs/>
          <w:noProof/>
        </w:rPr>
        <w:t>323</w:t>
      </w:r>
      <w:r w:rsidRPr="008A79EB">
        <w:rPr>
          <w:rFonts w:cs="Times New Roman"/>
          <w:noProof/>
        </w:rPr>
        <w:t>, 1492–1496.</w:t>
      </w:r>
    </w:p>
    <w:p w14:paraId="7497705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Harris, K.D., Csicsvari, J., Hirase, H., Dragoi, G., and Buzsáki, G. (2003). Organization of cell assemblies in the hippocampus. Nature </w:t>
      </w:r>
      <w:r w:rsidRPr="008A79EB">
        <w:rPr>
          <w:rFonts w:cs="Times New Roman"/>
          <w:i/>
          <w:iCs/>
          <w:noProof/>
        </w:rPr>
        <w:t>424</w:t>
      </w:r>
      <w:r w:rsidRPr="008A79EB">
        <w:rPr>
          <w:rFonts w:cs="Times New Roman"/>
          <w:noProof/>
        </w:rPr>
        <w:t>, 552–556.</w:t>
      </w:r>
    </w:p>
    <w:p w14:paraId="70BCF8F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Hartley, T., Lever, C., Burgess, N., and O’Keefe, J. (2014). Space in the brain: how the hippocampal formation supports spatial cognition. Philos. Trans. R. Soc. Lond. B. Biol. Sci. </w:t>
      </w:r>
      <w:r w:rsidRPr="008A79EB">
        <w:rPr>
          <w:rFonts w:cs="Times New Roman"/>
          <w:i/>
          <w:iCs/>
          <w:noProof/>
        </w:rPr>
        <w:t>369</w:t>
      </w:r>
      <w:r w:rsidRPr="008A79EB">
        <w:rPr>
          <w:rFonts w:cs="Times New Roman"/>
          <w:noProof/>
        </w:rPr>
        <w:t>, 20120510.</w:t>
      </w:r>
    </w:p>
    <w:p w14:paraId="1CA718D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Hasselmo, M.E. (2005). What is the function of hippocampal theta rhythm?—Linking behavioral data to phasic properties of field potential and unit recording data. Hippocampus </w:t>
      </w:r>
      <w:r w:rsidRPr="008A79EB">
        <w:rPr>
          <w:rFonts w:cs="Times New Roman"/>
          <w:i/>
          <w:iCs/>
          <w:noProof/>
        </w:rPr>
        <w:t>15</w:t>
      </w:r>
      <w:r w:rsidRPr="008A79EB">
        <w:rPr>
          <w:rFonts w:cs="Times New Roman"/>
          <w:noProof/>
        </w:rPr>
        <w:t>, 936–949.</w:t>
      </w:r>
    </w:p>
    <w:p w14:paraId="517070C7"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Hasselmo, M.E. (2009). A model of episodic memory: Mental time travel along encoded trajectories using grid cells. Neurobiol. Learn. Mem. </w:t>
      </w:r>
      <w:r w:rsidRPr="008A79EB">
        <w:rPr>
          <w:rFonts w:cs="Times New Roman"/>
          <w:i/>
          <w:iCs/>
          <w:noProof/>
        </w:rPr>
        <w:t>92</w:t>
      </w:r>
      <w:r w:rsidRPr="008A79EB">
        <w:rPr>
          <w:rFonts w:cs="Times New Roman"/>
          <w:noProof/>
        </w:rPr>
        <w:t>, 559–573.</w:t>
      </w:r>
    </w:p>
    <w:p w14:paraId="61A3747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Hasselmo, M.E., Bodelón, C., and Wyble, B.P. (2002). A Proposed Function for Hippocampal Theta Rhythm: Separate Phases of Encoding and Retrieval Enhance Reversal of Prior Learning. Neural Comput. </w:t>
      </w:r>
      <w:r w:rsidRPr="008A79EB">
        <w:rPr>
          <w:rFonts w:cs="Times New Roman"/>
          <w:i/>
          <w:iCs/>
          <w:noProof/>
        </w:rPr>
        <w:t>14</w:t>
      </w:r>
      <w:r w:rsidRPr="008A79EB">
        <w:rPr>
          <w:rFonts w:cs="Times New Roman"/>
          <w:noProof/>
        </w:rPr>
        <w:t>, 793–817.</w:t>
      </w:r>
    </w:p>
    <w:p w14:paraId="56B88BF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Hebb, D. (1949). The Organization of Behavior (New York: Wiley &amp; Sons).</w:t>
      </w:r>
    </w:p>
    <w:p w14:paraId="00DF6C0A"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Henze, D.A., Wittner, L., and Buzsáki, G. (2002). Single granule cells reliably discharge targets in the hippocampal CA3 network in vivo. Nat. Neurosci. </w:t>
      </w:r>
      <w:r w:rsidRPr="008A79EB">
        <w:rPr>
          <w:rFonts w:cs="Times New Roman"/>
          <w:i/>
          <w:iCs/>
          <w:noProof/>
        </w:rPr>
        <w:t>5</w:t>
      </w:r>
      <w:r w:rsidRPr="008A79EB">
        <w:rPr>
          <w:rFonts w:cs="Times New Roman"/>
          <w:noProof/>
        </w:rPr>
        <w:t>, 790–795.</w:t>
      </w:r>
    </w:p>
    <w:p w14:paraId="16406A2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Herry, C., Ciocchi, S., Senn, V., Demmou, L., Müller, C., and Lüthi, A. (2008). Switching on and off fear by distinct neuronal circuits. Nature </w:t>
      </w:r>
      <w:r w:rsidRPr="008A79EB">
        <w:rPr>
          <w:rFonts w:cs="Times New Roman"/>
          <w:i/>
          <w:iCs/>
          <w:noProof/>
        </w:rPr>
        <w:t>454</w:t>
      </w:r>
      <w:r w:rsidRPr="008A79EB">
        <w:rPr>
          <w:rFonts w:cs="Times New Roman"/>
          <w:noProof/>
        </w:rPr>
        <w:t>, 600–606.</w:t>
      </w:r>
    </w:p>
    <w:p w14:paraId="40359F6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Heys, J.G., and Dombeck, D.A. (2018). Evidence for a subcircuit in medial entorhinal cortex representing elapsed time during immobility. Nat. Neurosci. </w:t>
      </w:r>
      <w:r w:rsidRPr="008A79EB">
        <w:rPr>
          <w:rFonts w:cs="Times New Roman"/>
          <w:i/>
          <w:iCs/>
          <w:noProof/>
        </w:rPr>
        <w:t>21</w:t>
      </w:r>
      <w:r w:rsidRPr="008A79EB">
        <w:rPr>
          <w:rFonts w:cs="Times New Roman"/>
          <w:noProof/>
        </w:rPr>
        <w:t>, 1574–1582.</w:t>
      </w:r>
    </w:p>
    <w:p w14:paraId="64303493"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Hill, A.J. (1978). First occurrence of hippocampal spatial firing in a new environment. Exp. Neurol. </w:t>
      </w:r>
      <w:r w:rsidRPr="008A79EB">
        <w:rPr>
          <w:rFonts w:cs="Times New Roman"/>
          <w:i/>
          <w:iCs/>
          <w:noProof/>
        </w:rPr>
        <w:t>62</w:t>
      </w:r>
      <w:r w:rsidRPr="008A79EB">
        <w:rPr>
          <w:rFonts w:cs="Times New Roman"/>
          <w:noProof/>
        </w:rPr>
        <w:t>, 282–297.</w:t>
      </w:r>
    </w:p>
    <w:p w14:paraId="285DD5F4"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Hitti, F.L., and Siegelbaum, S.A. (2014). The hippocampal CA2 region is essential for social memory. Nature </w:t>
      </w:r>
      <w:r w:rsidRPr="008A79EB">
        <w:rPr>
          <w:rFonts w:cs="Times New Roman"/>
          <w:i/>
          <w:iCs/>
          <w:noProof/>
        </w:rPr>
        <w:t>508</w:t>
      </w:r>
      <w:r w:rsidRPr="008A79EB">
        <w:rPr>
          <w:rFonts w:cs="Times New Roman"/>
          <w:noProof/>
        </w:rPr>
        <w:t>, 88–92.</w:t>
      </w:r>
    </w:p>
    <w:p w14:paraId="32E5B05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Holtmaat, A., and Caroni, P. (2016). Functional and structural underpinnings of neuronal assembly formation in learning. Nat. Neurosci. </w:t>
      </w:r>
      <w:r w:rsidRPr="008A79EB">
        <w:rPr>
          <w:rFonts w:cs="Times New Roman"/>
          <w:i/>
          <w:iCs/>
          <w:noProof/>
        </w:rPr>
        <w:t>19</w:t>
      </w:r>
      <w:r w:rsidRPr="008A79EB">
        <w:rPr>
          <w:rFonts w:cs="Times New Roman"/>
          <w:noProof/>
        </w:rPr>
        <w:t>, 1553–1562.</w:t>
      </w:r>
    </w:p>
    <w:p w14:paraId="30AB6E2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Howard, M.W., and Eichenbaum, H. (2013). The hippocampus, time, and memory across scales. J. Exp. Psychol. Gen. </w:t>
      </w:r>
      <w:r w:rsidRPr="008A79EB">
        <w:rPr>
          <w:rFonts w:cs="Times New Roman"/>
          <w:i/>
          <w:iCs/>
          <w:noProof/>
        </w:rPr>
        <w:t>142</w:t>
      </w:r>
      <w:r w:rsidRPr="008A79EB">
        <w:rPr>
          <w:rFonts w:cs="Times New Roman"/>
          <w:noProof/>
        </w:rPr>
        <w:t>, 1211–1230.</w:t>
      </w:r>
    </w:p>
    <w:p w14:paraId="3BAE6307"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Howard, M.W., and Eichenbaum, H. (2015). Time and space in the hippocampus. Brain Res. </w:t>
      </w:r>
      <w:r w:rsidRPr="008A79EB">
        <w:rPr>
          <w:rFonts w:cs="Times New Roman"/>
          <w:i/>
          <w:iCs/>
          <w:noProof/>
        </w:rPr>
        <w:t>1621</w:t>
      </w:r>
      <w:r w:rsidRPr="008A79EB">
        <w:rPr>
          <w:rFonts w:cs="Times New Roman"/>
          <w:noProof/>
        </w:rPr>
        <w:t>, 345–354.</w:t>
      </w:r>
    </w:p>
    <w:p w14:paraId="2C19E39A"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Howard, M.W., Fotedar, M.S., Datey, A. V, and Hasselmo, M.E. (2005). The temporal context model in spatial navigation and relational learning: toward a common explanation of medial temporal lobe function across domains. Psychol. Rev. </w:t>
      </w:r>
      <w:r w:rsidRPr="008A79EB">
        <w:rPr>
          <w:rFonts w:cs="Times New Roman"/>
          <w:i/>
          <w:iCs/>
          <w:noProof/>
        </w:rPr>
        <w:t>112</w:t>
      </w:r>
      <w:r w:rsidRPr="008A79EB">
        <w:rPr>
          <w:rFonts w:cs="Times New Roman"/>
          <w:noProof/>
        </w:rPr>
        <w:t>, 75–116.</w:t>
      </w:r>
    </w:p>
    <w:p w14:paraId="783D5F89"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Howard, M.W., MacDonald, C.J., Tiganj, Z., Shankar, K.H., Du, Q., Hasselmo, M.E., and Eichenbaum, H. (2014). A Unified Mathematical Framework for Coding Time, Space, and Sequences in the Hippocampal Region. J. Neurosci. </w:t>
      </w:r>
      <w:r w:rsidRPr="008A79EB">
        <w:rPr>
          <w:rFonts w:cs="Times New Roman"/>
          <w:i/>
          <w:iCs/>
          <w:noProof/>
        </w:rPr>
        <w:t>34</w:t>
      </w:r>
      <w:r w:rsidRPr="008A79EB">
        <w:rPr>
          <w:rFonts w:cs="Times New Roman"/>
          <w:noProof/>
        </w:rPr>
        <w:t>, 4692–4707.</w:t>
      </w:r>
    </w:p>
    <w:p w14:paraId="65870DB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Howard, M.W., Shankar, K.H., Aue, W.R., and Criss, A.H. (2015). A distributed representation of internal time. Psychol. Rev. </w:t>
      </w:r>
      <w:r w:rsidRPr="008A79EB">
        <w:rPr>
          <w:rFonts w:cs="Times New Roman"/>
          <w:i/>
          <w:iCs/>
          <w:noProof/>
        </w:rPr>
        <w:t>122</w:t>
      </w:r>
      <w:r w:rsidRPr="008A79EB">
        <w:rPr>
          <w:rFonts w:cs="Times New Roman"/>
          <w:noProof/>
        </w:rPr>
        <w:t>, 24–53.</w:t>
      </w:r>
    </w:p>
    <w:p w14:paraId="09271F59"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Hsiang, H.-L., Epp, J.R., van den Oever, M.C., Yan, C., Rashid, A.J., Insel, N., Ye, L., Niibori, Y., Deisseroth, K., Frankland, P.W., et al. (2014). Manipulating a “Cocaine Engram” in Mice. J. Neurosci. </w:t>
      </w:r>
      <w:r w:rsidRPr="008A79EB">
        <w:rPr>
          <w:rFonts w:cs="Times New Roman"/>
          <w:i/>
          <w:iCs/>
          <w:noProof/>
        </w:rPr>
        <w:t>34</w:t>
      </w:r>
      <w:r w:rsidRPr="008A79EB">
        <w:rPr>
          <w:rFonts w:cs="Times New Roman"/>
          <w:noProof/>
        </w:rPr>
        <w:t>, 14115–14127.</w:t>
      </w:r>
    </w:p>
    <w:p w14:paraId="3CEA4D5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Hwaun, E., and Colgin, L.L. (2019). CA3 place cells that represent a novel waking experience are preferentially reactivated during sharp wave</w:t>
      </w:r>
      <w:r w:rsidRPr="008A79EB">
        <w:rPr>
          <w:rFonts w:ascii="OCR A Std" w:hAnsi="OCR A Std" w:cs="OCR A Std"/>
          <w:noProof/>
        </w:rPr>
        <w:t>‐</w:t>
      </w:r>
      <w:r w:rsidRPr="008A79EB">
        <w:rPr>
          <w:rFonts w:cs="Times New Roman"/>
          <w:noProof/>
        </w:rPr>
        <w:t>ripples in subsequent sleep. Hippocampus hipo.23090.</w:t>
      </w:r>
    </w:p>
    <w:p w14:paraId="03A591F8"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Ito, H.T., Zhang, S.-J., Witter, M.P., Moser, E.I., and Moser, M.-B. (2015). A prefrontal–thalamo–hippocampal circuit for goal-directed spatial navigation. Nature </w:t>
      </w:r>
      <w:r w:rsidRPr="008A79EB">
        <w:rPr>
          <w:rFonts w:cs="Times New Roman"/>
          <w:i/>
          <w:iCs/>
          <w:noProof/>
        </w:rPr>
        <w:t>522</w:t>
      </w:r>
      <w:r w:rsidRPr="008A79EB">
        <w:rPr>
          <w:rFonts w:cs="Times New Roman"/>
          <w:noProof/>
        </w:rPr>
        <w:t>, 50–55.</w:t>
      </w:r>
    </w:p>
    <w:p w14:paraId="01DD93A4"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Itskov, V., Curto, C., Pastalkova, E., and Buzsáki, G. (2011). Cell assembly sequences arising from spike threshold adaptation keep track of time in the hippocampus. J. Neurosci. </w:t>
      </w:r>
      <w:r w:rsidRPr="008A79EB">
        <w:rPr>
          <w:rFonts w:cs="Times New Roman"/>
          <w:i/>
          <w:iCs/>
          <w:noProof/>
        </w:rPr>
        <w:t>31</w:t>
      </w:r>
      <w:r w:rsidRPr="008A79EB">
        <w:rPr>
          <w:rFonts w:cs="Times New Roman"/>
          <w:noProof/>
        </w:rPr>
        <w:t>, 2828–2834.</w:t>
      </w:r>
    </w:p>
    <w:p w14:paraId="2C75A510"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Jadhav, S.P., Kemere, C., German, P.W., and Frank, L.M. (2012). Awake Hippocampal Sharp-Wave Ripples Support Spatial Memory. Science (80-. ). </w:t>
      </w:r>
      <w:r w:rsidRPr="008A79EB">
        <w:rPr>
          <w:rFonts w:cs="Times New Roman"/>
          <w:i/>
          <w:iCs/>
          <w:noProof/>
        </w:rPr>
        <w:t>336</w:t>
      </w:r>
      <w:r w:rsidRPr="008A79EB">
        <w:rPr>
          <w:rFonts w:cs="Times New Roman"/>
          <w:noProof/>
        </w:rPr>
        <w:t>, 1454–1458.</w:t>
      </w:r>
    </w:p>
    <w:p w14:paraId="384A3048"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Jaramillo, J., and Kempter, R. (2017). Phase precession: a neural code underlying episodic memory? Curr. Opin. Neurobiol. </w:t>
      </w:r>
      <w:r w:rsidRPr="008A79EB">
        <w:rPr>
          <w:rFonts w:cs="Times New Roman"/>
          <w:i/>
          <w:iCs/>
          <w:noProof/>
        </w:rPr>
        <w:t>43</w:t>
      </w:r>
      <w:r w:rsidRPr="008A79EB">
        <w:rPr>
          <w:rFonts w:cs="Times New Roman"/>
          <w:noProof/>
        </w:rPr>
        <w:t>, 130–138.</w:t>
      </w:r>
    </w:p>
    <w:p w14:paraId="112AFFF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Jarsky, T., Roxin, A., Kath, W.L., and Spruston, N. (2005). Conditional dendritic spike propagation following distal synaptic activation of hippocampal CA1 pyramidal neurons. Nat. Neurosci. </w:t>
      </w:r>
      <w:r w:rsidRPr="008A79EB">
        <w:rPr>
          <w:rFonts w:cs="Times New Roman"/>
          <w:i/>
          <w:iCs/>
          <w:noProof/>
        </w:rPr>
        <w:t>8</w:t>
      </w:r>
      <w:r w:rsidRPr="008A79EB">
        <w:rPr>
          <w:rFonts w:cs="Times New Roman"/>
          <w:noProof/>
        </w:rPr>
        <w:t>, 1667–1676.</w:t>
      </w:r>
    </w:p>
    <w:p w14:paraId="39AB71D7"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Jay, T.M., and Witter, M.P. (1991). Distribution of hippocampal CA1 and subicular efferents in the prefrontal cortex of the rat studied by means of anterograde transport ofPhaseolus vulgaris-leucoagglutinin. J. Comp. Neurol. </w:t>
      </w:r>
      <w:r w:rsidRPr="008A79EB">
        <w:rPr>
          <w:rFonts w:cs="Times New Roman"/>
          <w:i/>
          <w:iCs/>
          <w:noProof/>
        </w:rPr>
        <w:t>313</w:t>
      </w:r>
      <w:r w:rsidRPr="008A79EB">
        <w:rPr>
          <w:rFonts w:cs="Times New Roman"/>
          <w:noProof/>
        </w:rPr>
        <w:t>, 574–586.</w:t>
      </w:r>
    </w:p>
    <w:p w14:paraId="013B1249"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Jayakumar, R.P., Madhav, M.S., Savelli, F., Blair, H.T., Cowan, N.J., and Knierim, J.J. (2019). Recalibration of path integration in hippocampal place cells. Nature </w:t>
      </w:r>
      <w:r w:rsidRPr="008A79EB">
        <w:rPr>
          <w:rFonts w:cs="Times New Roman"/>
          <w:i/>
          <w:iCs/>
          <w:noProof/>
        </w:rPr>
        <w:t>566</w:t>
      </w:r>
      <w:r w:rsidRPr="008A79EB">
        <w:rPr>
          <w:rFonts w:cs="Times New Roman"/>
          <w:noProof/>
        </w:rPr>
        <w:t>, 533–537.</w:t>
      </w:r>
    </w:p>
    <w:p w14:paraId="5239317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Jenkins, L.J., and Ranganath, C. (2010). Prefrontal and medial temporal lobe activity at encoding predicts temporal context memory. J. Neurosci. </w:t>
      </w:r>
      <w:r w:rsidRPr="008A79EB">
        <w:rPr>
          <w:rFonts w:cs="Times New Roman"/>
          <w:i/>
          <w:iCs/>
          <w:noProof/>
        </w:rPr>
        <w:t>30</w:t>
      </w:r>
      <w:r w:rsidRPr="008A79EB">
        <w:rPr>
          <w:rFonts w:cs="Times New Roman"/>
          <w:noProof/>
        </w:rPr>
        <w:t>, 15558–15565.</w:t>
      </w:r>
    </w:p>
    <w:p w14:paraId="772A9B5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Jennings, J.H., Kim, C.K., Marshel, J.H., Raffiee, M., Ye, L., Quirin, S., Pak, S., Ramakrishnan, C., and Deisseroth, K. (2019). Interacting neural ensembles in orbitofrontal cortex for social and feeding behaviour. Nature </w:t>
      </w:r>
      <w:r w:rsidRPr="008A79EB">
        <w:rPr>
          <w:rFonts w:cs="Times New Roman"/>
          <w:i/>
          <w:iCs/>
          <w:noProof/>
        </w:rPr>
        <w:t>565</w:t>
      </w:r>
      <w:r w:rsidRPr="008A79EB">
        <w:rPr>
          <w:rFonts w:cs="Times New Roman"/>
          <w:noProof/>
        </w:rPr>
        <w:t>, 645–649.</w:t>
      </w:r>
    </w:p>
    <w:p w14:paraId="3896FF86"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Jensen, O., and Lisman, J.E. (2000). Position Reconstruction From an Ensemble of Hippocampal Place Cells: Contribution of Theta Phase Coding. J. Neurophysiol. </w:t>
      </w:r>
      <w:r w:rsidRPr="008A79EB">
        <w:rPr>
          <w:rFonts w:cs="Times New Roman"/>
          <w:i/>
          <w:iCs/>
          <w:noProof/>
        </w:rPr>
        <w:t>83</w:t>
      </w:r>
      <w:r w:rsidRPr="008A79EB">
        <w:rPr>
          <w:rFonts w:cs="Times New Roman"/>
          <w:noProof/>
        </w:rPr>
        <w:t>, 2602–2609.</w:t>
      </w:r>
    </w:p>
    <w:p w14:paraId="13D58F20"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Jezek, K., Henriksen, E.J., Treves, A., Moser, E.I., and Moser, M.-B. (2011). Theta-paced flickering between place-cell maps in the hippocampus. Nature </w:t>
      </w:r>
      <w:r w:rsidRPr="008A79EB">
        <w:rPr>
          <w:rFonts w:cs="Times New Roman"/>
          <w:i/>
          <w:iCs/>
          <w:noProof/>
        </w:rPr>
        <w:t>478</w:t>
      </w:r>
      <w:r w:rsidRPr="008A79EB">
        <w:rPr>
          <w:rFonts w:cs="Times New Roman"/>
          <w:noProof/>
        </w:rPr>
        <w:t>, 246–249.</w:t>
      </w:r>
    </w:p>
    <w:p w14:paraId="02E0712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Johnson, A., and Redish, A.D. (2007). Neural Ensembles in CA3 Transiently Encode Paths Forward of the Animal at a Decision Point. J. Neurosci. </w:t>
      </w:r>
      <w:r w:rsidRPr="008A79EB">
        <w:rPr>
          <w:rFonts w:cs="Times New Roman"/>
          <w:i/>
          <w:iCs/>
          <w:noProof/>
        </w:rPr>
        <w:t>27</w:t>
      </w:r>
      <w:r w:rsidRPr="008A79EB">
        <w:rPr>
          <w:rFonts w:cs="Times New Roman"/>
          <w:noProof/>
        </w:rPr>
        <w:t>, 12176–12189.</w:t>
      </w:r>
    </w:p>
    <w:p w14:paraId="7760C2C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Josselyn, S.A., Köhler, S., and Frankland, P.W. (2015). Finding the engram. Nat. Rev. Neurosci. </w:t>
      </w:r>
      <w:r w:rsidRPr="008A79EB">
        <w:rPr>
          <w:rFonts w:cs="Times New Roman"/>
          <w:i/>
          <w:iCs/>
          <w:noProof/>
        </w:rPr>
        <w:t>16</w:t>
      </w:r>
      <w:r w:rsidRPr="008A79EB">
        <w:rPr>
          <w:rFonts w:cs="Times New Roman"/>
          <w:noProof/>
        </w:rPr>
        <w:t>, 521–534.</w:t>
      </w:r>
    </w:p>
    <w:p w14:paraId="561DF4B6"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Jung, M.W., and McNaughton, B.L. (1993). Spatial selectivity of unit activity in the hippocampal granular layer. Hippocampus </w:t>
      </w:r>
      <w:r w:rsidRPr="008A79EB">
        <w:rPr>
          <w:rFonts w:cs="Times New Roman"/>
          <w:i/>
          <w:iCs/>
          <w:noProof/>
        </w:rPr>
        <w:t>3</w:t>
      </w:r>
      <w:r w:rsidRPr="008A79EB">
        <w:rPr>
          <w:rFonts w:cs="Times New Roman"/>
          <w:noProof/>
        </w:rPr>
        <w:t>, 165–182.</w:t>
      </w:r>
    </w:p>
    <w:p w14:paraId="5641CA8D"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8A79EB">
        <w:rPr>
          <w:rFonts w:cs="Times New Roman"/>
          <w:i/>
          <w:iCs/>
          <w:noProof/>
        </w:rPr>
        <w:t>93</w:t>
      </w:r>
      <w:r w:rsidRPr="008A79EB">
        <w:rPr>
          <w:rFonts w:cs="Times New Roman"/>
          <w:noProof/>
        </w:rPr>
        <w:t>, 1480–1492.e6.</w:t>
      </w:r>
    </w:p>
    <w:p w14:paraId="3504544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Karalis, N., Dejean, C., Chaudun, F., Khoder, S., Rozeske, R.R., Wurtz, H., Bagur, S., Benchenane, K., Sirota, A., Courtin, J., et al. (2016). 4-Hz oscillations synchronize prefrontal–amygdala circuits during fear behavior. Nat. Neurosci. </w:t>
      </w:r>
      <w:r w:rsidRPr="008A79EB">
        <w:rPr>
          <w:rFonts w:cs="Times New Roman"/>
          <w:i/>
          <w:iCs/>
          <w:noProof/>
        </w:rPr>
        <w:t>19</w:t>
      </w:r>
      <w:r w:rsidRPr="008A79EB">
        <w:rPr>
          <w:rFonts w:cs="Times New Roman"/>
          <w:noProof/>
        </w:rPr>
        <w:t>, 605–612.</w:t>
      </w:r>
    </w:p>
    <w:p w14:paraId="0222AF9F"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Karlsson, M.P., and Frank, L.M. (2009). Awake replay of remote experiences in the hippocampus. Nat. Neurosci. </w:t>
      </w:r>
      <w:r w:rsidRPr="008A79EB">
        <w:rPr>
          <w:rFonts w:cs="Times New Roman"/>
          <w:i/>
          <w:iCs/>
          <w:noProof/>
        </w:rPr>
        <w:t>12</w:t>
      </w:r>
      <w:r w:rsidRPr="008A79EB">
        <w:rPr>
          <w:rFonts w:cs="Times New Roman"/>
          <w:noProof/>
        </w:rPr>
        <w:t>, 913–918.</w:t>
      </w:r>
    </w:p>
    <w:p w14:paraId="07B8093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Kay, K., Sosa, M., Chung, J.E., Karlsson, M.P., Larkin, M.C., and Frank, L.M. (2016). A hippocampal network for spatial coding during immobility and sleep. Nature </w:t>
      </w:r>
      <w:r w:rsidRPr="008A79EB">
        <w:rPr>
          <w:rFonts w:cs="Times New Roman"/>
          <w:i/>
          <w:iCs/>
          <w:noProof/>
        </w:rPr>
        <w:t>531</w:t>
      </w:r>
      <w:r w:rsidRPr="008A79EB">
        <w:rPr>
          <w:rFonts w:cs="Times New Roman"/>
          <w:noProof/>
        </w:rPr>
        <w:t>.</w:t>
      </w:r>
    </w:p>
    <w:p w14:paraId="3A46E53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Keene, C.S., Bladon, J., McKenzie, S., Liu, C.D., O’Keefe, J., and Eichenbaum, H. (2016). Complementary Functional Organization of Neuronal Activity Patterns in the Perirhinal, Lateral Entorhinal, and Medial Entorhinal Cortices. J. Neurosci. </w:t>
      </w:r>
      <w:r w:rsidRPr="008A79EB">
        <w:rPr>
          <w:rFonts w:cs="Times New Roman"/>
          <w:i/>
          <w:iCs/>
          <w:noProof/>
        </w:rPr>
        <w:t>36</w:t>
      </w:r>
      <w:r w:rsidRPr="008A79EB">
        <w:rPr>
          <w:rFonts w:cs="Times New Roman"/>
          <w:noProof/>
        </w:rPr>
        <w:t>, 3660–3675.</w:t>
      </w:r>
    </w:p>
    <w:p w14:paraId="4CD3619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Keinath, A.T., Julian, J.B., Epstein, R.A., and Muzzio, I.A. (2017). Environmental Geometry Aligns the Hippocampal Map during Spatial Reorientation. Curr. Biol. </w:t>
      </w:r>
      <w:r w:rsidRPr="008A79EB">
        <w:rPr>
          <w:rFonts w:cs="Times New Roman"/>
          <w:i/>
          <w:iCs/>
          <w:noProof/>
        </w:rPr>
        <w:t>27</w:t>
      </w:r>
      <w:r w:rsidRPr="008A79EB">
        <w:rPr>
          <w:rFonts w:cs="Times New Roman"/>
          <w:noProof/>
        </w:rPr>
        <w:t>.</w:t>
      </w:r>
    </w:p>
    <w:p w14:paraId="6453650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Kentros, C., Hargreaves, E., Hawkins, R.D., Kandel, E.R., Shapiro, M., and Muller, R. V. (1998). Abolition of Long-Term Stability of New Hippocampal Place Cell Maps by NMDA Receptor Blockade. Science (80-. ). </w:t>
      </w:r>
      <w:r w:rsidRPr="008A79EB">
        <w:rPr>
          <w:rFonts w:cs="Times New Roman"/>
          <w:i/>
          <w:iCs/>
          <w:noProof/>
        </w:rPr>
        <w:t>280</w:t>
      </w:r>
      <w:r w:rsidRPr="008A79EB">
        <w:rPr>
          <w:rFonts w:cs="Times New Roman"/>
          <w:noProof/>
        </w:rPr>
        <w:t>, 2121–2126.</w:t>
      </w:r>
    </w:p>
    <w:p w14:paraId="6E5867F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Kerr, K.M., Agster, K.L., Furtak, S.C., and Burwell, R.D. (2007). Functional neuroanatomy of the parahippocampal region: The lateral and medial entorhinal areas. Hippocampus </w:t>
      </w:r>
      <w:r w:rsidRPr="008A79EB">
        <w:rPr>
          <w:rFonts w:cs="Times New Roman"/>
          <w:i/>
          <w:iCs/>
          <w:noProof/>
        </w:rPr>
        <w:t>17</w:t>
      </w:r>
      <w:r w:rsidRPr="008A79EB">
        <w:rPr>
          <w:rFonts w:cs="Times New Roman"/>
          <w:noProof/>
        </w:rPr>
        <w:t>, 697–708.</w:t>
      </w:r>
    </w:p>
    <w:p w14:paraId="5099F43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Kim, W. Bin, and Cho, J.-H. (2017). Synaptic Targeting of Double-Projecting Ventral CA1 Hippocampal Neurons to the Medial Prefrontal Cortex and Basal Amygdala. J. Neurosci. </w:t>
      </w:r>
      <w:r w:rsidRPr="008A79EB">
        <w:rPr>
          <w:rFonts w:cs="Times New Roman"/>
          <w:i/>
          <w:iCs/>
          <w:noProof/>
        </w:rPr>
        <w:t>37</w:t>
      </w:r>
      <w:r w:rsidRPr="008A79EB">
        <w:rPr>
          <w:rFonts w:cs="Times New Roman"/>
          <w:noProof/>
        </w:rPr>
        <w:t>, 4868–4882.</w:t>
      </w:r>
    </w:p>
    <w:p w14:paraId="3D3B5293"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Kim, D., Paré, D., and Nair, S.S. (2013). Assignment of Model Amygdala Neurons to the Fear Memory Trace Depends on Competitive Synaptic Interactions. J. Neurosci. </w:t>
      </w:r>
      <w:r w:rsidRPr="008A79EB">
        <w:rPr>
          <w:rFonts w:cs="Times New Roman"/>
          <w:i/>
          <w:iCs/>
          <w:noProof/>
        </w:rPr>
        <w:t>33</w:t>
      </w:r>
      <w:r w:rsidRPr="008A79EB">
        <w:rPr>
          <w:rFonts w:cs="Times New Roman"/>
          <w:noProof/>
        </w:rPr>
        <w:t>, 14354–14358.</w:t>
      </w:r>
    </w:p>
    <w:p w14:paraId="27DBB4C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Kinsky, N.R., Sullivan, D.W., Mau, W., Hasselmo, M.E., and Eichenbaum, H. (2018). Hippocampal Place Fields Maintain a Coherent and Flexible Map across Long Timescales. Curr. Biol. </w:t>
      </w:r>
      <w:r w:rsidRPr="008A79EB">
        <w:rPr>
          <w:rFonts w:cs="Times New Roman"/>
          <w:i/>
          <w:iCs/>
          <w:noProof/>
        </w:rPr>
        <w:t>28</w:t>
      </w:r>
      <w:r w:rsidRPr="008A79EB">
        <w:rPr>
          <w:rFonts w:cs="Times New Roman"/>
          <w:noProof/>
        </w:rPr>
        <w:t>, 3578–3588.e6.</w:t>
      </w:r>
    </w:p>
    <w:p w14:paraId="32B24AC6"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Kishi, T., Tsumori, T., Yokota, S., and Yasui, Y. (2006). Topographical projection from the hippocampal formation to the amygdala: A combined anterograde and retrograde tracing study in the rat. J. Comp. Neurol. </w:t>
      </w:r>
      <w:r w:rsidRPr="008A79EB">
        <w:rPr>
          <w:rFonts w:cs="Times New Roman"/>
          <w:i/>
          <w:iCs/>
          <w:noProof/>
        </w:rPr>
        <w:t>496</w:t>
      </w:r>
      <w:r w:rsidRPr="008A79EB">
        <w:rPr>
          <w:rFonts w:cs="Times New Roman"/>
          <w:noProof/>
        </w:rPr>
        <w:t>, 349–368.</w:t>
      </w:r>
    </w:p>
    <w:p w14:paraId="7CEB4EAA"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Kitamura, T., Pignatelli, M., Suh, J., Kohara, K., Yoshiki, A., Abe, K., and Tonegawa, S. (2014). Island Cells Control Temporal Association Memory. Science (80-. ). </w:t>
      </w:r>
      <w:r w:rsidRPr="008A79EB">
        <w:rPr>
          <w:rFonts w:cs="Times New Roman"/>
          <w:i/>
          <w:iCs/>
          <w:noProof/>
        </w:rPr>
        <w:t>343</w:t>
      </w:r>
      <w:r w:rsidRPr="008A79EB">
        <w:rPr>
          <w:rFonts w:cs="Times New Roman"/>
          <w:noProof/>
        </w:rPr>
        <w:t>, 896–901.</w:t>
      </w:r>
    </w:p>
    <w:p w14:paraId="6A35CD8F"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Kitamura, T., Ogawa, S.K., Roy, D.S., Okuyama, T., Morrissey, M.D., Smith, L.M., Redondo, R.L., and Tonegawa, S. (2017). Engrams and circuits crucial for systems consolidation of a memory. Science (80-. ). </w:t>
      </w:r>
      <w:r w:rsidRPr="008A79EB">
        <w:rPr>
          <w:rFonts w:cs="Times New Roman"/>
          <w:i/>
          <w:iCs/>
          <w:noProof/>
        </w:rPr>
        <w:t>356</w:t>
      </w:r>
      <w:r w:rsidRPr="008A79EB">
        <w:rPr>
          <w:rFonts w:cs="Times New Roman"/>
          <w:noProof/>
        </w:rPr>
        <w:t>, 73–78.</w:t>
      </w:r>
    </w:p>
    <w:p w14:paraId="2D1BE64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Kohara, K., Pignatelli, M., Rivest, A.J., Jung, H.-Y., Kitamura, T., Suh, J., Frank, D., Kajikawa, K., Mise, N., Obata, Y., et al. (2014). Cell type–specific genetic and optogenetic tools reveal hippocampal CA2 circuits. Nat. Neurosci. </w:t>
      </w:r>
      <w:r w:rsidRPr="008A79EB">
        <w:rPr>
          <w:rFonts w:cs="Times New Roman"/>
          <w:i/>
          <w:iCs/>
          <w:noProof/>
        </w:rPr>
        <w:t>17</w:t>
      </w:r>
      <w:r w:rsidRPr="008A79EB">
        <w:rPr>
          <w:rFonts w:cs="Times New Roman"/>
          <w:noProof/>
        </w:rPr>
        <w:t>, 269–279.</w:t>
      </w:r>
    </w:p>
    <w:p w14:paraId="225D166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Köhler, C. (1988). Intrinsic connections of the retrohippocampal region in the rat brain: III. The lateral entorhinal area. J. Comp. Neurol. </w:t>
      </w:r>
      <w:r w:rsidRPr="008A79EB">
        <w:rPr>
          <w:rFonts w:cs="Times New Roman"/>
          <w:i/>
          <w:iCs/>
          <w:noProof/>
        </w:rPr>
        <w:t>271</w:t>
      </w:r>
      <w:r w:rsidRPr="008A79EB">
        <w:rPr>
          <w:rFonts w:cs="Times New Roman"/>
          <w:noProof/>
        </w:rPr>
        <w:t>, 208–228.</w:t>
      </w:r>
    </w:p>
    <w:p w14:paraId="6830DEC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Komorowski, R.W., Manns, J.R., and Eichenbaum, H. (2009). Robust Conjunctive Item-Place Coding by Hippocampal Neurons Parallels Learning What Happens Where. J. Neurosci. </w:t>
      </w:r>
      <w:r w:rsidRPr="008A79EB">
        <w:rPr>
          <w:rFonts w:cs="Times New Roman"/>
          <w:i/>
          <w:iCs/>
          <w:noProof/>
        </w:rPr>
        <w:t>29</w:t>
      </w:r>
      <w:r w:rsidRPr="008A79EB">
        <w:rPr>
          <w:rFonts w:cs="Times New Roman"/>
          <w:noProof/>
        </w:rPr>
        <w:t>, 9918–9929.</w:t>
      </w:r>
    </w:p>
    <w:p w14:paraId="35E074E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Kovács, K.A., O’Neill, J., Schoenenberger, P., Penttonen, M., Ranguel Guerrero, D.K., and Csicsvari, J. (2016). Optogenetically Blocking Sharp Wave Ripple Events in Sleep Does Not Interfere with the Formation of Stable Spatial Representation in the CA1 Area of the Hippocampus. PLoS One </w:t>
      </w:r>
      <w:r w:rsidRPr="008A79EB">
        <w:rPr>
          <w:rFonts w:cs="Times New Roman"/>
          <w:i/>
          <w:iCs/>
          <w:noProof/>
        </w:rPr>
        <w:t>11</w:t>
      </w:r>
      <w:r w:rsidRPr="008A79EB">
        <w:rPr>
          <w:rFonts w:cs="Times New Roman"/>
          <w:noProof/>
        </w:rPr>
        <w:t>, e0164675.</w:t>
      </w:r>
    </w:p>
    <w:p w14:paraId="7EF29E1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Kraus, B.J., Robinson II, R.J., White, J.A., Eichenbaum, H., and Hasselmo, M.E. (2013). Hippocampal “Time Cells”: Time versus Path Integration. Neuron </w:t>
      </w:r>
      <w:r w:rsidRPr="008A79EB">
        <w:rPr>
          <w:rFonts w:cs="Times New Roman"/>
          <w:i/>
          <w:iCs/>
          <w:noProof/>
        </w:rPr>
        <w:t>78</w:t>
      </w:r>
      <w:r w:rsidRPr="008A79EB">
        <w:rPr>
          <w:rFonts w:cs="Times New Roman"/>
          <w:noProof/>
        </w:rPr>
        <w:t>, 1090–1101.</w:t>
      </w:r>
    </w:p>
    <w:p w14:paraId="3CA8753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Kraus, B.J., Brandon, M.P., Robinson, R.J., Connerney, M.A., Hasselmo, M.E., and Eichenbaum, H. (2015). During Running in Place, Grid Cells Integrate Elapsed Time and Distance Run. Neuron </w:t>
      </w:r>
      <w:r w:rsidRPr="008A79EB">
        <w:rPr>
          <w:rFonts w:cs="Times New Roman"/>
          <w:i/>
          <w:iCs/>
          <w:noProof/>
        </w:rPr>
        <w:t>88</w:t>
      </w:r>
      <w:r w:rsidRPr="008A79EB">
        <w:rPr>
          <w:rFonts w:cs="Times New Roman"/>
          <w:noProof/>
        </w:rPr>
        <w:t>, 578–589.</w:t>
      </w:r>
    </w:p>
    <w:p w14:paraId="25A6495A"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Lashley, K. (1950). In search of the engram. In Society of Experimental Biology Symposium, pp. 454–482.</w:t>
      </w:r>
    </w:p>
    <w:p w14:paraId="7758D144"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de Lavilléon, G., Lacroix, M.M., Rondi-Reig, L., and Benchenane, K. (2015). Explicit memory creation during sleep demonstrates a causal role of place cells in navigation. Nat. Neurosci. </w:t>
      </w:r>
      <w:r w:rsidRPr="008A79EB">
        <w:rPr>
          <w:rFonts w:cs="Times New Roman"/>
          <w:i/>
          <w:iCs/>
          <w:noProof/>
        </w:rPr>
        <w:t>18</w:t>
      </w:r>
      <w:r w:rsidRPr="008A79EB">
        <w:rPr>
          <w:rFonts w:cs="Times New Roman"/>
          <w:noProof/>
        </w:rPr>
        <w:t>, 493–495.</w:t>
      </w:r>
    </w:p>
    <w:p w14:paraId="25611A29"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Ledoux, J.E. (1995). Emotion: Clues from the Brain. Annu. Rev. Psychol. </w:t>
      </w:r>
      <w:r w:rsidRPr="008A79EB">
        <w:rPr>
          <w:rFonts w:cs="Times New Roman"/>
          <w:i/>
          <w:iCs/>
          <w:noProof/>
        </w:rPr>
        <w:t>46</w:t>
      </w:r>
      <w:r w:rsidRPr="008A79EB">
        <w:rPr>
          <w:rFonts w:cs="Times New Roman"/>
          <w:noProof/>
        </w:rPr>
        <w:t>, 209–235.</w:t>
      </w:r>
    </w:p>
    <w:p w14:paraId="1935657F"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Lee, A.K., and Wilson, M.A. (2002). Memory of sequential experience in the hippocampus during slow wave sleep. Neuron </w:t>
      </w:r>
      <w:r w:rsidRPr="008A79EB">
        <w:rPr>
          <w:rFonts w:cs="Times New Roman"/>
          <w:i/>
          <w:iCs/>
          <w:noProof/>
        </w:rPr>
        <w:t>36</w:t>
      </w:r>
      <w:r w:rsidRPr="008A79EB">
        <w:rPr>
          <w:rFonts w:cs="Times New Roman"/>
          <w:noProof/>
        </w:rPr>
        <w:t>, 1183–1194.</w:t>
      </w:r>
    </w:p>
    <w:p w14:paraId="3083815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Lee, H., Wang, C., Deshmukh, S.S., and Knierim, J.J. (2015). Neural Population Evidence of Functional Heterogeneity along the CA3 Transverse Axis: Pattern Completion versus Pattern Separation. Neuron </w:t>
      </w:r>
      <w:r w:rsidRPr="008A79EB">
        <w:rPr>
          <w:rFonts w:cs="Times New Roman"/>
          <w:i/>
          <w:iCs/>
          <w:noProof/>
        </w:rPr>
        <w:t>87</w:t>
      </w:r>
      <w:r w:rsidRPr="008A79EB">
        <w:rPr>
          <w:rFonts w:cs="Times New Roman"/>
          <w:noProof/>
        </w:rPr>
        <w:t>, 1093–1105.</w:t>
      </w:r>
    </w:p>
    <w:p w14:paraId="4006D0E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Lee, I., Yoganarasimha, D., Rao, G., and Knierim, J.J. (2004). Comparison of population coherence of place cells in hippocampal subfields CA1 and CA3. Nature </w:t>
      </w:r>
      <w:r w:rsidRPr="008A79EB">
        <w:rPr>
          <w:rFonts w:cs="Times New Roman"/>
          <w:i/>
          <w:iCs/>
          <w:noProof/>
        </w:rPr>
        <w:t>430</w:t>
      </w:r>
      <w:r w:rsidRPr="008A79EB">
        <w:rPr>
          <w:rFonts w:cs="Times New Roman"/>
          <w:noProof/>
        </w:rPr>
        <w:t>, 456–459.</w:t>
      </w:r>
    </w:p>
    <w:p w14:paraId="608850D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Leibold, C., Gundlfinger, A., Schmidt, R., Thurley, K., Schmitz, D., and Kempter, R. (2008). Temporal compression mediated by short-term synaptic plasticity. Proc. Natl. Acad. Sci. </w:t>
      </w:r>
      <w:r w:rsidRPr="008A79EB">
        <w:rPr>
          <w:rFonts w:cs="Times New Roman"/>
          <w:i/>
          <w:iCs/>
          <w:noProof/>
        </w:rPr>
        <w:t>105</w:t>
      </w:r>
      <w:r w:rsidRPr="008A79EB">
        <w:rPr>
          <w:rFonts w:cs="Times New Roman"/>
          <w:noProof/>
        </w:rPr>
        <w:t>, 4417–4422.</w:t>
      </w:r>
    </w:p>
    <w:p w14:paraId="6892CAD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Lenck-Santini, P.-P., Fenton, A.A., and Muller, R.U. (2008). Discharge properties of hippocampal neurons during performance of a jump avoidance task. J. Neurosci. </w:t>
      </w:r>
      <w:r w:rsidRPr="008A79EB">
        <w:rPr>
          <w:rFonts w:cs="Times New Roman"/>
          <w:i/>
          <w:iCs/>
          <w:noProof/>
        </w:rPr>
        <w:t>28</w:t>
      </w:r>
      <w:r w:rsidRPr="008A79EB">
        <w:rPr>
          <w:rFonts w:cs="Times New Roman"/>
          <w:noProof/>
        </w:rPr>
        <w:t>, 6773–6786.</w:t>
      </w:r>
    </w:p>
    <w:p w14:paraId="627C2F1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Leutgeb, J.K., Leutgeb, S., Moser, M.-B., and Moser, E.I. (2007). Pattern Separation in the Dentate Gyrus and CA3 of the Hippocampus. Science (80-. ). </w:t>
      </w:r>
      <w:r w:rsidRPr="008A79EB">
        <w:rPr>
          <w:rFonts w:cs="Times New Roman"/>
          <w:i/>
          <w:iCs/>
          <w:noProof/>
        </w:rPr>
        <w:t>315</w:t>
      </w:r>
      <w:r w:rsidRPr="008A79EB">
        <w:rPr>
          <w:rFonts w:cs="Times New Roman"/>
          <w:noProof/>
        </w:rPr>
        <w:t>, 961–966.</w:t>
      </w:r>
    </w:p>
    <w:p w14:paraId="51273370"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Levy, W.B. (1996). A sequence predicting CA3 is a flexible associator that learns and uses context to solve hippocampal-like tasks. Hippocampus </w:t>
      </w:r>
      <w:r w:rsidRPr="008A79EB">
        <w:rPr>
          <w:rFonts w:cs="Times New Roman"/>
          <w:i/>
          <w:iCs/>
          <w:noProof/>
        </w:rPr>
        <w:t>6</w:t>
      </w:r>
      <w:r w:rsidRPr="008A79EB">
        <w:rPr>
          <w:rFonts w:cs="Times New Roman"/>
          <w:noProof/>
        </w:rPr>
        <w:t>, 579–590.</w:t>
      </w:r>
    </w:p>
    <w:p w14:paraId="67ED1E5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Levy, W.B., Hocking, A.B., and Wu, X. (2005). Interpreting hippocampal function as recoding and forecasting. Neural Networks </w:t>
      </w:r>
      <w:r w:rsidRPr="008A79EB">
        <w:rPr>
          <w:rFonts w:cs="Times New Roman"/>
          <w:i/>
          <w:iCs/>
          <w:noProof/>
        </w:rPr>
        <w:t>18</w:t>
      </w:r>
      <w:r w:rsidRPr="008A79EB">
        <w:rPr>
          <w:rFonts w:cs="Times New Roman"/>
          <w:noProof/>
        </w:rPr>
        <w:t>, 1242–1264.</w:t>
      </w:r>
    </w:p>
    <w:p w14:paraId="0EB2A4FD"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Lewis, P.A., and Durrant, S.J. (2011). Overlapping memory replay during sleep builds cognitive schemata. Trends Cogn. Sci. </w:t>
      </w:r>
      <w:r w:rsidRPr="008A79EB">
        <w:rPr>
          <w:rFonts w:cs="Times New Roman"/>
          <w:i/>
          <w:iCs/>
          <w:noProof/>
        </w:rPr>
        <w:t>15</w:t>
      </w:r>
      <w:r w:rsidRPr="008A79EB">
        <w:rPr>
          <w:rFonts w:cs="Times New Roman"/>
          <w:noProof/>
        </w:rPr>
        <w:t>, 343–351.</w:t>
      </w:r>
    </w:p>
    <w:p w14:paraId="76703128"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Likhtik, E., Stujenske, J.M., A Topiwala, M., Harris, A.Z., and Gordon, J.A. (2014). Prefrontal entrainment of amygdala activity signals safety in learned fear and innate anxiety. Nat. Neurosci. </w:t>
      </w:r>
      <w:r w:rsidRPr="008A79EB">
        <w:rPr>
          <w:rFonts w:cs="Times New Roman"/>
          <w:i/>
          <w:iCs/>
          <w:noProof/>
        </w:rPr>
        <w:t>17</w:t>
      </w:r>
      <w:r w:rsidRPr="008A79EB">
        <w:rPr>
          <w:rFonts w:cs="Times New Roman"/>
          <w:noProof/>
        </w:rPr>
        <w:t>, 106–113.</w:t>
      </w:r>
    </w:p>
    <w:p w14:paraId="491AD506"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Lisman, J., and Redish, A.D.D. (2009). Prediction, sequences and the hippocampus. </w:t>
      </w:r>
      <w:r w:rsidRPr="008A79EB">
        <w:rPr>
          <w:rFonts w:cs="Times New Roman"/>
          <w:i/>
          <w:iCs/>
          <w:noProof/>
        </w:rPr>
        <w:t>364</w:t>
      </w:r>
      <w:r w:rsidRPr="008A79EB">
        <w:rPr>
          <w:rFonts w:cs="Times New Roman"/>
          <w:noProof/>
        </w:rPr>
        <w:t>.</w:t>
      </w:r>
    </w:p>
    <w:p w14:paraId="256B2D0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Lisman, J.E., and Grace, A.A. (2005). The Hippocampal-VTA Loop: Controlling the Entry of Information into Long-Term Memory. Neuron </w:t>
      </w:r>
      <w:r w:rsidRPr="008A79EB">
        <w:rPr>
          <w:rFonts w:cs="Times New Roman"/>
          <w:i/>
          <w:iCs/>
          <w:noProof/>
        </w:rPr>
        <w:t>46</w:t>
      </w:r>
      <w:r w:rsidRPr="008A79EB">
        <w:rPr>
          <w:rFonts w:cs="Times New Roman"/>
          <w:noProof/>
        </w:rPr>
        <w:t>, 703–713.</w:t>
      </w:r>
    </w:p>
    <w:p w14:paraId="1BAA79C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Lisman, J.E., and Otmakhova, N.A. (2001). Storage, recall, and novelty detection of sequences by the hippocampus: Elaborating on the SOCRATIC model to account for normal and aberrant effects of dopamine. Hippocampus </w:t>
      </w:r>
      <w:r w:rsidRPr="008A79EB">
        <w:rPr>
          <w:rFonts w:cs="Times New Roman"/>
          <w:i/>
          <w:iCs/>
          <w:noProof/>
        </w:rPr>
        <w:t>11</w:t>
      </w:r>
      <w:r w:rsidRPr="008A79EB">
        <w:rPr>
          <w:rFonts w:cs="Times New Roman"/>
          <w:noProof/>
        </w:rPr>
        <w:t>, 551–568.</w:t>
      </w:r>
    </w:p>
    <w:p w14:paraId="760F594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Lisman, J., Cooper, K., Sehgal, M., and Silva, A.J. (2018). Memory formation depends on both synapse-specific modifications of synaptic strength and cell-specific increases in excitability. Nat. Neurosci. </w:t>
      </w:r>
      <w:r w:rsidRPr="008A79EB">
        <w:rPr>
          <w:rFonts w:cs="Times New Roman"/>
          <w:i/>
          <w:iCs/>
          <w:noProof/>
        </w:rPr>
        <w:t>21</w:t>
      </w:r>
      <w:r w:rsidRPr="008A79EB">
        <w:rPr>
          <w:rFonts w:cs="Times New Roman"/>
          <w:noProof/>
        </w:rPr>
        <w:t>, 309–314.</w:t>
      </w:r>
    </w:p>
    <w:p w14:paraId="45E1E924"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Liu, K., Sibille, J., and Dragoi, G. (2018). Generative Predictive Codes by Multiplexed Hippocampal Neuronal Tuplets. Neuron </w:t>
      </w:r>
      <w:r w:rsidRPr="008A79EB">
        <w:rPr>
          <w:rFonts w:cs="Times New Roman"/>
          <w:i/>
          <w:iCs/>
          <w:noProof/>
        </w:rPr>
        <w:t>99</w:t>
      </w:r>
      <w:r w:rsidRPr="008A79EB">
        <w:rPr>
          <w:rFonts w:cs="Times New Roman"/>
          <w:noProof/>
        </w:rPr>
        <w:t>, 1329–1341.e6.</w:t>
      </w:r>
    </w:p>
    <w:p w14:paraId="06B9E1D3"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Liu, X., Ramirez, S., Pang, P.T., Puryear, C.B., Govindarajan, A., Deisseroth, K., and Tonegawa, S. (2012). Optogenetic stimulation of a hippocampal engram activates fear memory recall. Nature </w:t>
      </w:r>
      <w:r w:rsidRPr="008A79EB">
        <w:rPr>
          <w:rFonts w:cs="Times New Roman"/>
          <w:i/>
          <w:iCs/>
          <w:noProof/>
        </w:rPr>
        <w:t>484</w:t>
      </w:r>
      <w:r w:rsidRPr="008A79EB">
        <w:rPr>
          <w:rFonts w:cs="Times New Roman"/>
          <w:noProof/>
        </w:rPr>
        <w:t>, 381–385.</w:t>
      </w:r>
    </w:p>
    <w:p w14:paraId="241903A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Llorens-Martín, M., Jurado-Arjona, J., Avila, J., and Hernández, F. (2015). Novel connection between newborn granule neurons and the hippocampal CA2 field. Exp. Neurol. </w:t>
      </w:r>
      <w:r w:rsidRPr="008A79EB">
        <w:rPr>
          <w:rFonts w:cs="Times New Roman"/>
          <w:i/>
          <w:iCs/>
          <w:noProof/>
        </w:rPr>
        <w:t>263</w:t>
      </w:r>
      <w:r w:rsidRPr="008A79EB">
        <w:rPr>
          <w:rFonts w:cs="Times New Roman"/>
          <w:noProof/>
        </w:rPr>
        <w:t>, 285–292.</w:t>
      </w:r>
    </w:p>
    <w:p w14:paraId="6EAE6A7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Lopez de Armentia, M., Jancic, D., Olivares, R., Alarcon, J.M., Kandel, E.R., and Barco, A. (2007). cAMP Response Element-Binding Protein-Mediated Gene Expression Increases the Intrinsic Excitability of CA1 Pyramidal Neurons. J. Neurosci. </w:t>
      </w:r>
      <w:r w:rsidRPr="008A79EB">
        <w:rPr>
          <w:rFonts w:cs="Times New Roman"/>
          <w:i/>
          <w:iCs/>
          <w:noProof/>
        </w:rPr>
        <w:t>27</w:t>
      </w:r>
      <w:r w:rsidRPr="008A79EB">
        <w:rPr>
          <w:rFonts w:cs="Times New Roman"/>
          <w:noProof/>
        </w:rPr>
        <w:t>, 13909–13918.</w:t>
      </w:r>
    </w:p>
    <w:p w14:paraId="34368183"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Lorente de Nó, R. (1934). Studies on the structure of the cerebral cortex. II. Continuation of the study of the ammonic system. J. Für Psychol. Und Neurol.</w:t>
      </w:r>
    </w:p>
    <w:p w14:paraId="2A136039"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Louie, K., and Wilson, M.A. (2001). Temporally Structured Replay of Awake Hippocampal Ensemble Activity during Rapid Eye Movement Sleep. Neuron </w:t>
      </w:r>
      <w:r w:rsidRPr="008A79EB">
        <w:rPr>
          <w:rFonts w:cs="Times New Roman"/>
          <w:i/>
          <w:iCs/>
          <w:noProof/>
        </w:rPr>
        <w:t>29</w:t>
      </w:r>
      <w:r w:rsidRPr="008A79EB">
        <w:rPr>
          <w:rFonts w:cs="Times New Roman"/>
          <w:noProof/>
        </w:rPr>
        <w:t>, 145–156.</w:t>
      </w:r>
    </w:p>
    <w:p w14:paraId="445F382F"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acDonald, C.J., Lepage, K.Q., Eden, U.T., and Eichenbaum, H. (2011). Hippocampal “time cells” bridge the gap in memory for discontiguous events. Neuron </w:t>
      </w:r>
      <w:r w:rsidRPr="008A79EB">
        <w:rPr>
          <w:rFonts w:cs="Times New Roman"/>
          <w:i/>
          <w:iCs/>
          <w:noProof/>
        </w:rPr>
        <w:t>71</w:t>
      </w:r>
      <w:r w:rsidRPr="008A79EB">
        <w:rPr>
          <w:rFonts w:cs="Times New Roman"/>
          <w:noProof/>
        </w:rPr>
        <w:t>, 737–749.</w:t>
      </w:r>
    </w:p>
    <w:p w14:paraId="13FB35DF"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acDonald, C.J., Carrow, S., Place, R., and Eichenbaum, H. (2013). Distinct hippocampal time cell sequences represent odor memories in immobilized rats. J. Neurosci. </w:t>
      </w:r>
      <w:r w:rsidRPr="008A79EB">
        <w:rPr>
          <w:rFonts w:cs="Times New Roman"/>
          <w:i/>
          <w:iCs/>
          <w:noProof/>
        </w:rPr>
        <w:t>33</w:t>
      </w:r>
      <w:r w:rsidRPr="008A79EB">
        <w:rPr>
          <w:rFonts w:cs="Times New Roman"/>
          <w:noProof/>
        </w:rPr>
        <w:t>, 14607–14616.</w:t>
      </w:r>
    </w:p>
    <w:p w14:paraId="274E7AD7"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agee, J.C., and Johnston, D. (1997). A synaptically controlled, associative signal for Hebbian plasticity in hippocampal neurons. Science </w:t>
      </w:r>
      <w:r w:rsidRPr="008A79EB">
        <w:rPr>
          <w:rFonts w:cs="Times New Roman"/>
          <w:i/>
          <w:iCs/>
          <w:noProof/>
        </w:rPr>
        <w:t>275</w:t>
      </w:r>
      <w:r w:rsidRPr="008A79EB">
        <w:rPr>
          <w:rFonts w:cs="Times New Roman"/>
          <w:noProof/>
        </w:rPr>
        <w:t>, 209–213.</w:t>
      </w:r>
    </w:p>
    <w:p w14:paraId="08CB40E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ankin, E.A., Sparks, F.T., Slayyeh, B., Sutherland, R.J., Leutgeb, S., and Leutgeb, J.K. (2012). Neuronal code for extended time in the hippocampus. Proc. Natl. Acad. Sci. U. S. A. </w:t>
      </w:r>
      <w:r w:rsidRPr="008A79EB">
        <w:rPr>
          <w:rFonts w:cs="Times New Roman"/>
          <w:i/>
          <w:iCs/>
          <w:noProof/>
        </w:rPr>
        <w:t>109</w:t>
      </w:r>
      <w:r w:rsidRPr="008A79EB">
        <w:rPr>
          <w:rFonts w:cs="Times New Roman"/>
          <w:noProof/>
        </w:rPr>
        <w:t>, 19462–19467.</w:t>
      </w:r>
    </w:p>
    <w:p w14:paraId="7884C91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ankin, E.A., Diehl, G.W., Sparks, F.T., Leutgeb, S., and Leutgeb, J.K. (2015). Hippocampal CA2 Activity Patterns Change over Time to a Larger Extent than between Spatial Contexts. Neuron </w:t>
      </w:r>
      <w:r w:rsidRPr="008A79EB">
        <w:rPr>
          <w:rFonts w:cs="Times New Roman"/>
          <w:i/>
          <w:iCs/>
          <w:noProof/>
        </w:rPr>
        <w:t>85</w:t>
      </w:r>
      <w:r w:rsidRPr="008A79EB">
        <w:rPr>
          <w:rFonts w:cs="Times New Roman"/>
          <w:noProof/>
        </w:rPr>
        <w:t>, 190–201.</w:t>
      </w:r>
    </w:p>
    <w:p w14:paraId="19241B0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anns, J.R., and Eichenbaum, H. (2006). Evolution of declarative memory. Hippocampus </w:t>
      </w:r>
      <w:r w:rsidRPr="008A79EB">
        <w:rPr>
          <w:rFonts w:cs="Times New Roman"/>
          <w:i/>
          <w:iCs/>
          <w:noProof/>
        </w:rPr>
        <w:t>16</w:t>
      </w:r>
      <w:r w:rsidRPr="008A79EB">
        <w:rPr>
          <w:rFonts w:cs="Times New Roman"/>
          <w:noProof/>
        </w:rPr>
        <w:t>, 795–808.</w:t>
      </w:r>
    </w:p>
    <w:p w14:paraId="192EA08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anns, J.R., Howard, M.W., and Eichenbaum, H. (2007). Gradual changes in hippocampal activity support remembering the order of events. Neuron </w:t>
      </w:r>
      <w:r w:rsidRPr="008A79EB">
        <w:rPr>
          <w:rFonts w:cs="Times New Roman"/>
          <w:i/>
          <w:iCs/>
          <w:noProof/>
        </w:rPr>
        <w:t>56</w:t>
      </w:r>
      <w:r w:rsidRPr="008A79EB">
        <w:rPr>
          <w:rFonts w:cs="Times New Roman"/>
          <w:noProof/>
        </w:rPr>
        <w:t>, 530–540.</w:t>
      </w:r>
    </w:p>
    <w:p w14:paraId="2CD06C73"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aren, S. (2001). Neurobiology of Pavlovian Fear Conditioning. Annu. Rev. Neurosci. </w:t>
      </w:r>
      <w:r w:rsidRPr="008A79EB">
        <w:rPr>
          <w:rFonts w:cs="Times New Roman"/>
          <w:i/>
          <w:iCs/>
          <w:noProof/>
        </w:rPr>
        <w:t>24</w:t>
      </w:r>
      <w:r w:rsidRPr="008A79EB">
        <w:rPr>
          <w:rFonts w:cs="Times New Roman"/>
          <w:noProof/>
        </w:rPr>
        <w:t>, 897–931.</w:t>
      </w:r>
    </w:p>
    <w:p w14:paraId="52DD4DB8"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Mau, W., Sullivan, D.W., Kinsky, N.R., Hasselmo, M.E., Howard, M.W., and Eichenbaum, H. (2018). The Same Hippocampal CA1 Population Simultaneously Codes Temporal Information over Multiple Timescales. Curr. Biol.</w:t>
      </w:r>
    </w:p>
    <w:p w14:paraId="0EFB72C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cClelland, J.L., McNaughton, B.L., and O’Reilly, R.C. (1995). Why There Are Complementary Learning Systems in the Hippocampus and Neocortex: Insights From the Successes and Failures of Connectionist Models of Learning and Memory. Psychol. Rev. </w:t>
      </w:r>
      <w:r w:rsidRPr="008A79EB">
        <w:rPr>
          <w:rFonts w:cs="Times New Roman"/>
          <w:i/>
          <w:iCs/>
          <w:noProof/>
        </w:rPr>
        <w:t>102</w:t>
      </w:r>
      <w:r w:rsidRPr="008A79EB">
        <w:rPr>
          <w:rFonts w:cs="Times New Roman"/>
          <w:noProof/>
        </w:rPr>
        <w:t>, 419–457.</w:t>
      </w:r>
    </w:p>
    <w:p w14:paraId="5F6FC59D"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cDonald, A.J. (1982). Neurons of the lateral and basolateral amygdaloid nuclei: A golgi study in the rat. J. Comp. Neurol. </w:t>
      </w:r>
      <w:r w:rsidRPr="008A79EB">
        <w:rPr>
          <w:rFonts w:cs="Times New Roman"/>
          <w:i/>
          <w:iCs/>
          <w:noProof/>
        </w:rPr>
        <w:t>212</w:t>
      </w:r>
      <w:r w:rsidRPr="008A79EB">
        <w:rPr>
          <w:rFonts w:cs="Times New Roman"/>
          <w:noProof/>
        </w:rPr>
        <w:t>, 293–312.</w:t>
      </w:r>
    </w:p>
    <w:p w14:paraId="5DFCF924"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cDonald, A.J. (1985). Immunohistochemical identification of gamma-aminobutyric acid-containing neurons in the rat basolateral amygdala. Neurosci. Lett. </w:t>
      </w:r>
      <w:r w:rsidRPr="008A79EB">
        <w:rPr>
          <w:rFonts w:cs="Times New Roman"/>
          <w:i/>
          <w:iCs/>
          <w:noProof/>
        </w:rPr>
        <w:t>53</w:t>
      </w:r>
      <w:r w:rsidRPr="008A79EB">
        <w:rPr>
          <w:rFonts w:cs="Times New Roman"/>
          <w:noProof/>
        </w:rPr>
        <w:t>, 203–207.</w:t>
      </w:r>
    </w:p>
    <w:p w14:paraId="4CEEC380"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cDonald, A.J. (1991). Organization of amygdaloid projections to the prefrontal cortex and associated striatum in the rat. Neuroscience </w:t>
      </w:r>
      <w:r w:rsidRPr="008A79EB">
        <w:rPr>
          <w:rFonts w:cs="Times New Roman"/>
          <w:i/>
          <w:iCs/>
          <w:noProof/>
        </w:rPr>
        <w:t>44</w:t>
      </w:r>
      <w:r w:rsidRPr="008A79EB">
        <w:rPr>
          <w:rFonts w:cs="Times New Roman"/>
          <w:noProof/>
        </w:rPr>
        <w:t>, 1–14.</w:t>
      </w:r>
    </w:p>
    <w:p w14:paraId="7ECEF524"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cDonald, A.J., Mascagni, F., and Guo, L. (1996). Projections of the medial and lateral prefrontal cortices to the amygdala: a Phaseolus vulgaris leucoagglutinin study in the rat. Neuroscience </w:t>
      </w:r>
      <w:r w:rsidRPr="008A79EB">
        <w:rPr>
          <w:rFonts w:cs="Times New Roman"/>
          <w:i/>
          <w:iCs/>
          <w:noProof/>
        </w:rPr>
        <w:t>71</w:t>
      </w:r>
      <w:r w:rsidRPr="008A79EB">
        <w:rPr>
          <w:rFonts w:cs="Times New Roman"/>
          <w:noProof/>
        </w:rPr>
        <w:t>, 55–75.</w:t>
      </w:r>
    </w:p>
    <w:p w14:paraId="649F58A4"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cKenzie, S., and Eichenbaum, H. (2011). Consolidation and Reconsolidation: Two Lives of Memories? Neuron </w:t>
      </w:r>
      <w:r w:rsidRPr="008A79EB">
        <w:rPr>
          <w:rFonts w:cs="Times New Roman"/>
          <w:i/>
          <w:iCs/>
          <w:noProof/>
        </w:rPr>
        <w:t>71</w:t>
      </w:r>
      <w:r w:rsidRPr="008A79EB">
        <w:rPr>
          <w:rFonts w:cs="Times New Roman"/>
          <w:noProof/>
        </w:rPr>
        <w:t>, 224–233.</w:t>
      </w:r>
    </w:p>
    <w:p w14:paraId="5018817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cKenzie, S., Robinson, N.T.M., Herrera, L., Churchill, J.C., and Eichenbaum, H. (2013). Learning causes reorganization of neuronal firing patterns to represent related experiences within a hippocampal schema. J. Neurosci. </w:t>
      </w:r>
      <w:r w:rsidRPr="008A79EB">
        <w:rPr>
          <w:rFonts w:cs="Times New Roman"/>
          <w:i/>
          <w:iCs/>
          <w:noProof/>
        </w:rPr>
        <w:t>33</w:t>
      </w:r>
      <w:r w:rsidRPr="008A79EB">
        <w:rPr>
          <w:rFonts w:cs="Times New Roman"/>
          <w:noProof/>
        </w:rPr>
        <w:t>, 10243–10256.</w:t>
      </w:r>
    </w:p>
    <w:p w14:paraId="572A9B2D"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cKenzie, S., Frank, A.J., Kinsky, N.R., Porter, B., Rivière, P.D., and Eichenbaum, H. (2014). Hippocampal representation of related and opposing memories develop within distinct, hierarchically organized neural schemas. Neuron </w:t>
      </w:r>
      <w:r w:rsidRPr="008A79EB">
        <w:rPr>
          <w:rFonts w:cs="Times New Roman"/>
          <w:i/>
          <w:iCs/>
          <w:noProof/>
        </w:rPr>
        <w:t>83</w:t>
      </w:r>
      <w:r w:rsidRPr="008A79EB">
        <w:rPr>
          <w:rFonts w:cs="Times New Roman"/>
          <w:noProof/>
        </w:rPr>
        <w:t>, 202–215.</w:t>
      </w:r>
    </w:p>
    <w:p w14:paraId="188FDFFF"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cKenzie, S., Keene, C.S., Farovik, A., Bladon, J., Place, R., Komorowski, R., and Eichenbaum, H. (2016). Representation of memories in the cortical–hippocampal system: Results from the application of population similarity analyses. Neurobiol. Learn. Mem. </w:t>
      </w:r>
      <w:r w:rsidRPr="008A79EB">
        <w:rPr>
          <w:rFonts w:cs="Times New Roman"/>
          <w:i/>
          <w:iCs/>
          <w:noProof/>
        </w:rPr>
        <w:t>134</w:t>
      </w:r>
      <w:r w:rsidRPr="008A79EB">
        <w:rPr>
          <w:rFonts w:cs="Times New Roman"/>
          <w:noProof/>
        </w:rPr>
        <w:t>, 178–191.</w:t>
      </w:r>
    </w:p>
    <w:p w14:paraId="6290FA86"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cNamara, C.G., Tejero-Cantero, Á., Trouche, S., Campo-Urriza, N., and Dupret, D. (2014). Dopaminergic neurons promote hippocampal reactivation and spatial memory persistence. Nat. Neurosci. </w:t>
      </w:r>
      <w:r w:rsidRPr="008A79EB">
        <w:rPr>
          <w:rFonts w:cs="Times New Roman"/>
          <w:i/>
          <w:iCs/>
          <w:noProof/>
        </w:rPr>
        <w:t>17</w:t>
      </w:r>
      <w:r w:rsidRPr="008A79EB">
        <w:rPr>
          <w:rFonts w:cs="Times New Roman"/>
          <w:noProof/>
        </w:rPr>
        <w:t>, 1658–1660.</w:t>
      </w:r>
    </w:p>
    <w:p w14:paraId="6EE7CC0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cNaughton, B.L., and Morris, R.G.M. (1987). Hippocampal synaptic enhancement and information storage within a distributed memory system. Trends Neurosci. </w:t>
      </w:r>
      <w:r w:rsidRPr="008A79EB">
        <w:rPr>
          <w:rFonts w:cs="Times New Roman"/>
          <w:i/>
          <w:iCs/>
          <w:noProof/>
        </w:rPr>
        <w:t>10</w:t>
      </w:r>
      <w:r w:rsidRPr="008A79EB">
        <w:rPr>
          <w:rFonts w:cs="Times New Roman"/>
          <w:noProof/>
        </w:rPr>
        <w:t>, 408–415.</w:t>
      </w:r>
    </w:p>
    <w:p w14:paraId="4D8C2C1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ehta, M.R., Lee, A.K., and Wilson, M.A. (2002). Role of experience and oscillations in transforming a rate code into a temporal code. Nature </w:t>
      </w:r>
      <w:r w:rsidRPr="008A79EB">
        <w:rPr>
          <w:rFonts w:cs="Times New Roman"/>
          <w:i/>
          <w:iCs/>
          <w:noProof/>
        </w:rPr>
        <w:t>417</w:t>
      </w:r>
      <w:r w:rsidRPr="008A79EB">
        <w:rPr>
          <w:rFonts w:cs="Times New Roman"/>
          <w:noProof/>
        </w:rPr>
        <w:t>, 741–746.</w:t>
      </w:r>
    </w:p>
    <w:p w14:paraId="15839977"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iao, C., Cao, Q., Ito, H.T., Yamahachi, H., Witter, M.P., Moser, M.-B., and Moser, E.I. (2015). Hippocampal Remapping after Partial Inactivation of the Medial Entorhinal Cortex. Neuron </w:t>
      </w:r>
      <w:r w:rsidRPr="008A79EB">
        <w:rPr>
          <w:rFonts w:cs="Times New Roman"/>
          <w:i/>
          <w:iCs/>
          <w:noProof/>
        </w:rPr>
        <w:t>88</w:t>
      </w:r>
      <w:r w:rsidRPr="008A79EB">
        <w:rPr>
          <w:rFonts w:cs="Times New Roman"/>
          <w:noProof/>
        </w:rPr>
        <w:t>, 590–603.</w:t>
      </w:r>
    </w:p>
    <w:p w14:paraId="74A3256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iddleton, S.J., and McHugh, T.J. (2016). Silencing CA3 disrupts temporal coding in the CA1 ensemble. Nat. Neurosci. </w:t>
      </w:r>
      <w:r w:rsidRPr="008A79EB">
        <w:rPr>
          <w:rFonts w:cs="Times New Roman"/>
          <w:i/>
          <w:iCs/>
          <w:noProof/>
        </w:rPr>
        <w:t>19</w:t>
      </w:r>
      <w:r w:rsidRPr="008A79EB">
        <w:rPr>
          <w:rFonts w:cs="Times New Roman"/>
          <w:noProof/>
        </w:rPr>
        <w:t>, 945–951.</w:t>
      </w:r>
    </w:p>
    <w:p w14:paraId="31DF8D1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ilstein, A.D., Bloss, E.B., Apostolides, P.F., Vaidya, S.P., Dilly, G.A., Zemelman, B.V., and Magee, J.C. (2015). Inhibitory Gating of Input Comparison in the CA1 Microcircuit. Neuron </w:t>
      </w:r>
      <w:r w:rsidRPr="008A79EB">
        <w:rPr>
          <w:rFonts w:cs="Times New Roman"/>
          <w:i/>
          <w:iCs/>
          <w:noProof/>
        </w:rPr>
        <w:t>87</w:t>
      </w:r>
      <w:r w:rsidRPr="008A79EB">
        <w:rPr>
          <w:rFonts w:cs="Times New Roman"/>
          <w:noProof/>
        </w:rPr>
        <w:t>, 1274–1289.</w:t>
      </w:r>
    </w:p>
    <w:p w14:paraId="68351BC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ishra, R.K., Kim, S., Guzman, S.J., and Jonas, P. (2016). Symmetric spike timing-dependent plasticity at CA3–CA3 synapses optimizes storage and recall in autoassociative networks. Nat. Commun. </w:t>
      </w:r>
      <w:r w:rsidRPr="008A79EB">
        <w:rPr>
          <w:rFonts w:cs="Times New Roman"/>
          <w:i/>
          <w:iCs/>
          <w:noProof/>
        </w:rPr>
        <w:t>7</w:t>
      </w:r>
      <w:r w:rsidRPr="008A79EB">
        <w:rPr>
          <w:rFonts w:cs="Times New Roman"/>
          <w:noProof/>
        </w:rPr>
        <w:t>, 11552.</w:t>
      </w:r>
    </w:p>
    <w:p w14:paraId="58785CE4"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odi, M.N., Dhawale, A.K., and Bhalla, U.S. (2014). CA1 cell activity sequences emerge after reorganization of network correlation structure during associative learning. Elife </w:t>
      </w:r>
      <w:r w:rsidRPr="008A79EB">
        <w:rPr>
          <w:rFonts w:cs="Times New Roman"/>
          <w:i/>
          <w:iCs/>
          <w:noProof/>
        </w:rPr>
        <w:t>3</w:t>
      </w:r>
      <w:r w:rsidRPr="008A79EB">
        <w:rPr>
          <w:rFonts w:cs="Times New Roman"/>
          <w:noProof/>
        </w:rPr>
        <w:t>, e01982.</w:t>
      </w:r>
    </w:p>
    <w:p w14:paraId="1C90735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orton, N.W., Sherrill, K.R., and Preston, A.R. (2017). Memory integration constructs maps of space, time, and concepts. Curr. Opin. Behav. Sci. </w:t>
      </w:r>
      <w:r w:rsidRPr="008A79EB">
        <w:rPr>
          <w:rFonts w:cs="Times New Roman"/>
          <w:i/>
          <w:iCs/>
          <w:noProof/>
        </w:rPr>
        <w:t>17</w:t>
      </w:r>
      <w:r w:rsidRPr="008A79EB">
        <w:rPr>
          <w:rFonts w:cs="Times New Roman"/>
          <w:noProof/>
        </w:rPr>
        <w:t>, 161–168.</w:t>
      </w:r>
    </w:p>
    <w:p w14:paraId="6CA69D23"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oser, E.I., Kropff, E., and Moser, M.-B. (2008). Place Cells, Grid Cells, and the Brain’s Spatial Representation System. Annu. Rev. Neurosci. </w:t>
      </w:r>
      <w:r w:rsidRPr="008A79EB">
        <w:rPr>
          <w:rFonts w:cs="Times New Roman"/>
          <w:i/>
          <w:iCs/>
          <w:noProof/>
        </w:rPr>
        <w:t>31</w:t>
      </w:r>
      <w:r w:rsidRPr="008A79EB">
        <w:rPr>
          <w:rFonts w:cs="Times New Roman"/>
          <w:noProof/>
        </w:rPr>
        <w:t>, 69–89.</w:t>
      </w:r>
    </w:p>
    <w:p w14:paraId="4EE72633"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ou, X., and Ji, D. (2016). Social observation enhances cross-environment activation of hippocampal place cell patterns. Elife </w:t>
      </w:r>
      <w:r w:rsidRPr="008A79EB">
        <w:rPr>
          <w:rFonts w:cs="Times New Roman"/>
          <w:i/>
          <w:iCs/>
          <w:noProof/>
        </w:rPr>
        <w:t>5</w:t>
      </w:r>
      <w:r w:rsidRPr="008A79EB">
        <w:rPr>
          <w:rFonts w:cs="Times New Roman"/>
          <w:noProof/>
        </w:rPr>
        <w:t>.</w:t>
      </w:r>
    </w:p>
    <w:p w14:paraId="14B14E5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ukamel, E.A., Nimmerjahn, A., and Schnitzer, M.J. (2009). Automated analysis of cellular signals from large-scale calcium imaging data. Neuron </w:t>
      </w:r>
      <w:r w:rsidRPr="008A79EB">
        <w:rPr>
          <w:rFonts w:cs="Times New Roman"/>
          <w:i/>
          <w:iCs/>
          <w:noProof/>
        </w:rPr>
        <w:t>63</w:t>
      </w:r>
      <w:r w:rsidRPr="008A79EB">
        <w:rPr>
          <w:rFonts w:cs="Times New Roman"/>
          <w:noProof/>
        </w:rPr>
        <w:t>, 747–760.</w:t>
      </w:r>
    </w:p>
    <w:p w14:paraId="7116407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uller, R.U., Kubie, J.L., and Ranck, J.B. (1987a). Spatial firing patterns of hippocampal complex-spike cells in a fixed environment. J. Neurosci. </w:t>
      </w:r>
      <w:r w:rsidRPr="008A79EB">
        <w:rPr>
          <w:rFonts w:cs="Times New Roman"/>
          <w:i/>
          <w:iCs/>
          <w:noProof/>
        </w:rPr>
        <w:t>7</w:t>
      </w:r>
      <w:r w:rsidRPr="008A79EB">
        <w:rPr>
          <w:rFonts w:cs="Times New Roman"/>
          <w:noProof/>
        </w:rPr>
        <w:t>, 1935–1950.</w:t>
      </w:r>
    </w:p>
    <w:p w14:paraId="7DB3A9D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Muller, R.U., Kubie, J.L., Hirase, H., Leinekugel, X., Dragoi, G., and Buzsáki, G. (1987b). The effects of changes in the environment on the spatial firing of hippocampal complex-spike cells. J. Neurosci. </w:t>
      </w:r>
      <w:r w:rsidRPr="008A79EB">
        <w:rPr>
          <w:rFonts w:cs="Times New Roman"/>
          <w:i/>
          <w:iCs/>
          <w:noProof/>
        </w:rPr>
        <w:t>7</w:t>
      </w:r>
      <w:r w:rsidRPr="008A79EB">
        <w:rPr>
          <w:rFonts w:cs="Times New Roman"/>
          <w:noProof/>
        </w:rPr>
        <w:t>, 1951–1968.</w:t>
      </w:r>
    </w:p>
    <w:p w14:paraId="70874EC8"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Nabavi, S., Fox, R., Proulx, C.D., Lin, J.Y., Tsien, R.Y., and Malinow, R. (2014). Engineering a memory with LTD and LTP. Nature </w:t>
      </w:r>
      <w:r w:rsidRPr="008A79EB">
        <w:rPr>
          <w:rFonts w:cs="Times New Roman"/>
          <w:i/>
          <w:iCs/>
          <w:noProof/>
        </w:rPr>
        <w:t>511</w:t>
      </w:r>
      <w:r w:rsidRPr="008A79EB">
        <w:rPr>
          <w:rFonts w:cs="Times New Roman"/>
          <w:noProof/>
        </w:rPr>
        <w:t>, 348–352.</w:t>
      </w:r>
    </w:p>
    <w:p w14:paraId="11E638F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Nádasdy, Z., Hirase, H., Czurkó, A., Csicsvari, J., and Buzsáki, G. (1999). Replay and time compression of recurring spike sequences in the hippocampus. J. Neurosci. </w:t>
      </w:r>
      <w:r w:rsidRPr="008A79EB">
        <w:rPr>
          <w:rFonts w:cs="Times New Roman"/>
          <w:i/>
          <w:iCs/>
          <w:noProof/>
        </w:rPr>
        <w:t>19</w:t>
      </w:r>
      <w:r w:rsidRPr="008A79EB">
        <w:rPr>
          <w:rFonts w:cs="Times New Roman"/>
          <w:noProof/>
        </w:rPr>
        <w:t>, 9497–9507.</w:t>
      </w:r>
    </w:p>
    <w:p w14:paraId="4824C56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Nadel, L., and Moscovitch, M. (1997). Memory consolidation, retrograde amnesia and the hippocampal complex. Curr. Opin. Neurobiol. </w:t>
      </w:r>
      <w:r w:rsidRPr="008A79EB">
        <w:rPr>
          <w:rFonts w:cs="Times New Roman"/>
          <w:i/>
          <w:iCs/>
          <w:noProof/>
        </w:rPr>
        <w:t>7</w:t>
      </w:r>
      <w:r w:rsidRPr="008A79EB">
        <w:rPr>
          <w:rFonts w:cs="Times New Roman"/>
          <w:noProof/>
        </w:rPr>
        <w:t>, 217–227.</w:t>
      </w:r>
    </w:p>
    <w:p w14:paraId="45B6FB68"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Naya, Y., and Suzuki, W.A. (2011). Integrating What and When Across the Primate Medial Temporal Lobe. Science (80-. ). </w:t>
      </w:r>
      <w:r w:rsidRPr="008A79EB">
        <w:rPr>
          <w:rFonts w:cs="Times New Roman"/>
          <w:i/>
          <w:iCs/>
          <w:noProof/>
        </w:rPr>
        <w:t>333</w:t>
      </w:r>
      <w:r w:rsidRPr="008A79EB">
        <w:rPr>
          <w:rFonts w:cs="Times New Roman"/>
          <w:noProof/>
        </w:rPr>
        <w:t>, 773–776.</w:t>
      </w:r>
    </w:p>
    <w:p w14:paraId="17D7949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Neunuebel, J.P., and Knierim, J.J. (2014). CA3 Retrieves Coherent Representations from Degraded Input: Direct Evidence for CA3 Pattern Completion and Dentate Gyrus Pattern Separation. Neuron </w:t>
      </w:r>
      <w:r w:rsidRPr="008A79EB">
        <w:rPr>
          <w:rFonts w:cs="Times New Roman"/>
          <w:i/>
          <w:iCs/>
          <w:noProof/>
        </w:rPr>
        <w:t>81</w:t>
      </w:r>
      <w:r w:rsidRPr="008A79EB">
        <w:rPr>
          <w:rFonts w:cs="Times New Roman"/>
          <w:noProof/>
        </w:rPr>
        <w:t>, 416–427.</w:t>
      </w:r>
    </w:p>
    <w:p w14:paraId="446BDCC3"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Nielson, D.M., Smith, T.A., Sreekumar, V., Dennis, S., and Sederberg, P.B. (2015). Human hippocampus represents space and time during retrieval of real-world memories. Proc. Natl. Acad. Sci. </w:t>
      </w:r>
      <w:r w:rsidRPr="008A79EB">
        <w:rPr>
          <w:rFonts w:cs="Times New Roman"/>
          <w:i/>
          <w:iCs/>
          <w:noProof/>
        </w:rPr>
        <w:t>112</w:t>
      </w:r>
      <w:r w:rsidRPr="008A79EB">
        <w:rPr>
          <w:rFonts w:cs="Times New Roman"/>
          <w:noProof/>
        </w:rPr>
        <w:t>, 11078–11083.</w:t>
      </w:r>
    </w:p>
    <w:p w14:paraId="79010D5D"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O’Keefe, J., and Nadel, L. (1978). The hippocampus as a cognitive map (Clarendon Press).</w:t>
      </w:r>
    </w:p>
    <w:p w14:paraId="386A9189"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O’Keefe, J., and Recce, M.L. (1993). Phase relationship between hippocampal place units and the EEG theta rhythm. Hippocampus </w:t>
      </w:r>
      <w:r w:rsidRPr="008A79EB">
        <w:rPr>
          <w:rFonts w:cs="Times New Roman"/>
          <w:i/>
          <w:iCs/>
          <w:noProof/>
        </w:rPr>
        <w:t>3</w:t>
      </w:r>
      <w:r w:rsidRPr="008A79EB">
        <w:rPr>
          <w:rFonts w:cs="Times New Roman"/>
          <w:noProof/>
        </w:rPr>
        <w:t>, 317–330.</w:t>
      </w:r>
    </w:p>
    <w:p w14:paraId="6B5E0C3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O’Keefe, J., and Speakman, A. (1987). Single unit activity in the rat hippocampus during a spatial memory task. Exp. Brain Res. </w:t>
      </w:r>
      <w:r w:rsidRPr="008A79EB">
        <w:rPr>
          <w:rFonts w:cs="Times New Roman"/>
          <w:i/>
          <w:iCs/>
          <w:noProof/>
        </w:rPr>
        <w:t>68</w:t>
      </w:r>
      <w:r w:rsidRPr="008A79EB">
        <w:rPr>
          <w:rFonts w:cs="Times New Roman"/>
          <w:noProof/>
        </w:rPr>
        <w:t>, 1–27.</w:t>
      </w:r>
    </w:p>
    <w:p w14:paraId="12074C7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O’Keefe, J.M., and Dostrovsky, J.O. (1971). The hippocampus as a spatial map. Preliminary evidence from unit activity in the freely-moving rat. Brain Res. </w:t>
      </w:r>
      <w:r w:rsidRPr="008A79EB">
        <w:rPr>
          <w:rFonts w:cs="Times New Roman"/>
          <w:i/>
          <w:iCs/>
          <w:noProof/>
        </w:rPr>
        <w:t>34</w:t>
      </w:r>
      <w:r w:rsidRPr="008A79EB">
        <w:rPr>
          <w:rFonts w:cs="Times New Roman"/>
          <w:noProof/>
        </w:rPr>
        <w:t>, 171–175.</w:t>
      </w:r>
    </w:p>
    <w:p w14:paraId="3D0DF50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O’Neill, J., Senior, T.J., Allen, K., Huxter, J.R., and Csicsvari, J. (2008). Reactivation of experience-dependent cell assembly patterns in the hippocampus. Nat. Neurosci. </w:t>
      </w:r>
      <w:r w:rsidRPr="008A79EB">
        <w:rPr>
          <w:rFonts w:cs="Times New Roman"/>
          <w:i/>
          <w:iCs/>
          <w:noProof/>
        </w:rPr>
        <w:t>11</w:t>
      </w:r>
      <w:r w:rsidRPr="008A79EB">
        <w:rPr>
          <w:rFonts w:cs="Times New Roman"/>
          <w:noProof/>
        </w:rPr>
        <w:t>, 209–215.</w:t>
      </w:r>
    </w:p>
    <w:p w14:paraId="5B7D1DE6"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Ohkawa, N., Saitoh, Y., Suzuki, A., Tsujimura, S., Murayama, E., Kosugi, S., Nishizono, H., Matsuo, M., Takahashi, Y., Nagase, M., et al. (2015). Artificial Association of Pre-stored Information to Generate a Qualitatively New Memory. Cell Rep. </w:t>
      </w:r>
      <w:r w:rsidRPr="008A79EB">
        <w:rPr>
          <w:rFonts w:cs="Times New Roman"/>
          <w:i/>
          <w:iCs/>
          <w:noProof/>
        </w:rPr>
        <w:t>11</w:t>
      </w:r>
      <w:r w:rsidRPr="008A79EB">
        <w:rPr>
          <w:rFonts w:cs="Times New Roman"/>
          <w:noProof/>
        </w:rPr>
        <w:t>, 261–269.</w:t>
      </w:r>
    </w:p>
    <w:p w14:paraId="69F0E807"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Oliva, A., Fernández-Ruiz, A., Buzsáki, G., and Berényi, A. (2016). Role of Hippocampal CA2 Region in Triggering Sharp-Wave Ripples. Neuron </w:t>
      </w:r>
      <w:r w:rsidRPr="008A79EB">
        <w:rPr>
          <w:rFonts w:cs="Times New Roman"/>
          <w:i/>
          <w:iCs/>
          <w:noProof/>
        </w:rPr>
        <w:t>91</w:t>
      </w:r>
      <w:r w:rsidRPr="008A79EB">
        <w:rPr>
          <w:rFonts w:cs="Times New Roman"/>
          <w:noProof/>
        </w:rPr>
        <w:t>, 1342–1355.</w:t>
      </w:r>
    </w:p>
    <w:p w14:paraId="5A024ED3"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Omer, D.B., Maimon, S.R., Las, L., and Ulanovsky, N. (2018). Social place-cells in the bat hippocampus. Science (80-. ). </w:t>
      </w:r>
      <w:r w:rsidRPr="008A79EB">
        <w:rPr>
          <w:rFonts w:cs="Times New Roman"/>
          <w:i/>
          <w:iCs/>
          <w:noProof/>
        </w:rPr>
        <w:t>359</w:t>
      </w:r>
      <w:r w:rsidRPr="008A79EB">
        <w:rPr>
          <w:rFonts w:cs="Times New Roman"/>
          <w:noProof/>
        </w:rPr>
        <w:t>, 218–224.</w:t>
      </w:r>
    </w:p>
    <w:p w14:paraId="2596DF47"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Paré, D., Pelletier, J.G., and Collins, D.R. (2002). Amygdala oscillations and the consolidation of emotional memories. Trends Cogn. Sci. </w:t>
      </w:r>
      <w:r w:rsidRPr="008A79EB">
        <w:rPr>
          <w:rFonts w:cs="Times New Roman"/>
          <w:i/>
          <w:iCs/>
          <w:noProof/>
        </w:rPr>
        <w:t>6</w:t>
      </w:r>
      <w:r w:rsidRPr="008A79EB">
        <w:rPr>
          <w:rFonts w:cs="Times New Roman"/>
          <w:noProof/>
        </w:rPr>
        <w:t>.</w:t>
      </w:r>
    </w:p>
    <w:p w14:paraId="28006C7A"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Park, S., Kramer, E.E., Mercaldo, V., Rashid, A.J., Insel, N., Frankland, P.W., and Josselyn, S.A. (2016). Neuronal Allocation to a Hippocampal Engram. Neuropsychopharmacology </w:t>
      </w:r>
      <w:r w:rsidRPr="008A79EB">
        <w:rPr>
          <w:rFonts w:cs="Times New Roman"/>
          <w:i/>
          <w:iCs/>
          <w:noProof/>
        </w:rPr>
        <w:t>41</w:t>
      </w:r>
      <w:r w:rsidRPr="008A79EB">
        <w:rPr>
          <w:rFonts w:cs="Times New Roman"/>
          <w:noProof/>
        </w:rPr>
        <w:t>, 2987–2993.</w:t>
      </w:r>
    </w:p>
    <w:p w14:paraId="334E5B50"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Pastalkova, E., Itskov, V., Amarasingham, A., and Buzsáki, G. (2008). Internally generated cell assembly sequences in the rat hippocampus. Science (80-. ). </w:t>
      </w:r>
      <w:r w:rsidRPr="008A79EB">
        <w:rPr>
          <w:rFonts w:cs="Times New Roman"/>
          <w:i/>
          <w:iCs/>
          <w:noProof/>
        </w:rPr>
        <w:t>321</w:t>
      </w:r>
      <w:r w:rsidRPr="008A79EB">
        <w:rPr>
          <w:rFonts w:cs="Times New Roman"/>
          <w:noProof/>
        </w:rPr>
        <w:t>, 1322–1327.</w:t>
      </w:r>
    </w:p>
    <w:p w14:paraId="6011E17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Penfield, W., and Rasmussen, T. (1950). The cerebral cortex of man; a clinical study of localization of function (Oxford, England: Macmillan).</w:t>
      </w:r>
    </w:p>
    <w:p w14:paraId="29040839"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Pfeiffer, B.E., and Foster, D.J. (2013). Hippocampal place-cell sequences depict future paths to remembered goals. Nature </w:t>
      </w:r>
      <w:r w:rsidRPr="008A79EB">
        <w:rPr>
          <w:rFonts w:cs="Times New Roman"/>
          <w:i/>
          <w:iCs/>
          <w:noProof/>
        </w:rPr>
        <w:t>497</w:t>
      </w:r>
      <w:r w:rsidRPr="008A79EB">
        <w:rPr>
          <w:rFonts w:cs="Times New Roman"/>
          <w:noProof/>
        </w:rPr>
        <w:t>, 74–79.</w:t>
      </w:r>
    </w:p>
    <w:p w14:paraId="1ABC32B3"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Piaget, J. (1952). The origins of intelligence in children. (New York, NY, US: W W Norton &amp; Co).</w:t>
      </w:r>
    </w:p>
    <w:p w14:paraId="40F1B526"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Pignatelli, M., Ryan, T.J., Roy, D.S., Lovett, C., Smith, L.M., Muralidhar, S., and Tonegawa, S. (2019). Engram Cell Excitability State Determines the Efficacy of Memory Retrieval. Neuron </w:t>
      </w:r>
      <w:r w:rsidRPr="008A79EB">
        <w:rPr>
          <w:rFonts w:cs="Times New Roman"/>
          <w:i/>
          <w:iCs/>
          <w:noProof/>
        </w:rPr>
        <w:t>101</w:t>
      </w:r>
      <w:r w:rsidRPr="008A79EB">
        <w:rPr>
          <w:rFonts w:cs="Times New Roman"/>
          <w:noProof/>
        </w:rPr>
        <w:t>, 274–284.e5.</w:t>
      </w:r>
    </w:p>
    <w:p w14:paraId="13BF4E8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Pikkarainen, M., Rönkkö, S., Savander, V., Insausti, R., and Pitkänen, A. (1999). Projections from the lateral, basal, and accessory basal nuclei of the amygdala to the hippocampal formation in rat. J. Comp. Neurol. </w:t>
      </w:r>
      <w:r w:rsidRPr="008A79EB">
        <w:rPr>
          <w:rFonts w:cs="Times New Roman"/>
          <w:i/>
          <w:iCs/>
          <w:noProof/>
        </w:rPr>
        <w:t>403</w:t>
      </w:r>
      <w:r w:rsidRPr="008A79EB">
        <w:rPr>
          <w:rFonts w:cs="Times New Roman"/>
          <w:noProof/>
        </w:rPr>
        <w:t>, 229–260.</w:t>
      </w:r>
    </w:p>
    <w:p w14:paraId="2D34046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Pitkänen, A., Pikkarainen, M., Nurminen, N., and Ylinen, A. (2000). Reciprocal connections between the amygdala and the hippocampal formation, perirhinal cortex, and postrhinal cortex in rat. A review. Ann. N. Y. Acad. Sci. </w:t>
      </w:r>
      <w:r w:rsidRPr="008A79EB">
        <w:rPr>
          <w:rFonts w:cs="Times New Roman"/>
          <w:i/>
          <w:iCs/>
          <w:noProof/>
        </w:rPr>
        <w:t>911</w:t>
      </w:r>
      <w:r w:rsidRPr="008A79EB">
        <w:rPr>
          <w:rFonts w:cs="Times New Roman"/>
          <w:noProof/>
        </w:rPr>
        <w:t>, 369–391.</w:t>
      </w:r>
    </w:p>
    <w:p w14:paraId="3F98E2B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Rainnie, D.G., Mania, I., Mascagni, F., and McDonald, A.J. (2006). Physiological and morphological characterization of parvalbumin-containing interneurons of the rat basolateral amygdala. J. Comp. Neurol. </w:t>
      </w:r>
      <w:r w:rsidRPr="008A79EB">
        <w:rPr>
          <w:rFonts w:cs="Times New Roman"/>
          <w:i/>
          <w:iCs/>
          <w:noProof/>
        </w:rPr>
        <w:t>498</w:t>
      </w:r>
      <w:r w:rsidRPr="008A79EB">
        <w:rPr>
          <w:rFonts w:cs="Times New Roman"/>
          <w:noProof/>
        </w:rPr>
        <w:t>, 142–161.</w:t>
      </w:r>
    </w:p>
    <w:p w14:paraId="673D77E4"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Rajan, K., Harvey, C.D., and Tank, D.W. (2016). Recurrent Network Models of Sequence Generation and Memory.</w:t>
      </w:r>
    </w:p>
    <w:p w14:paraId="3C2D4CA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Rajasethupathy, P., Sankaran, S., Marshel, J.H., Kim, C.K., Ferenczi, E., Lee, S.Y., Berndt, A., Ramakrishnan, C., Jaffe, A., Lo, M., et al. (2015). Projections from neocortex mediate top-down control of memory retrieval. Nature </w:t>
      </w:r>
      <w:r w:rsidRPr="008A79EB">
        <w:rPr>
          <w:rFonts w:cs="Times New Roman"/>
          <w:i/>
          <w:iCs/>
          <w:noProof/>
        </w:rPr>
        <w:t>526</w:t>
      </w:r>
      <w:r w:rsidRPr="008A79EB">
        <w:rPr>
          <w:rFonts w:cs="Times New Roman"/>
          <w:noProof/>
        </w:rPr>
        <w:t>, 653–659.</w:t>
      </w:r>
    </w:p>
    <w:p w14:paraId="30E19E6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Ramirez, S., Liu, X., Lin, P.A., Suh, J., Pignatelli, M., Redondo, R.L., Ryan, T.J., and Tonegawa, S. (2013). Creating a false memory in the hippocampus. Science (80-. ). </w:t>
      </w:r>
      <w:r w:rsidRPr="008A79EB">
        <w:rPr>
          <w:rFonts w:cs="Times New Roman"/>
          <w:i/>
          <w:iCs/>
          <w:noProof/>
        </w:rPr>
        <w:t>341</w:t>
      </w:r>
      <w:r w:rsidRPr="008A79EB">
        <w:rPr>
          <w:rFonts w:cs="Times New Roman"/>
          <w:noProof/>
        </w:rPr>
        <w:t>, 387–391.</w:t>
      </w:r>
    </w:p>
    <w:p w14:paraId="5A875838"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Ramirez, S., Liu, X., MacDonald, C.J., Moffa, A., Zhou, J., Redondo, R.L., and Tonegawa, S. (2015). Activating positive memory engrams suppresses depression-like behaviour. Nature </w:t>
      </w:r>
      <w:r w:rsidRPr="008A79EB">
        <w:rPr>
          <w:rFonts w:cs="Times New Roman"/>
          <w:i/>
          <w:iCs/>
          <w:noProof/>
        </w:rPr>
        <w:t>522</w:t>
      </w:r>
      <w:r w:rsidRPr="008A79EB">
        <w:rPr>
          <w:rFonts w:cs="Times New Roman"/>
          <w:noProof/>
        </w:rPr>
        <w:t>, 335–339.</w:t>
      </w:r>
    </w:p>
    <w:p w14:paraId="15504506"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Ranganath, C., and Hsieh, L.-T. (2016). The hippocampus: a special place for time. Ann. N. Y. Acad. Sci. </w:t>
      </w:r>
      <w:r w:rsidRPr="008A79EB">
        <w:rPr>
          <w:rFonts w:cs="Times New Roman"/>
          <w:i/>
          <w:iCs/>
          <w:noProof/>
        </w:rPr>
        <w:t>1369</w:t>
      </w:r>
      <w:r w:rsidRPr="008A79EB">
        <w:rPr>
          <w:rFonts w:cs="Times New Roman"/>
          <w:noProof/>
        </w:rPr>
        <w:t>, 93–110.</w:t>
      </w:r>
    </w:p>
    <w:p w14:paraId="4374A124"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Rashid, A.J., Yan, C., Mercaldo, V., Hsiang, H.-L.L., Park, S., Cole, C.J., De Cristofaro, A., Yu, J., Ramakrishnan, C., Lee, S.Y., et al. (2016). Competition between engrams influences fear memory formation and recall. Science (80-. ). </w:t>
      </w:r>
      <w:r w:rsidRPr="008A79EB">
        <w:rPr>
          <w:rFonts w:cs="Times New Roman"/>
          <w:i/>
          <w:iCs/>
          <w:noProof/>
        </w:rPr>
        <w:t>353</w:t>
      </w:r>
      <w:r w:rsidRPr="008A79EB">
        <w:rPr>
          <w:rFonts w:cs="Times New Roman"/>
          <w:noProof/>
        </w:rPr>
        <w:t>, 383–387.</w:t>
      </w:r>
    </w:p>
    <w:p w14:paraId="6C56B120"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Redish, A.D. (2016). Vicarious trial and error. Nat. Rev. Neurosci. </w:t>
      </w:r>
      <w:r w:rsidRPr="008A79EB">
        <w:rPr>
          <w:rFonts w:cs="Times New Roman"/>
          <w:i/>
          <w:iCs/>
          <w:noProof/>
        </w:rPr>
        <w:t>17</w:t>
      </w:r>
      <w:r w:rsidRPr="008A79EB">
        <w:rPr>
          <w:rFonts w:cs="Times New Roman"/>
          <w:noProof/>
        </w:rPr>
        <w:t>, 147–159.</w:t>
      </w:r>
    </w:p>
    <w:p w14:paraId="54D60AAA"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Redondo, R.L., Kim, J., Arons, A.L., Ramirez, S., Liu, X., and Tonegawa, S. (2014). Bidirectional switch of the valence associated with a hippocampal contextual memory engram. Nature </w:t>
      </w:r>
      <w:r w:rsidRPr="008A79EB">
        <w:rPr>
          <w:rFonts w:cs="Times New Roman"/>
          <w:i/>
          <w:iCs/>
          <w:noProof/>
        </w:rPr>
        <w:t>513</w:t>
      </w:r>
      <w:r w:rsidRPr="008A79EB">
        <w:rPr>
          <w:rFonts w:cs="Times New Roman"/>
          <w:noProof/>
        </w:rPr>
        <w:t>, 426–430.</w:t>
      </w:r>
    </w:p>
    <w:p w14:paraId="32640748"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Reijmers, L.G., Perkins, B.L., Matsuo, N., and Mayford, M. (2007). Localization of a Stable Neural Correlate of Associative Memory. Science (80-. ). </w:t>
      </w:r>
      <w:r w:rsidRPr="008A79EB">
        <w:rPr>
          <w:rFonts w:cs="Times New Roman"/>
          <w:i/>
          <w:iCs/>
          <w:noProof/>
        </w:rPr>
        <w:t>317</w:t>
      </w:r>
      <w:r w:rsidRPr="008A79EB">
        <w:rPr>
          <w:rFonts w:cs="Times New Roman"/>
          <w:noProof/>
        </w:rPr>
        <w:t>, 1230–1233.</w:t>
      </w:r>
    </w:p>
    <w:p w14:paraId="427821B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Rescorla, R.A., and Heth, C.D. (1975). Reinstatement of fear to an extinguished conditioned stimulus. J. Exp. Psychol. Anim. Behav. Process. </w:t>
      </w:r>
      <w:r w:rsidRPr="008A79EB">
        <w:rPr>
          <w:rFonts w:cs="Times New Roman"/>
          <w:i/>
          <w:iCs/>
          <w:noProof/>
        </w:rPr>
        <w:t>1</w:t>
      </w:r>
      <w:r w:rsidRPr="008A79EB">
        <w:rPr>
          <w:rFonts w:cs="Times New Roman"/>
          <w:noProof/>
        </w:rPr>
        <w:t>, 88–96.</w:t>
      </w:r>
    </w:p>
    <w:p w14:paraId="15B2F534"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8A79EB">
        <w:rPr>
          <w:rFonts w:cs="Times New Roman"/>
          <w:i/>
          <w:iCs/>
          <w:noProof/>
        </w:rPr>
        <w:t>11</w:t>
      </w:r>
      <w:r w:rsidRPr="008A79EB">
        <w:rPr>
          <w:rFonts w:cs="Times New Roman"/>
          <w:noProof/>
        </w:rPr>
        <w:t>, 566–597.</w:t>
      </w:r>
    </w:p>
    <w:p w14:paraId="0D757F7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Ribot, T. (1882). Diseases of the Memory: An Essay in the Positive Psychology (New York, NY: D. Appleton and Company).</w:t>
      </w:r>
    </w:p>
    <w:p w14:paraId="6FA6EAB0"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Rickgauer, J.P., Deisseroth, K., and Tank, D.W. (2014). Simultaneous cellular-resolution optical perturbation and imaging of place cell firing fields. Nat. Neurosci. </w:t>
      </w:r>
      <w:r w:rsidRPr="008A79EB">
        <w:rPr>
          <w:rFonts w:cs="Times New Roman"/>
          <w:i/>
          <w:iCs/>
          <w:noProof/>
        </w:rPr>
        <w:t>17</w:t>
      </w:r>
      <w:r w:rsidRPr="008A79EB">
        <w:rPr>
          <w:rFonts w:cs="Times New Roman"/>
          <w:noProof/>
        </w:rPr>
        <w:t>, 1816–1824.</w:t>
      </w:r>
    </w:p>
    <w:p w14:paraId="71865D9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Robinson, N.T.M., Priestley, J.B., Rueckemann, J.W., Garcia, A.D., Smeglin, V.A., Marino, F.A., and Eichenbaum, H. (2017). Medial Entorhinal Cortex Selectively Supports Temporal Coding by Hippocampal Neurons. Neuron </w:t>
      </w:r>
      <w:r w:rsidRPr="008A79EB">
        <w:rPr>
          <w:rFonts w:cs="Times New Roman"/>
          <w:i/>
          <w:iCs/>
          <w:noProof/>
        </w:rPr>
        <w:t>94</w:t>
      </w:r>
      <w:r w:rsidRPr="008A79EB">
        <w:rPr>
          <w:rFonts w:cs="Times New Roman"/>
          <w:noProof/>
        </w:rPr>
        <w:t>, 677–688.e6.</w:t>
      </w:r>
    </w:p>
    <w:p w14:paraId="4AC078CA"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Rogan, M.T., Stäubli, U. V., and LeDoux, J.E. (1997). Fear conditioning induces associative long-term potentiation in the amygdala. Nature </w:t>
      </w:r>
      <w:r w:rsidRPr="008A79EB">
        <w:rPr>
          <w:rFonts w:cs="Times New Roman"/>
          <w:i/>
          <w:iCs/>
          <w:noProof/>
        </w:rPr>
        <w:t>390</w:t>
      </w:r>
      <w:r w:rsidRPr="008A79EB">
        <w:rPr>
          <w:rFonts w:cs="Times New Roman"/>
          <w:noProof/>
        </w:rPr>
        <w:t>, 604–607.</w:t>
      </w:r>
    </w:p>
    <w:p w14:paraId="54E6B3A0"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Rogerson, T., Cai, D.J., Frank, A., Sano, Y., Shobe, J., Lopez-Aranda, M.F., and Silva, A.J. (2014). Synaptic tagging during memory allocation. Nat. Rev. Neurosci. </w:t>
      </w:r>
      <w:r w:rsidRPr="008A79EB">
        <w:rPr>
          <w:rFonts w:cs="Times New Roman"/>
          <w:i/>
          <w:iCs/>
          <w:noProof/>
        </w:rPr>
        <w:t>15</w:t>
      </w:r>
      <w:r w:rsidRPr="008A79EB">
        <w:rPr>
          <w:rFonts w:cs="Times New Roman"/>
          <w:noProof/>
        </w:rPr>
        <w:t>, 157–169.</w:t>
      </w:r>
    </w:p>
    <w:p w14:paraId="3185DD96"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Rolls, E.T. (1996). A theory of hippocampal function in memory. Hippocampus </w:t>
      </w:r>
      <w:r w:rsidRPr="008A79EB">
        <w:rPr>
          <w:rFonts w:cs="Times New Roman"/>
          <w:i/>
          <w:iCs/>
          <w:noProof/>
        </w:rPr>
        <w:t>6</w:t>
      </w:r>
      <w:r w:rsidRPr="008A79EB">
        <w:rPr>
          <w:rFonts w:cs="Times New Roman"/>
          <w:noProof/>
        </w:rPr>
        <w:t>, 601–620.</w:t>
      </w:r>
    </w:p>
    <w:p w14:paraId="7792A2DF"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Rolls, E.T., Stringer, S.M., and Elliot, T. (2006). Entorhinal cortex grid cells can map to hippocampal place cells by competitive learning. Netw. Comput. Neural Syst. </w:t>
      </w:r>
      <w:r w:rsidRPr="008A79EB">
        <w:rPr>
          <w:rFonts w:cs="Times New Roman"/>
          <w:i/>
          <w:iCs/>
          <w:noProof/>
        </w:rPr>
        <w:t>17</w:t>
      </w:r>
      <w:r w:rsidRPr="008A79EB">
        <w:rPr>
          <w:rFonts w:cs="Times New Roman"/>
          <w:noProof/>
        </w:rPr>
        <w:t>, 447–465.</w:t>
      </w:r>
    </w:p>
    <w:p w14:paraId="4F7F4DF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Roux, L., Hu, B., Eichler, R., Stark, E., and Buzsáki, G. (2017). Sharp wave ripples during learning stabilize the hippocampal spatial map. Nat. Neurosci. </w:t>
      </w:r>
      <w:r w:rsidRPr="008A79EB">
        <w:rPr>
          <w:rFonts w:cs="Times New Roman"/>
          <w:i/>
          <w:iCs/>
          <w:noProof/>
        </w:rPr>
        <w:t>20</w:t>
      </w:r>
      <w:r w:rsidRPr="008A79EB">
        <w:rPr>
          <w:rFonts w:cs="Times New Roman"/>
          <w:noProof/>
        </w:rPr>
        <w:t>, 845–853.</w:t>
      </w:r>
    </w:p>
    <w:p w14:paraId="61DF718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Roy, D.S., Kitamura, T., Okuyama, T., Ogawa, S.K., Sun, C., Obata, Y., Yoshiki, A., and Tonegawa, S. (2017). Distinct Neural Circuits for the Formation and Retrieval of Episodic Memories. Cell </w:t>
      </w:r>
      <w:r w:rsidRPr="008A79EB">
        <w:rPr>
          <w:rFonts w:cs="Times New Roman"/>
          <w:i/>
          <w:iCs/>
          <w:noProof/>
        </w:rPr>
        <w:t>170</w:t>
      </w:r>
      <w:r w:rsidRPr="008A79EB">
        <w:rPr>
          <w:rFonts w:cs="Times New Roman"/>
          <w:noProof/>
        </w:rPr>
        <w:t>, 1000–1012.e19.</w:t>
      </w:r>
    </w:p>
    <w:p w14:paraId="5412E544"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Rubin, A., Geva, N., Sheintuch, L., and Ziv, Y. (2015). Hippocampal ensemble dynamics timestamp events in long-term memory. Elife </w:t>
      </w:r>
      <w:r w:rsidRPr="008A79EB">
        <w:rPr>
          <w:rFonts w:cs="Times New Roman"/>
          <w:i/>
          <w:iCs/>
          <w:noProof/>
        </w:rPr>
        <w:t>4</w:t>
      </w:r>
      <w:r w:rsidRPr="008A79EB">
        <w:rPr>
          <w:rFonts w:cs="Times New Roman"/>
          <w:noProof/>
        </w:rPr>
        <w:t>, e12247.</w:t>
      </w:r>
    </w:p>
    <w:p w14:paraId="73F2356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Rueckemann, J.W., DiMauro, A.J., Rangel, L.M., Han, X., Boyden, E.S., and Eichenbaum, H. (2016). Transient optogenetic inactivation of the medial entorhinal cortex biases the active population of hippocampal neurons. Hippocampus </w:t>
      </w:r>
      <w:r w:rsidRPr="008A79EB">
        <w:rPr>
          <w:rFonts w:cs="Times New Roman"/>
          <w:i/>
          <w:iCs/>
          <w:noProof/>
        </w:rPr>
        <w:t>26</w:t>
      </w:r>
      <w:r w:rsidRPr="008A79EB">
        <w:rPr>
          <w:rFonts w:cs="Times New Roman"/>
          <w:noProof/>
        </w:rPr>
        <w:t>, 246–260.</w:t>
      </w:r>
    </w:p>
    <w:p w14:paraId="2DF75FC6"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Ryan, T.J., Roy, D.S., Pignatelli, M., Arons, A., and Tonegawa, S. (2015). Engram cells retain memory under retrograde amnesia. Science </w:t>
      </w:r>
      <w:r w:rsidRPr="008A79EB">
        <w:rPr>
          <w:rFonts w:cs="Times New Roman"/>
          <w:i/>
          <w:iCs/>
          <w:noProof/>
        </w:rPr>
        <w:t>348</w:t>
      </w:r>
      <w:r w:rsidRPr="008A79EB">
        <w:rPr>
          <w:rFonts w:cs="Times New Roman"/>
          <w:noProof/>
        </w:rPr>
        <w:t>, 1007–1013.</w:t>
      </w:r>
    </w:p>
    <w:p w14:paraId="062200F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alz, D.M., Tiganj, Z., Khasnabish, S., Kohley, A., Sheehan, D., Howard, M.W., and Eichenbaum, H. (2016). Time Cells in Hippocampal Area CA3. J. Neurosci. </w:t>
      </w:r>
      <w:r w:rsidRPr="008A79EB">
        <w:rPr>
          <w:rFonts w:cs="Times New Roman"/>
          <w:i/>
          <w:iCs/>
          <w:noProof/>
        </w:rPr>
        <w:t>36</w:t>
      </w:r>
      <w:r w:rsidRPr="008A79EB">
        <w:rPr>
          <w:rFonts w:cs="Times New Roman"/>
          <w:noProof/>
        </w:rPr>
        <w:t>, 7476–7484.</w:t>
      </w:r>
    </w:p>
    <w:p w14:paraId="618C4CB0"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ano, Y., Shobe, J.L., Zhou, M., Huang, S., Shuman, T., Cai, D.J., Golshani, P., Kamata, M., and Silva, A.J. (2014). CREB Regulates Memory Allocation in the Insular Cortex. Curr. Biol. </w:t>
      </w:r>
      <w:r w:rsidRPr="008A79EB">
        <w:rPr>
          <w:rFonts w:cs="Times New Roman"/>
          <w:i/>
          <w:iCs/>
          <w:noProof/>
        </w:rPr>
        <w:t>24</w:t>
      </w:r>
      <w:r w:rsidRPr="008A79EB">
        <w:rPr>
          <w:rFonts w:cs="Times New Roman"/>
          <w:noProof/>
        </w:rPr>
        <w:t>, 2833–2837.</w:t>
      </w:r>
    </w:p>
    <w:p w14:paraId="5E66DBE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chafe, G.E., and LeDoux, J.E. (2000). Memory consolidation of auditory pavlovian fear conditioning requires protein synthesis and protein kinase A in the amygdala. J. Neurosci. </w:t>
      </w:r>
      <w:r w:rsidRPr="008A79EB">
        <w:rPr>
          <w:rFonts w:cs="Times New Roman"/>
          <w:i/>
          <w:iCs/>
          <w:noProof/>
        </w:rPr>
        <w:t>20</w:t>
      </w:r>
      <w:r w:rsidRPr="008A79EB">
        <w:rPr>
          <w:rFonts w:cs="Times New Roman"/>
          <w:noProof/>
        </w:rPr>
        <w:t>, RC96.</w:t>
      </w:r>
    </w:p>
    <w:p w14:paraId="2B0FBA5D"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chlesiger, M.I., Cannova, C.C., Boublil, B.L., Hales, J.B., Mankin, E.A., Brandon, M.P., Leutgeb, J.K., Leibold, C., and Leutgeb, S. (2015). The medial entorhinal cortex is necessary for temporal organization of hippocampal neuronal activity. Nat. Neurosci. </w:t>
      </w:r>
      <w:r w:rsidRPr="008A79EB">
        <w:rPr>
          <w:rFonts w:cs="Times New Roman"/>
          <w:i/>
          <w:iCs/>
          <w:noProof/>
        </w:rPr>
        <w:t>18</w:t>
      </w:r>
      <w:r w:rsidRPr="008A79EB">
        <w:rPr>
          <w:rFonts w:cs="Times New Roman"/>
          <w:noProof/>
        </w:rPr>
        <w:t>, 1123–1132.</w:t>
      </w:r>
    </w:p>
    <w:p w14:paraId="156D3C28"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chlesiger, M.I., Boublil, B.L., Hales, J.B., Leutgeb, J.K., and Leutgeb, S. (2018). Hippocampal Global Remapping Can Occur without Input from the Medial Entorhinal Cortex. Cell Rep. </w:t>
      </w:r>
      <w:r w:rsidRPr="008A79EB">
        <w:rPr>
          <w:rFonts w:cs="Times New Roman"/>
          <w:i/>
          <w:iCs/>
          <w:noProof/>
        </w:rPr>
        <w:t>22</w:t>
      </w:r>
      <w:r w:rsidRPr="008A79EB">
        <w:rPr>
          <w:rFonts w:cs="Times New Roman"/>
          <w:noProof/>
        </w:rPr>
        <w:t>, 3152–3159.</w:t>
      </w:r>
    </w:p>
    <w:p w14:paraId="1AA9911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Schlichting, M.L., and Preston, A.R. (2017). The Hippocampus and Memory Integration: Building Knowledge to Navigate Future Decisions. In The Hippocampus from Cells to Systems, (Cham: Springer International Publishing), pp. 405–437.</w:t>
      </w:r>
    </w:p>
    <w:p w14:paraId="7630E36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chmidt, R., Diba, K., Leibold, C., Schmitz, D., Buzsáki, G., and Kempter, R. (2009). Single-Trial Phase Precession in the Hippocampus. J. Neurosci. </w:t>
      </w:r>
      <w:r w:rsidRPr="008A79EB">
        <w:rPr>
          <w:rFonts w:cs="Times New Roman"/>
          <w:i/>
          <w:iCs/>
          <w:noProof/>
        </w:rPr>
        <w:t>29</w:t>
      </w:r>
      <w:r w:rsidRPr="008A79EB">
        <w:rPr>
          <w:rFonts w:cs="Times New Roman"/>
          <w:noProof/>
        </w:rPr>
        <w:t>, 13232–13241.</w:t>
      </w:r>
    </w:p>
    <w:p w14:paraId="4C917090"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coville, W.B., and Milner, B. (1957). Loss of recent memory after bilateral hippocampal lesions. J. Neurol. Neurosurg. Psychiat </w:t>
      </w:r>
      <w:r w:rsidRPr="008A79EB">
        <w:rPr>
          <w:rFonts w:cs="Times New Roman"/>
          <w:i/>
          <w:iCs/>
          <w:noProof/>
        </w:rPr>
        <w:t>20</w:t>
      </w:r>
      <w:r w:rsidRPr="008A79EB">
        <w:rPr>
          <w:rFonts w:cs="Times New Roman"/>
          <w:noProof/>
        </w:rPr>
        <w:t>, 103–113.</w:t>
      </w:r>
    </w:p>
    <w:p w14:paraId="02982559"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eidenbecher, T., Laxmi, T.R., Stork, O., and Pape, H.-C. (2003). Amygdalar and Hippocampal Theta Rhythm Synchronization During Fear Memory Retrieval. Science (80-. ). </w:t>
      </w:r>
      <w:r w:rsidRPr="008A79EB">
        <w:rPr>
          <w:rFonts w:cs="Times New Roman"/>
          <w:i/>
          <w:iCs/>
          <w:noProof/>
        </w:rPr>
        <w:t>301</w:t>
      </w:r>
      <w:r w:rsidRPr="008A79EB">
        <w:rPr>
          <w:rFonts w:cs="Times New Roman"/>
          <w:noProof/>
        </w:rPr>
        <w:t>, 846–850.</w:t>
      </w:r>
    </w:p>
    <w:p w14:paraId="21DD836D"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8A79EB">
        <w:rPr>
          <w:rFonts w:cs="Times New Roman"/>
          <w:i/>
          <w:iCs/>
          <w:noProof/>
        </w:rPr>
        <w:t>32</w:t>
      </w:r>
      <w:r w:rsidRPr="008A79EB">
        <w:rPr>
          <w:rFonts w:cs="Times New Roman"/>
          <w:noProof/>
        </w:rPr>
        <w:t>, 17857–17868.</w:t>
      </w:r>
    </w:p>
    <w:p w14:paraId="4A07BA00"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Semon, R. (1921). The Mneme (London: George Allen &amp; Unwin).</w:t>
      </w:r>
    </w:p>
    <w:p w14:paraId="257774D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enn, V., Wolff, S.B.E., Herry, C., Grenier, F., Ehrlich, I., Gründemann, J., Fadok, J.P., Müller, C., Letzkus, J.J., and Lüthi, A. (2014). Long-Range Connectivity Defines Behavioral Specificity of Amygdala Neurons. Neuron </w:t>
      </w:r>
      <w:r w:rsidRPr="008A79EB">
        <w:rPr>
          <w:rFonts w:cs="Times New Roman"/>
          <w:i/>
          <w:iCs/>
          <w:noProof/>
        </w:rPr>
        <w:t>81</w:t>
      </w:r>
      <w:r w:rsidRPr="008A79EB">
        <w:rPr>
          <w:rFonts w:cs="Times New Roman"/>
          <w:noProof/>
        </w:rPr>
        <w:t>, 428–437.</w:t>
      </w:r>
    </w:p>
    <w:p w14:paraId="72C9D94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heffield, M.E.J., and Dombeck, D.A. (2015). Calcium transient prevalence across the dendritic arbour predicts place field properties. Nature </w:t>
      </w:r>
      <w:r w:rsidRPr="008A79EB">
        <w:rPr>
          <w:rFonts w:cs="Times New Roman"/>
          <w:i/>
          <w:iCs/>
          <w:noProof/>
        </w:rPr>
        <w:t>517</w:t>
      </w:r>
      <w:r w:rsidRPr="008A79EB">
        <w:rPr>
          <w:rFonts w:cs="Times New Roman"/>
          <w:noProof/>
        </w:rPr>
        <w:t>, 200–204.</w:t>
      </w:r>
    </w:p>
    <w:p w14:paraId="44A09690"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heffield, M.E.J., Adoff, M.D., and Dombeck, D.A. (2017). Increased Prevalence of Calcium Transients across the Dendritic Arbor during Place Field Formation. Neuron </w:t>
      </w:r>
      <w:r w:rsidRPr="008A79EB">
        <w:rPr>
          <w:rFonts w:cs="Times New Roman"/>
          <w:i/>
          <w:iCs/>
          <w:noProof/>
        </w:rPr>
        <w:t>96</w:t>
      </w:r>
      <w:r w:rsidRPr="008A79EB">
        <w:rPr>
          <w:rFonts w:cs="Times New Roman"/>
          <w:noProof/>
        </w:rPr>
        <w:t>, 490–504.</w:t>
      </w:r>
    </w:p>
    <w:p w14:paraId="5FBCE734"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heintuch, L., Rubin, A., Brande-Eilat, N., Geva, N., Sadeh, N., Pinchasof, O., and Ziv, Y. (2017). Tracking the Same Neurons across Multiple Days in Ca2+ Imaging Data. Cell Rep. </w:t>
      </w:r>
      <w:r w:rsidRPr="008A79EB">
        <w:rPr>
          <w:rFonts w:cs="Times New Roman"/>
          <w:i/>
          <w:iCs/>
          <w:noProof/>
        </w:rPr>
        <w:t>21</w:t>
      </w:r>
      <w:r w:rsidRPr="008A79EB">
        <w:rPr>
          <w:rFonts w:cs="Times New Roman"/>
          <w:noProof/>
        </w:rPr>
        <w:t>, 1102–1115.</w:t>
      </w:r>
    </w:p>
    <w:p w14:paraId="6CFEAE5F"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ilva, A.J., Zhou, Y., Rogerson, T., Shobe, J., and Balaji, J. (2009). Molecular and cellular approaches to memory allocation in neural circuits. Science (80-. ). </w:t>
      </w:r>
      <w:r w:rsidRPr="008A79EB">
        <w:rPr>
          <w:rFonts w:cs="Times New Roman"/>
          <w:i/>
          <w:iCs/>
          <w:noProof/>
        </w:rPr>
        <w:t>326</w:t>
      </w:r>
      <w:r w:rsidRPr="008A79EB">
        <w:rPr>
          <w:rFonts w:cs="Times New Roman"/>
          <w:noProof/>
        </w:rPr>
        <w:t>, 391–395.</w:t>
      </w:r>
    </w:p>
    <w:p w14:paraId="017475B7"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inger, A.C., Carr, M.F., Karlsson, M.P., and Frank, L.M. (2013). Hippocampal SWR Activity Predicts Correct Decisions during the Initial Learning of an Alternation Task. Neuron </w:t>
      </w:r>
      <w:r w:rsidRPr="008A79EB">
        <w:rPr>
          <w:rFonts w:cs="Times New Roman"/>
          <w:i/>
          <w:iCs/>
          <w:noProof/>
        </w:rPr>
        <w:t>77</w:t>
      </w:r>
      <w:r w:rsidRPr="008A79EB">
        <w:rPr>
          <w:rFonts w:cs="Times New Roman"/>
          <w:noProof/>
        </w:rPr>
        <w:t>, 1163–1173.</w:t>
      </w:r>
    </w:p>
    <w:p w14:paraId="6BD4A30D"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kaggs, W.E., and McNaughton, B.L. (1996). Replay of neuronal firing sequences in rat hippocampus during sleep following spatial experience. Science </w:t>
      </w:r>
      <w:r w:rsidRPr="008A79EB">
        <w:rPr>
          <w:rFonts w:cs="Times New Roman"/>
          <w:i/>
          <w:iCs/>
          <w:noProof/>
        </w:rPr>
        <w:t>271</w:t>
      </w:r>
      <w:r w:rsidRPr="008A79EB">
        <w:rPr>
          <w:rFonts w:cs="Times New Roman"/>
          <w:noProof/>
        </w:rPr>
        <w:t>, 1870–1873.</w:t>
      </w:r>
    </w:p>
    <w:p w14:paraId="5780250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kaggs, W.E., McNaughton, B.L., Wilson, M.A., and Barnes, C.A. (1996). Theta phase precession in hippocampal neuronal populations and the compression of temporal sequences. Hippocampus </w:t>
      </w:r>
      <w:r w:rsidRPr="008A79EB">
        <w:rPr>
          <w:rFonts w:cs="Times New Roman"/>
          <w:i/>
          <w:iCs/>
          <w:noProof/>
        </w:rPr>
        <w:t>6</w:t>
      </w:r>
      <w:r w:rsidRPr="008A79EB">
        <w:rPr>
          <w:rFonts w:cs="Times New Roman"/>
          <w:noProof/>
        </w:rPr>
        <w:t>, 149–172.</w:t>
      </w:r>
    </w:p>
    <w:p w14:paraId="6A1A6EB6"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mith, D., and Mizumori, S. (2006). Learning-Related Development of Context-Specific Neuronal Responses to Places and Events: The Hippocampal Role in Context Processing. J. Neurosci. </w:t>
      </w:r>
      <w:r w:rsidRPr="008A79EB">
        <w:rPr>
          <w:rFonts w:cs="Times New Roman"/>
          <w:i/>
          <w:iCs/>
          <w:noProof/>
        </w:rPr>
        <w:t>26</w:t>
      </w:r>
      <w:r w:rsidRPr="008A79EB">
        <w:rPr>
          <w:rFonts w:cs="Times New Roman"/>
          <w:noProof/>
        </w:rPr>
        <w:t>, 3154–3163.</w:t>
      </w:r>
    </w:p>
    <w:p w14:paraId="13163A26"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mith, D.M., and Bulkin, D.A. (2014). The form and function of hippocampal context representations. Neurosci. Biobehav. Rev. </w:t>
      </w:r>
      <w:r w:rsidRPr="008A79EB">
        <w:rPr>
          <w:rFonts w:cs="Times New Roman"/>
          <w:i/>
          <w:iCs/>
          <w:noProof/>
        </w:rPr>
        <w:t>40</w:t>
      </w:r>
      <w:r w:rsidRPr="008A79EB">
        <w:rPr>
          <w:rFonts w:cs="Times New Roman"/>
          <w:noProof/>
        </w:rPr>
        <w:t>, 52–61.</w:t>
      </w:r>
    </w:p>
    <w:p w14:paraId="56C18B36"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olstad, T., Moser, E.I., and Einevoll, G.T. (2006). From grid cells to place cells: A mathematical model. Hippocampus </w:t>
      </w:r>
      <w:r w:rsidRPr="008A79EB">
        <w:rPr>
          <w:rFonts w:cs="Times New Roman"/>
          <w:i/>
          <w:iCs/>
          <w:noProof/>
        </w:rPr>
        <w:t>16</w:t>
      </w:r>
      <w:r w:rsidRPr="008A79EB">
        <w:rPr>
          <w:rFonts w:cs="Times New Roman"/>
          <w:noProof/>
        </w:rPr>
        <w:t>, 1026–1031.</w:t>
      </w:r>
    </w:p>
    <w:p w14:paraId="5A06746D"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quire, L.R. (1992). Memory and the hippocampus: a synthesis from findings with rats, monkeys, and humans. Psychol. Rev. </w:t>
      </w:r>
      <w:r w:rsidRPr="008A79EB">
        <w:rPr>
          <w:rFonts w:cs="Times New Roman"/>
          <w:i/>
          <w:iCs/>
          <w:noProof/>
        </w:rPr>
        <w:t>99</w:t>
      </w:r>
      <w:r w:rsidRPr="008A79EB">
        <w:rPr>
          <w:rFonts w:cs="Times New Roman"/>
          <w:noProof/>
        </w:rPr>
        <w:t>, 195–231.</w:t>
      </w:r>
    </w:p>
    <w:p w14:paraId="44AD635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quire, L.R., and Alvarez, P. (1995). Retrograde amnesia and memory consolidation: a neurobiological perspective. Curr. Opin. Neurobiol. </w:t>
      </w:r>
      <w:r w:rsidRPr="008A79EB">
        <w:rPr>
          <w:rFonts w:cs="Times New Roman"/>
          <w:i/>
          <w:iCs/>
          <w:noProof/>
        </w:rPr>
        <w:t>5</w:t>
      </w:r>
      <w:r w:rsidRPr="008A79EB">
        <w:rPr>
          <w:rFonts w:cs="Times New Roman"/>
          <w:noProof/>
        </w:rPr>
        <w:t>, 169–177.</w:t>
      </w:r>
    </w:p>
    <w:p w14:paraId="4AC825F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Squire, L.R., and Zola-Morgan, S. (1991). The Medial Temporal Lobe Memory System Downloaded from.</w:t>
      </w:r>
    </w:p>
    <w:p w14:paraId="7B6470A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rivastava, N., Hinton, G., Krizhevsky, A., Sutskever, I., and Salakhutdinov, R. (2014). Dropout: A Simple Way to Prevent Neural Networks from Overfitting. J. Mach. Learn. Res. </w:t>
      </w:r>
      <w:r w:rsidRPr="008A79EB">
        <w:rPr>
          <w:rFonts w:cs="Times New Roman"/>
          <w:i/>
          <w:iCs/>
          <w:noProof/>
        </w:rPr>
        <w:t>15</w:t>
      </w:r>
      <w:r w:rsidRPr="008A79EB">
        <w:rPr>
          <w:rFonts w:cs="Times New Roman"/>
          <w:noProof/>
        </w:rPr>
        <w:t>, 1929–1958.</w:t>
      </w:r>
    </w:p>
    <w:p w14:paraId="5741C7C6"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Stella, F., Baracskay, P., O’Neill, J., and Csicsvari, J. (2019). Hippocampal Reactivation of Random Trajectories Resembling Brownian Diffusion. Neuron.</w:t>
      </w:r>
    </w:p>
    <w:p w14:paraId="1199D75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van Strien, N.M., Cappaert, N.L.M., and Witter, M.P. (2009). The anatomy of memory: an interactive overview of the parahippocampal–hippocampal network. Nat. Rev. Neurosci. </w:t>
      </w:r>
      <w:r w:rsidRPr="008A79EB">
        <w:rPr>
          <w:rFonts w:cs="Times New Roman"/>
          <w:i/>
          <w:iCs/>
          <w:noProof/>
        </w:rPr>
        <w:t>10</w:t>
      </w:r>
      <w:r w:rsidRPr="008A79EB">
        <w:rPr>
          <w:rFonts w:cs="Times New Roman"/>
          <w:noProof/>
        </w:rPr>
        <w:t>, 272–282.</w:t>
      </w:r>
    </w:p>
    <w:p w14:paraId="55E7DBD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tujenske, J.M., Likhtik, E., Topiwala, M.A., and Gordon, J.A. (2014). Fear and Safety Engage Competing Patterns of Theta-Gamma Coupling in the Basolateral Amygdala. Neuron </w:t>
      </w:r>
      <w:r w:rsidRPr="008A79EB">
        <w:rPr>
          <w:rFonts w:cs="Times New Roman"/>
          <w:i/>
          <w:iCs/>
          <w:noProof/>
        </w:rPr>
        <w:t>83</w:t>
      </w:r>
      <w:r w:rsidRPr="008A79EB">
        <w:rPr>
          <w:rFonts w:cs="Times New Roman"/>
          <w:noProof/>
        </w:rPr>
        <w:t>, 919–933.</w:t>
      </w:r>
    </w:p>
    <w:p w14:paraId="3AEA4EE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Sullivan, D.W., Kinsky, N.R., Mau, W., and Eichenbaum, H. (2017). TENASPIS: A fast, accurate, and improved tool for detecting ROIs and calcium transients from in-vivo single photon fluorescence microscopy. In Society for Neuroscience Abstracts, p. #253.08/SS6.</w:t>
      </w:r>
    </w:p>
    <w:p w14:paraId="49E2C94A"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Sun, Y., Nguyen, A.Q., Nguyen, J.P., Le, L., Saur, D., Choi, J., Callaway, E.M., and Xu, X. (2014). Cell-Type-Specific Circuit Connectivity of Hippocampal CA1 Revealed through Cre-Dependent Rabies Tracing. Cell Rep. </w:t>
      </w:r>
      <w:r w:rsidRPr="008A79EB">
        <w:rPr>
          <w:rFonts w:cs="Times New Roman"/>
          <w:i/>
          <w:iCs/>
          <w:noProof/>
        </w:rPr>
        <w:t>7</w:t>
      </w:r>
      <w:r w:rsidRPr="008A79EB">
        <w:rPr>
          <w:rFonts w:cs="Times New Roman"/>
          <w:noProof/>
        </w:rPr>
        <w:t>, 269–280.</w:t>
      </w:r>
    </w:p>
    <w:p w14:paraId="1C510B0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Tanaka, K.Z., He, H., Tomar, A., Niisato, K., Huang, A.J.Y., and McHugh, T.J. (2018). The hippocampal engram maps experience but not place. Science </w:t>
      </w:r>
      <w:r w:rsidRPr="008A79EB">
        <w:rPr>
          <w:rFonts w:cs="Times New Roman"/>
          <w:i/>
          <w:iCs/>
          <w:noProof/>
        </w:rPr>
        <w:t>361</w:t>
      </w:r>
      <w:r w:rsidRPr="008A79EB">
        <w:rPr>
          <w:rFonts w:cs="Times New Roman"/>
          <w:noProof/>
        </w:rPr>
        <w:t>, 392–397.</w:t>
      </w:r>
    </w:p>
    <w:p w14:paraId="6C1FE726"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Tang, Q., Burgalossi, A., Ebbesen, C.L., Ray, S., Naumann, R., Schmidt, H., Spicher, D., and Brecht, M. (2014). Pyramidal and Stellate Cell Specificity of Grid and Border Representations in Layer 2 of Medial Entorhinal Cortex. Neuron </w:t>
      </w:r>
      <w:r w:rsidRPr="008A79EB">
        <w:rPr>
          <w:rFonts w:cs="Times New Roman"/>
          <w:i/>
          <w:iCs/>
          <w:noProof/>
        </w:rPr>
        <w:t>84</w:t>
      </w:r>
      <w:r w:rsidRPr="008A79EB">
        <w:rPr>
          <w:rFonts w:cs="Times New Roman"/>
          <w:noProof/>
        </w:rPr>
        <w:t>, 1191–1197.</w:t>
      </w:r>
    </w:p>
    <w:p w14:paraId="1EF38914"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Taube, J.S., Muller, R.U., and Ranck, J.B. (1990). Head-direction cells recorded from the postsubiculum in freely moving rats. II. Effects of environmental manipulations. J. Neurosci. </w:t>
      </w:r>
      <w:r w:rsidRPr="008A79EB">
        <w:rPr>
          <w:rFonts w:cs="Times New Roman"/>
          <w:i/>
          <w:iCs/>
          <w:noProof/>
        </w:rPr>
        <w:t>10</w:t>
      </w:r>
      <w:r w:rsidRPr="008A79EB">
        <w:rPr>
          <w:rFonts w:cs="Times New Roman"/>
          <w:noProof/>
        </w:rPr>
        <w:t>, 436–447.</w:t>
      </w:r>
    </w:p>
    <w:p w14:paraId="7FDE89DF"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Taxidis, J., Pnevmatikakis, E., Mylavarapu, A.L., Arora, J.S., Samadian, K.D., Hoffberg, E.A., and Golshani, P. (2018). Emergence of stable sensory and dynamic temporal representations in the hippocampus during working memory. BioRxiv 474510.</w:t>
      </w:r>
    </w:p>
    <w:p w14:paraId="175C2667"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Terada, S., Sakurai, Y., Nakahara, H., and Fujisawa, S. (2017). Temporal and Rate Coding for Discrete Event Sequences in the Hippocampus. Neuron </w:t>
      </w:r>
      <w:r w:rsidRPr="008A79EB">
        <w:rPr>
          <w:rFonts w:cs="Times New Roman"/>
          <w:i/>
          <w:iCs/>
          <w:noProof/>
        </w:rPr>
        <w:t>94</w:t>
      </w:r>
      <w:r w:rsidRPr="008A79EB">
        <w:rPr>
          <w:rFonts w:cs="Times New Roman"/>
          <w:noProof/>
        </w:rPr>
        <w:t>, 1248–1262.e4.</w:t>
      </w:r>
    </w:p>
    <w:p w14:paraId="4539F098"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Teyler, T.J., and DiScenna, P. (1986). The hippocampal memory indexing theory. Behav. Neurosci. </w:t>
      </w:r>
      <w:r w:rsidRPr="008A79EB">
        <w:rPr>
          <w:rFonts w:cs="Times New Roman"/>
          <w:i/>
          <w:iCs/>
          <w:noProof/>
        </w:rPr>
        <w:t>100</w:t>
      </w:r>
      <w:r w:rsidRPr="008A79EB">
        <w:rPr>
          <w:rFonts w:cs="Times New Roman"/>
          <w:noProof/>
        </w:rPr>
        <w:t>, 147–154.</w:t>
      </w:r>
    </w:p>
    <w:p w14:paraId="5ACFD36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Thompson, L.T., and Best, P.J. (1990). Long-term stability of the place-field activity of single units recorded from the dorsal hippocampus of freely behaving rats. Brain Res. </w:t>
      </w:r>
      <w:r w:rsidRPr="008A79EB">
        <w:rPr>
          <w:rFonts w:cs="Times New Roman"/>
          <w:i/>
          <w:iCs/>
          <w:noProof/>
        </w:rPr>
        <w:t>509</w:t>
      </w:r>
      <w:r w:rsidRPr="008A79EB">
        <w:rPr>
          <w:rFonts w:cs="Times New Roman"/>
          <w:noProof/>
        </w:rPr>
        <w:t>, 299–308.</w:t>
      </w:r>
    </w:p>
    <w:p w14:paraId="71ED1A1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Tiganj, Z., Hasselmo, M.E., and Howard, M.W. (2015). A simple biophysically plausible model for long time constants in single neurons. Hippocampus </w:t>
      </w:r>
      <w:r w:rsidRPr="008A79EB">
        <w:rPr>
          <w:rFonts w:cs="Times New Roman"/>
          <w:i/>
          <w:iCs/>
          <w:noProof/>
        </w:rPr>
        <w:t>25</w:t>
      </w:r>
      <w:r w:rsidRPr="008A79EB">
        <w:rPr>
          <w:rFonts w:cs="Times New Roman"/>
          <w:noProof/>
        </w:rPr>
        <w:t>, 27–37.</w:t>
      </w:r>
    </w:p>
    <w:p w14:paraId="300F9743"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Tolman, E.C. (1948). Cognitive maps in rats and men. Psychol. Rev. </w:t>
      </w:r>
      <w:r w:rsidRPr="008A79EB">
        <w:rPr>
          <w:rFonts w:cs="Times New Roman"/>
          <w:i/>
          <w:iCs/>
          <w:noProof/>
        </w:rPr>
        <w:t>55</w:t>
      </w:r>
      <w:r w:rsidRPr="008A79EB">
        <w:rPr>
          <w:rFonts w:cs="Times New Roman"/>
          <w:noProof/>
        </w:rPr>
        <w:t>, 189–208.</w:t>
      </w:r>
    </w:p>
    <w:p w14:paraId="612ABF2D"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Tonegawa, S., Liu, X., Ramirez, S., and Redondo, R. (2015b). Memory Engram Cells Have Come of Age. Neuron </w:t>
      </w:r>
      <w:r w:rsidRPr="008A79EB">
        <w:rPr>
          <w:rFonts w:cs="Times New Roman"/>
          <w:i/>
          <w:iCs/>
          <w:noProof/>
        </w:rPr>
        <w:t>87</w:t>
      </w:r>
      <w:r w:rsidRPr="008A79EB">
        <w:rPr>
          <w:rFonts w:cs="Times New Roman"/>
          <w:noProof/>
        </w:rPr>
        <w:t>, 918–931.</w:t>
      </w:r>
    </w:p>
    <w:p w14:paraId="3FF5196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Tonegawa, S., Pignatelli, M., Roy, D.S., and Ryan, T.J. (2015a). Memory engram storage and retrieval. Curr. Opin. Neurobiol. </w:t>
      </w:r>
      <w:r w:rsidRPr="008A79EB">
        <w:rPr>
          <w:rFonts w:cs="Times New Roman"/>
          <w:i/>
          <w:iCs/>
          <w:noProof/>
        </w:rPr>
        <w:t>35</w:t>
      </w:r>
      <w:r w:rsidRPr="008A79EB">
        <w:rPr>
          <w:rFonts w:cs="Times New Roman"/>
          <w:noProof/>
        </w:rPr>
        <w:t>, 101–109.</w:t>
      </w:r>
    </w:p>
    <w:p w14:paraId="38DB9DF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Tovote, P., Fadok, J.P., and Lüthi, A. (2015). Neuronal circuits for fear and anxiety. Nat. Rev. Neurosci. </w:t>
      </w:r>
      <w:r w:rsidRPr="008A79EB">
        <w:rPr>
          <w:rFonts w:cs="Times New Roman"/>
          <w:i/>
          <w:iCs/>
          <w:noProof/>
        </w:rPr>
        <w:t>16</w:t>
      </w:r>
      <w:r w:rsidRPr="008A79EB">
        <w:rPr>
          <w:rFonts w:cs="Times New Roman"/>
          <w:noProof/>
        </w:rPr>
        <w:t>, 317–331.</w:t>
      </w:r>
    </w:p>
    <w:p w14:paraId="5C48E77F"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Treves, A., and Rolls, E.T. (1994). Computational analysis of the role of the hippocampus in memory. Hippocampus </w:t>
      </w:r>
      <w:r w:rsidRPr="008A79EB">
        <w:rPr>
          <w:rFonts w:cs="Times New Roman"/>
          <w:i/>
          <w:iCs/>
          <w:noProof/>
        </w:rPr>
        <w:t>4</w:t>
      </w:r>
      <w:r w:rsidRPr="008A79EB">
        <w:rPr>
          <w:rFonts w:cs="Times New Roman"/>
          <w:noProof/>
        </w:rPr>
        <w:t>, 374–391.</w:t>
      </w:r>
    </w:p>
    <w:p w14:paraId="73E5E540"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Tronson, N.C., Schrick, C., Guzman, Y.F., Huh, K.H., Srivastava, D.P., Penzes, P., Guedea, A.L., Gao, C., and Radulovic, J. (2009). Segregated Populations of Hippocampal Principal CA1 Neurons Mediating Conditioning and Extinction of Contextual Fear. J. Neurosci. </w:t>
      </w:r>
      <w:r w:rsidRPr="008A79EB">
        <w:rPr>
          <w:rFonts w:cs="Times New Roman"/>
          <w:i/>
          <w:iCs/>
          <w:noProof/>
        </w:rPr>
        <w:t>29</w:t>
      </w:r>
      <w:r w:rsidRPr="008A79EB">
        <w:rPr>
          <w:rFonts w:cs="Times New Roman"/>
          <w:noProof/>
        </w:rPr>
        <w:t>, 3387–3394.</w:t>
      </w:r>
    </w:p>
    <w:p w14:paraId="5598BA97"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Trouche, S., Sasaki, J.M., Tu, T., and Reijmers, L.G. (2013). Fear Extinction Causes Target-Specific Remodeling of Perisomatic Inhibitory Synapses. Neuron </w:t>
      </w:r>
      <w:r w:rsidRPr="008A79EB">
        <w:rPr>
          <w:rFonts w:cs="Times New Roman"/>
          <w:i/>
          <w:iCs/>
          <w:noProof/>
        </w:rPr>
        <w:t>80</w:t>
      </w:r>
      <w:r w:rsidRPr="008A79EB">
        <w:rPr>
          <w:rFonts w:cs="Times New Roman"/>
          <w:noProof/>
        </w:rPr>
        <w:t>, 1054–1065.</w:t>
      </w:r>
    </w:p>
    <w:p w14:paraId="5F3B13E3"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Trouche, S., Perestenko, P. V, van de Ven, G.M., Bratley, C.T., McNamara, C.G., Campo-Urriza, N., Black, S.L., Reijmers, L.G., and Dupret, D. (2016). Recoding a cocaine-place memory engram to a neutral engram in the hippocampus. Nat. Neurosci. </w:t>
      </w:r>
      <w:r w:rsidRPr="008A79EB">
        <w:rPr>
          <w:rFonts w:cs="Times New Roman"/>
          <w:i/>
          <w:iCs/>
          <w:noProof/>
        </w:rPr>
        <w:t>19</w:t>
      </w:r>
      <w:r w:rsidRPr="008A79EB">
        <w:rPr>
          <w:rFonts w:cs="Times New Roman"/>
          <w:noProof/>
        </w:rPr>
        <w:t>, 564–567.</w:t>
      </w:r>
    </w:p>
    <w:p w14:paraId="7876CDE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Tsao, A., Moser, M.-B., and Moser, E.I. (2013). Traces of Experience in the Lateral Entorhinal Cortex. Curr. Biol. </w:t>
      </w:r>
      <w:r w:rsidRPr="008A79EB">
        <w:rPr>
          <w:rFonts w:cs="Times New Roman"/>
          <w:i/>
          <w:iCs/>
          <w:noProof/>
        </w:rPr>
        <w:t>23</w:t>
      </w:r>
      <w:r w:rsidRPr="008A79EB">
        <w:rPr>
          <w:rFonts w:cs="Times New Roman"/>
          <w:noProof/>
        </w:rPr>
        <w:t>, 399–405.</w:t>
      </w:r>
    </w:p>
    <w:p w14:paraId="00C6A424"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Tsao, A., Sugar, J., Lu, L., Wang, C., Knierim, J.J., Moser, M.-B., and Moser, E.I. (2018). Integrating time from experience in the lateral entorhinal cortex. Nature </w:t>
      </w:r>
      <w:r w:rsidRPr="008A79EB">
        <w:rPr>
          <w:rFonts w:cs="Times New Roman"/>
          <w:i/>
          <w:iCs/>
          <w:noProof/>
        </w:rPr>
        <w:t>561</w:t>
      </w:r>
      <w:r w:rsidRPr="008A79EB">
        <w:rPr>
          <w:rFonts w:cs="Times New Roman"/>
          <w:noProof/>
        </w:rPr>
        <w:t>, 57–62.</w:t>
      </w:r>
    </w:p>
    <w:p w14:paraId="5F939E9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Tse, D., Langston, R.F., Kakeyama, M., Bethus, I., Spooner, P. a, Wood, E.R., Witter, M.P., and Morris, R.G.M. (2007). Schemas and Memory Consolidation. </w:t>
      </w:r>
      <w:r w:rsidRPr="008A79EB">
        <w:rPr>
          <w:rFonts w:cs="Times New Roman"/>
          <w:i/>
          <w:iCs/>
          <w:noProof/>
        </w:rPr>
        <w:t>316</w:t>
      </w:r>
      <w:r w:rsidRPr="008A79EB">
        <w:rPr>
          <w:rFonts w:cs="Times New Roman"/>
          <w:noProof/>
        </w:rPr>
        <w:t>, 76–82.</w:t>
      </w:r>
    </w:p>
    <w:p w14:paraId="3D38ED50"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Tse, D., Takeuchi, T., Kakeyama, M., Kajii, Y., Okuno, H., Tohyama, C., Bito, H., and Morris, R.G.M. (2011). Schema-Dependent Gene Activation and Memory Encoding in Neocortex. Science (80-. ). </w:t>
      </w:r>
      <w:r w:rsidRPr="008A79EB">
        <w:rPr>
          <w:rFonts w:cs="Times New Roman"/>
          <w:i/>
          <w:iCs/>
          <w:noProof/>
        </w:rPr>
        <w:t>333</w:t>
      </w:r>
      <w:r w:rsidRPr="008A79EB">
        <w:rPr>
          <w:rFonts w:cs="Times New Roman"/>
          <w:noProof/>
        </w:rPr>
        <w:t>, 891–895.</w:t>
      </w:r>
    </w:p>
    <w:p w14:paraId="4BF4FA2B"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Tsien, J.Z., Huerta, P.T., and Tonegawa, S. (1996). The essential role of hippocampal CA1 NMDA receptor-dependent synaptic plasticity in spatial memory. Cell </w:t>
      </w:r>
      <w:r w:rsidRPr="008A79EB">
        <w:rPr>
          <w:rFonts w:cs="Times New Roman"/>
          <w:i/>
          <w:iCs/>
          <w:noProof/>
        </w:rPr>
        <w:t>87</w:t>
      </w:r>
      <w:r w:rsidRPr="008A79EB">
        <w:rPr>
          <w:rFonts w:cs="Times New Roman"/>
          <w:noProof/>
        </w:rPr>
        <w:t>, 1327–1338.</w:t>
      </w:r>
    </w:p>
    <w:p w14:paraId="102E10E0"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van de Ven, G.M., Trouche, S., McNamara, C.G., Allen, K., and Dupret, D. (2016). Hippocampal Offline Reactivation Consolidates Recently Formed Cell Assembly Patterns during Sharp Wave-Ripples. Neuron 1–7.</w:t>
      </w:r>
    </w:p>
    <w:p w14:paraId="524A1F44"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Villette, V., Malvache, A., Tressard, T., Dupuy, N., and Cossart, R. (2015). Internally Recurring Hippocampal Sequences as a Population Template of Spatiotemporal Information. Neuron </w:t>
      </w:r>
      <w:r w:rsidRPr="008A79EB">
        <w:rPr>
          <w:rFonts w:cs="Times New Roman"/>
          <w:i/>
          <w:iCs/>
          <w:noProof/>
        </w:rPr>
        <w:t>88</w:t>
      </w:r>
      <w:r w:rsidRPr="008A79EB">
        <w:rPr>
          <w:rFonts w:cs="Times New Roman"/>
          <w:noProof/>
        </w:rPr>
        <w:t>, 357–366.</w:t>
      </w:r>
    </w:p>
    <w:p w14:paraId="009E4EE5"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Wallenstein, G. V, Eichenbaum, H., and Hasselmo, M.E. (1998). The hippocampus as an associator of discontiguous events. Trends Neurosci. </w:t>
      </w:r>
      <w:r w:rsidRPr="008A79EB">
        <w:rPr>
          <w:rFonts w:cs="Times New Roman"/>
          <w:i/>
          <w:iCs/>
          <w:noProof/>
        </w:rPr>
        <w:t>21</w:t>
      </w:r>
      <w:r w:rsidRPr="008A79EB">
        <w:rPr>
          <w:rFonts w:cs="Times New Roman"/>
          <w:noProof/>
        </w:rPr>
        <w:t>, 317–323.</w:t>
      </w:r>
    </w:p>
    <w:p w14:paraId="54455CD7"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Wang, Y., Romani, S., Lustig, B., Leonardo, A., and Pastalkova, E. (2015). Theta sequences are essential for internally generated hippocampal firing fields. Nat. Neurosci. </w:t>
      </w:r>
      <w:r w:rsidRPr="008A79EB">
        <w:rPr>
          <w:rFonts w:cs="Times New Roman"/>
          <w:i/>
          <w:iCs/>
          <w:noProof/>
        </w:rPr>
        <w:t>18</w:t>
      </w:r>
      <w:r w:rsidRPr="008A79EB">
        <w:rPr>
          <w:rFonts w:cs="Times New Roman"/>
          <w:noProof/>
        </w:rPr>
        <w:t>, 282–288.</w:t>
      </w:r>
    </w:p>
    <w:p w14:paraId="0407800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Wikenheiser, A.M., and Redish, A.D. (2015). Hippocampal theta sequences reflect current goals. Nat. Neurosci. </w:t>
      </w:r>
      <w:r w:rsidRPr="008A79EB">
        <w:rPr>
          <w:rFonts w:cs="Times New Roman"/>
          <w:i/>
          <w:iCs/>
          <w:noProof/>
        </w:rPr>
        <w:t>18</w:t>
      </w:r>
      <w:r w:rsidRPr="008A79EB">
        <w:rPr>
          <w:rFonts w:cs="Times New Roman"/>
          <w:noProof/>
        </w:rPr>
        <w:t>, 289–294.</w:t>
      </w:r>
    </w:p>
    <w:p w14:paraId="2EC8066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Wilson, M.A., and McNaughton, B.L. (1993). Dynamics of the hippocampal ensemble code for space. Science </w:t>
      </w:r>
      <w:r w:rsidRPr="008A79EB">
        <w:rPr>
          <w:rFonts w:cs="Times New Roman"/>
          <w:i/>
          <w:iCs/>
          <w:noProof/>
        </w:rPr>
        <w:t>261</w:t>
      </w:r>
      <w:r w:rsidRPr="008A79EB">
        <w:rPr>
          <w:rFonts w:cs="Times New Roman"/>
          <w:noProof/>
        </w:rPr>
        <w:t>, 1055–1058.</w:t>
      </w:r>
    </w:p>
    <w:p w14:paraId="4AAB7B08"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Wilson, M.A., and McNaughton, B.L. (1994). Reactivation of hippocampal ensemble memories during sleep. Science </w:t>
      </w:r>
      <w:r w:rsidRPr="008A79EB">
        <w:rPr>
          <w:rFonts w:cs="Times New Roman"/>
          <w:i/>
          <w:iCs/>
          <w:noProof/>
        </w:rPr>
        <w:t>265</w:t>
      </w:r>
      <w:r w:rsidRPr="008A79EB">
        <w:rPr>
          <w:rFonts w:cs="Times New Roman"/>
          <w:noProof/>
        </w:rPr>
        <w:t>, 676–679.</w:t>
      </w:r>
    </w:p>
    <w:p w14:paraId="2F9BD047"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Wintzer, M.E., Boehringer, R., Polygalov, D., and McHugh, T.J. (2014). The Hippocampal CA2 Ensemble Is Sensitive to Contextual Change. J. Neurosci. </w:t>
      </w:r>
      <w:r w:rsidRPr="008A79EB">
        <w:rPr>
          <w:rFonts w:cs="Times New Roman"/>
          <w:i/>
          <w:iCs/>
          <w:noProof/>
        </w:rPr>
        <w:t>34</w:t>
      </w:r>
      <w:r w:rsidRPr="008A79EB">
        <w:rPr>
          <w:rFonts w:cs="Times New Roman"/>
          <w:noProof/>
        </w:rPr>
        <w:t>, 3056–3066.</w:t>
      </w:r>
    </w:p>
    <w:p w14:paraId="0791FCA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Witter, M.P. (1993). Organization of the entorhinal—hippocampal system: A review of current anatomical data. Hippocampus </w:t>
      </w:r>
      <w:r w:rsidRPr="008A79EB">
        <w:rPr>
          <w:rFonts w:cs="Times New Roman"/>
          <w:i/>
          <w:iCs/>
          <w:noProof/>
        </w:rPr>
        <w:t>3</w:t>
      </w:r>
      <w:r w:rsidRPr="008A79EB">
        <w:rPr>
          <w:rFonts w:cs="Times New Roman"/>
          <w:noProof/>
        </w:rPr>
        <w:t>, 33–44.</w:t>
      </w:r>
    </w:p>
    <w:p w14:paraId="06954EE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Wood, E.R., Dudchenko, P. a, Robitsek, R.J., and Eichenbaum, H. (2000). Hippocampal neurons encode information about different types of memory episodes occurring in the same location. Neuron </w:t>
      </w:r>
      <w:r w:rsidRPr="008A79EB">
        <w:rPr>
          <w:rFonts w:cs="Times New Roman"/>
          <w:i/>
          <w:iCs/>
          <w:noProof/>
        </w:rPr>
        <w:t>27</w:t>
      </w:r>
      <w:r w:rsidRPr="008A79EB">
        <w:rPr>
          <w:rFonts w:cs="Times New Roman"/>
          <w:noProof/>
        </w:rPr>
        <w:t>, 623–633.</w:t>
      </w:r>
    </w:p>
    <w:p w14:paraId="28FFF5E4"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Wu, C.-T., Haggerty, D., Kemere, C., and Ji, D. (2017). Hippocampal awake replay in fear memory retrieval. Nat. Neurosci. </w:t>
      </w:r>
      <w:r w:rsidRPr="008A79EB">
        <w:rPr>
          <w:rFonts w:cs="Times New Roman"/>
          <w:i/>
          <w:iCs/>
          <w:noProof/>
        </w:rPr>
        <w:t>20</w:t>
      </w:r>
      <w:r w:rsidRPr="008A79EB">
        <w:rPr>
          <w:rFonts w:cs="Times New Roman"/>
          <w:noProof/>
        </w:rPr>
        <w:t>, 571–580.</w:t>
      </w:r>
    </w:p>
    <w:p w14:paraId="7E88F1B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Wyss, J.M., and Van Groen, T. (1992). Connections between the retrosplenial cortex and the hippocampal formation in the rat: A review. Hippocampus </w:t>
      </w:r>
      <w:r w:rsidRPr="008A79EB">
        <w:rPr>
          <w:rFonts w:cs="Times New Roman"/>
          <w:i/>
          <w:iCs/>
          <w:noProof/>
        </w:rPr>
        <w:t>2</w:t>
      </w:r>
      <w:r w:rsidRPr="008A79EB">
        <w:rPr>
          <w:rFonts w:cs="Times New Roman"/>
          <w:noProof/>
        </w:rPr>
        <w:t>, 1–11.</w:t>
      </w:r>
    </w:p>
    <w:p w14:paraId="66AEA531"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Xu, C., Krabbe, S., Gründemann, J., Botta, P., Fadok, J.P., Osakada, F., Saur, D., Grewe, B.F., Schnitzer, M.J., Callaway, E.M., et al. (2016a). Distinct Hippocampal Pathways Mediate Dissociable Roles of Context in Memory Retrieval. Cell </w:t>
      </w:r>
      <w:r w:rsidRPr="008A79EB">
        <w:rPr>
          <w:rFonts w:cs="Times New Roman"/>
          <w:i/>
          <w:iCs/>
          <w:noProof/>
        </w:rPr>
        <w:t>167</w:t>
      </w:r>
      <w:r w:rsidRPr="008A79EB">
        <w:rPr>
          <w:rFonts w:cs="Times New Roman"/>
          <w:noProof/>
        </w:rPr>
        <w:t>, 961–972.e16.</w:t>
      </w:r>
    </w:p>
    <w:p w14:paraId="55043838"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Xu, X., Sun, Y., Holmes, T.C., and López, A.J. (2016b). Noncanonical connections between the subiculum and hippocampal CA1. J. Comp. Neurol. </w:t>
      </w:r>
      <w:r w:rsidRPr="008A79EB">
        <w:rPr>
          <w:rFonts w:cs="Times New Roman"/>
          <w:i/>
          <w:iCs/>
          <w:noProof/>
        </w:rPr>
        <w:t>524</w:t>
      </w:r>
      <w:r w:rsidRPr="008A79EB">
        <w:rPr>
          <w:rFonts w:cs="Times New Roman"/>
          <w:noProof/>
        </w:rPr>
        <w:t>, 3666–3673.</w:t>
      </w:r>
    </w:p>
    <w:p w14:paraId="1DED9A02"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Yang, Y., Wang, Z.-H., Jin, S., Gao, D., Liu, N., Chen, S.-P., Zhang, S., Liu, Q., Liu, E., Wang, X., et al. (2016). Opposite monosynaptic scaling of BLP–vCA1 inputs governs hopefulness- and helplessness-modulated spatial learning and memory. Nat. Commun. </w:t>
      </w:r>
      <w:r w:rsidRPr="008A79EB">
        <w:rPr>
          <w:rFonts w:cs="Times New Roman"/>
          <w:i/>
          <w:iCs/>
          <w:noProof/>
        </w:rPr>
        <w:t>7</w:t>
      </w:r>
      <w:r w:rsidRPr="008A79EB">
        <w:rPr>
          <w:rFonts w:cs="Times New Roman"/>
          <w:noProof/>
        </w:rPr>
        <w:t>, 11935.</w:t>
      </w:r>
    </w:p>
    <w:p w14:paraId="3F39F427"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Yassa, M.A., and Stark, C.E.L. (2011). Pattern separation in the hippocampus. Trends Neurosci. </w:t>
      </w:r>
      <w:r w:rsidRPr="008A79EB">
        <w:rPr>
          <w:rFonts w:cs="Times New Roman"/>
          <w:i/>
          <w:iCs/>
          <w:noProof/>
        </w:rPr>
        <w:t>34</w:t>
      </w:r>
      <w:r w:rsidRPr="008A79EB">
        <w:rPr>
          <w:rFonts w:cs="Times New Roman"/>
          <w:noProof/>
        </w:rPr>
        <w:t>, 515–525.</w:t>
      </w:r>
    </w:p>
    <w:p w14:paraId="2D584334"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Yiu, A.P., Mercaldo, V., Yan, C., Richards, B., Rashid, A.J., Hsiang, H.-L.L., Pressey, J., Mahadevan, V., Tran, M.M., Kushner, S.A., et al. (2014). Neurons Are Recruited to a Memory Trace Based on Relative Neuronal Excitability Immediately before Training. Neuron </w:t>
      </w:r>
      <w:r w:rsidRPr="008A79EB">
        <w:rPr>
          <w:rFonts w:cs="Times New Roman"/>
          <w:i/>
          <w:iCs/>
          <w:noProof/>
        </w:rPr>
        <w:t>83</w:t>
      </w:r>
      <w:r w:rsidRPr="008A79EB">
        <w:rPr>
          <w:rFonts w:cs="Times New Roman"/>
          <w:noProof/>
        </w:rPr>
        <w:t>, 722–735.</w:t>
      </w:r>
    </w:p>
    <w:p w14:paraId="2E16DCDC"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Yokose, J., Okubo-Suzuki, R., Nomoto, M., Ohkawa, N., Nishizono, H., Suzuki, A., Matsuo, M., Tsujimura, S., Takahashi, Y., Nagase, M., et al. (2017). Overlapping memory trace indispensable for linking, but not recalling, individual memories. Science (80-. ). </w:t>
      </w:r>
      <w:r w:rsidRPr="008A79EB">
        <w:rPr>
          <w:rFonts w:cs="Times New Roman"/>
          <w:i/>
          <w:iCs/>
          <w:noProof/>
        </w:rPr>
        <w:t>355</w:t>
      </w:r>
      <w:r w:rsidRPr="008A79EB">
        <w:rPr>
          <w:rFonts w:cs="Times New Roman"/>
          <w:noProof/>
        </w:rPr>
        <w:t>, 398–403.</w:t>
      </w:r>
    </w:p>
    <w:p w14:paraId="3E23BBE3"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Young, W.S., Li, J., Wersinger, S.R., and Palkovits, M. (2006). The vasopressin 1b receptor is prominent in the hippocampal area CA2 where it is unaffected by restraint stress or adrenalectomy. Neuroscience </w:t>
      </w:r>
      <w:r w:rsidRPr="008A79EB">
        <w:rPr>
          <w:rFonts w:cs="Times New Roman"/>
          <w:i/>
          <w:iCs/>
          <w:noProof/>
        </w:rPr>
        <w:t>143</w:t>
      </w:r>
      <w:r w:rsidRPr="008A79EB">
        <w:rPr>
          <w:rFonts w:cs="Times New Roman"/>
          <w:noProof/>
        </w:rPr>
        <w:t>, 1031–1039.</w:t>
      </w:r>
    </w:p>
    <w:p w14:paraId="7BEBD6BE"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Zeithamova, D., Dominick, A.L., and Preston, A.R. (2012). Hippocampal and Ventral Medial Prefrontal Activation during Retrieval-Mediated Learning Supports Novel Inference. Neuron </w:t>
      </w:r>
      <w:r w:rsidRPr="008A79EB">
        <w:rPr>
          <w:rFonts w:cs="Times New Roman"/>
          <w:i/>
          <w:iCs/>
          <w:noProof/>
        </w:rPr>
        <w:t>75</w:t>
      </w:r>
      <w:r w:rsidRPr="008A79EB">
        <w:rPr>
          <w:rFonts w:cs="Times New Roman"/>
          <w:noProof/>
        </w:rPr>
        <w:t>, 168–179.</w:t>
      </w:r>
    </w:p>
    <w:p w14:paraId="219A2AB7"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Zhou, Y., Won, J., Karlsson, M.G., Zhou, M., Rogerson, T., Balaji, J., Neve, R., Poirazi, P., and Silva, A.J. (2009). CREB regulates excitability and the allocation of memory to subsets of neurons in the amygdala. Nat. Neurosci. </w:t>
      </w:r>
      <w:r w:rsidRPr="008A79EB">
        <w:rPr>
          <w:rFonts w:cs="Times New Roman"/>
          <w:i/>
          <w:iCs/>
          <w:noProof/>
        </w:rPr>
        <w:t>12</w:t>
      </w:r>
      <w:r w:rsidRPr="008A79EB">
        <w:rPr>
          <w:rFonts w:cs="Times New Roman"/>
          <w:noProof/>
        </w:rPr>
        <w:t>, 1438–1443.</w:t>
      </w:r>
    </w:p>
    <w:p w14:paraId="32657357" w14:textId="77777777" w:rsidR="008A79EB" w:rsidRPr="008A79EB" w:rsidRDefault="008A79EB" w:rsidP="008A79EB">
      <w:pPr>
        <w:widowControl w:val="0"/>
        <w:autoSpaceDE w:val="0"/>
        <w:autoSpaceDN w:val="0"/>
        <w:adjustRightInd w:val="0"/>
        <w:spacing w:after="240" w:line="240" w:lineRule="auto"/>
        <w:rPr>
          <w:rFonts w:cs="Times New Roman"/>
          <w:noProof/>
        </w:rPr>
      </w:pPr>
      <w:r w:rsidRPr="008A79EB">
        <w:rPr>
          <w:rFonts w:cs="Times New Roman"/>
          <w:noProof/>
        </w:rPr>
        <w:t xml:space="preserve">Ziv, Y., Burns, L.D., Cocker, E.D., Hamel, E.O., Ghosh, K.K., Kitch, L.J., Gamal, A. El, and Schnitzer, M.J. (2013). Long-term dynamics of CA1 hippocampal place codes. Nat. Neurosci. </w:t>
      </w:r>
      <w:r w:rsidRPr="008A79EB">
        <w:rPr>
          <w:rFonts w:cs="Times New Roman"/>
          <w:i/>
          <w:iCs/>
          <w:noProof/>
        </w:rPr>
        <w:t>16</w:t>
      </w:r>
      <w:r w:rsidRPr="008A79EB">
        <w:rPr>
          <w:rFonts w:cs="Times New Roman"/>
          <w:noProof/>
        </w:rPr>
        <w:t>, 264–266.</w:t>
      </w:r>
    </w:p>
    <w:p w14:paraId="44FDF6C3" w14:textId="1283FC03" w:rsidR="009727C5" w:rsidRDefault="00942D3B" w:rsidP="008A79EB">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156" w:name="_Toc415125984"/>
      <w:r>
        <w:lastRenderedPageBreak/>
        <w:t>CURRICULUM VITAE</w:t>
      </w:r>
      <w:bookmarkEnd w:id="156"/>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Pr="00944FEF" w:rsidRDefault="00D36F85" w:rsidP="00944FEF">
      <w:pPr>
        <w:pStyle w:val="NoSpacing"/>
        <w:rPr>
          <w:b/>
          <w:sz w:val="28"/>
          <w:szCs w:val="28"/>
        </w:rPr>
      </w:pP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proofErr w:type="gramStart"/>
      <w:r>
        <w:t>Boston, MA 02215 U.S.A.</w:t>
      </w:r>
      <w:proofErr w:type="gramEnd"/>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proofErr w:type="gramStart"/>
      <w:r>
        <w:t>email</w:t>
      </w:r>
      <w:proofErr w:type="gramEnd"/>
      <w:r>
        <w:t xml:space="preserve">: </w:t>
      </w:r>
      <w:hyperlink r:id="rId37"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 xml:space="preserve">Howard </w:t>
            </w:r>
            <w:proofErr w:type="spellStart"/>
            <w:r>
              <w:t>Eichenbaum</w:t>
            </w:r>
            <w:proofErr w:type="spellEnd"/>
            <w:r>
              <w:t>,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525BB209" w:rsidR="00E62B27" w:rsidRDefault="00E62B27" w:rsidP="00E62B27">
            <w:pPr>
              <w:pStyle w:val="NoSpacing"/>
            </w:pPr>
            <w:r>
              <w:t xml:space="preserve">Michael E. </w:t>
            </w:r>
            <w:proofErr w:type="spellStart"/>
            <w:r>
              <w:t>Hasselmo</w:t>
            </w:r>
            <w:proofErr w:type="spellEnd"/>
            <w:r>
              <w:t xml:space="preserve">, </w:t>
            </w:r>
            <w:proofErr w:type="spellStart"/>
            <w:r>
              <w:t>Phil.D</w:t>
            </w:r>
            <w:proofErr w:type="spellEnd"/>
            <w:r>
              <w:t xml:space="preserve">.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proofErr w:type="gramStart"/>
      <w:r>
        <w:t>Spatiotemporal firing patterns as a principle for encoding information in the brain.</w:t>
      </w:r>
      <w:proofErr w:type="gramEnd"/>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t>
      </w:r>
      <w:proofErr w:type="gramStart"/>
      <w:r>
        <w:t>wild-type</w:t>
      </w:r>
      <w:proofErr w:type="gramEnd"/>
      <w:r>
        <w:t xml:space="preserve"> and disease models. </w:t>
      </w:r>
    </w:p>
    <w:p w14:paraId="01444541" w14:textId="30B62602" w:rsidR="00057B5A" w:rsidRDefault="00057B5A" w:rsidP="00944FEF">
      <w:pPr>
        <w:pStyle w:val="NoSpacing"/>
      </w:pPr>
      <w:proofErr w:type="gramStart"/>
      <w:r>
        <w:t>Data processing and analysis of high-dimensional data sets.</w:t>
      </w:r>
      <w:proofErr w:type="gramEnd"/>
      <w:r>
        <w:t xml:space="preserve"> </w:t>
      </w:r>
    </w:p>
    <w:p w14:paraId="263DECE7" w14:textId="755E8341" w:rsidR="00057B5A" w:rsidRDefault="00057B5A" w:rsidP="00944FEF">
      <w:pPr>
        <w:pStyle w:val="NoSpacing"/>
      </w:pPr>
      <w:proofErr w:type="gramStart"/>
      <w:r>
        <w:t>Development of open-source tools for data analysis.</w:t>
      </w:r>
      <w:proofErr w:type="gramEnd"/>
      <w:r>
        <w:t xml:space="preserve">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 xml:space="preserve">Howard </w:t>
            </w:r>
            <w:proofErr w:type="spellStart"/>
            <w:r>
              <w:rPr>
                <w:i/>
              </w:rPr>
              <w:t>Eichenbaum</w:t>
            </w:r>
            <w:proofErr w:type="spellEnd"/>
            <w:r>
              <w:rPr>
                <w:i/>
              </w:rPr>
              <w:t xml:space="preserve">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w:t>
            </w:r>
            <w:proofErr w:type="spellStart"/>
            <w:r>
              <w:t>retrosplenial</w:t>
            </w:r>
            <w:proofErr w:type="spellEnd"/>
            <w:r>
              <w:t xml:space="preserve">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1032A94F" w:rsidR="00EE2D0E" w:rsidRDefault="00EE2D0E" w:rsidP="00EE2D0E">
            <w:pPr>
              <w:pStyle w:val="NoSpacing"/>
            </w:pPr>
            <w:proofErr w:type="spellStart"/>
            <w:r>
              <w:t>Zaki</w:t>
            </w:r>
            <w:proofErr w:type="spellEnd"/>
            <w:r>
              <w:t xml:space="preserve"> Y</w:t>
            </w:r>
            <w:proofErr w:type="gramStart"/>
            <w:r>
              <w:t>.*</w:t>
            </w:r>
            <w:proofErr w:type="gramEnd"/>
            <w:r>
              <w:t xml:space="preserve">, </w:t>
            </w:r>
            <w:r w:rsidRPr="00EE2D0E">
              <w:rPr>
                <w:b/>
              </w:rPr>
              <w:t>Mau W.</w:t>
            </w:r>
            <w:r>
              <w:rPr>
                <w:b/>
              </w:rPr>
              <w:t>*</w:t>
            </w:r>
            <w:r>
              <w:t xml:space="preserve">, </w:t>
            </w:r>
            <w:proofErr w:type="spellStart"/>
            <w:r>
              <w:t>Hamidi</w:t>
            </w:r>
            <w:proofErr w:type="spellEnd"/>
            <w:r>
              <w:t xml:space="preserve"> A.B., Doucette E., </w:t>
            </w:r>
            <w:proofErr w:type="spellStart"/>
            <w:r>
              <w:t>Grella</w:t>
            </w:r>
            <w:proofErr w:type="spellEnd"/>
            <w:r>
              <w:t xml:space="preserve"> S.L., </w:t>
            </w:r>
            <w:proofErr w:type="spellStart"/>
            <w:r>
              <w:t>Murawski</w:t>
            </w:r>
            <w:proofErr w:type="spellEnd"/>
            <w:r>
              <w:t xml:space="preserve"> N.J., </w:t>
            </w:r>
            <w:proofErr w:type="spellStart"/>
            <w:r>
              <w:t>Merfeld</w:t>
            </w:r>
            <w:proofErr w:type="spellEnd"/>
            <w:r>
              <w:t xml:space="preserve"> E., </w:t>
            </w:r>
            <w:proofErr w:type="spellStart"/>
            <w:r w:rsidR="00EE79B0">
              <w:t>Shpokayte</w:t>
            </w:r>
            <w:proofErr w:type="spellEnd"/>
            <w:r w:rsidR="00EE79B0">
              <w:t xml:space="preserve"> M., &amp; Ramirez S. (2019</w:t>
            </w:r>
            <w:r>
              <w:t xml:space="preserve">). Hippocampal and </w:t>
            </w:r>
            <w:proofErr w:type="spellStart"/>
            <w:r>
              <w:t>amygdalar</w:t>
            </w:r>
            <w:proofErr w:type="spellEnd"/>
            <w:r>
              <w:t xml:space="preserve"> engrams are necessary for contextual fear reinstatement. </w:t>
            </w:r>
            <w:proofErr w:type="spellStart"/>
            <w:proofErr w:type="gramStart"/>
            <w:r>
              <w:rPr>
                <w:i/>
              </w:rPr>
              <w:t>eLife</w:t>
            </w:r>
            <w:proofErr w:type="spellEnd"/>
            <w:proofErr w:type="gramEnd"/>
            <w:r>
              <w:t xml:space="preserve">, under review.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w:t>
            </w:r>
            <w:proofErr w:type="spellStart"/>
            <w:r>
              <w:t>Kinsky</w:t>
            </w:r>
            <w:proofErr w:type="spellEnd"/>
            <w:r>
              <w:t xml:space="preserve"> N.R., </w:t>
            </w:r>
            <w:proofErr w:type="spellStart"/>
            <w:r>
              <w:t>Hasselmo</w:t>
            </w:r>
            <w:proofErr w:type="spellEnd"/>
            <w:r>
              <w:t xml:space="preserve"> M.E., Howard M.W., &amp; </w:t>
            </w:r>
            <w:proofErr w:type="spellStart"/>
            <w:r>
              <w:t>Eichenbaum</w:t>
            </w:r>
            <w:proofErr w:type="spellEnd"/>
            <w:r>
              <w:t xml:space="preserve"> H. (2018). The same hippocampal CA1 population simultaneously codes temporal information over multiple timescales. </w:t>
            </w:r>
            <w:proofErr w:type="spellStart"/>
            <w:r>
              <w:rPr>
                <w:i/>
              </w:rPr>
              <w:t>Curr</w:t>
            </w:r>
            <w:proofErr w:type="spellEnd"/>
            <w:r>
              <w:rPr>
                <w:i/>
              </w:rPr>
              <w:t xml:space="preserve">.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proofErr w:type="spellStart"/>
            <w:r>
              <w:t>Kinsky</w:t>
            </w:r>
            <w:proofErr w:type="spellEnd"/>
            <w:r>
              <w:t xml:space="preserve"> N.R., Sullivan D.W., </w:t>
            </w:r>
            <w:r>
              <w:rPr>
                <w:b/>
              </w:rPr>
              <w:t>Mau W.</w:t>
            </w:r>
            <w:r>
              <w:t xml:space="preserve">, </w:t>
            </w:r>
            <w:proofErr w:type="spellStart"/>
            <w:r>
              <w:t>Hasselmo</w:t>
            </w:r>
            <w:proofErr w:type="spellEnd"/>
            <w:r>
              <w:t xml:space="preserve"> M.E., &amp; </w:t>
            </w:r>
            <w:proofErr w:type="spellStart"/>
            <w:r>
              <w:t>Eichenbaum</w:t>
            </w:r>
            <w:proofErr w:type="spellEnd"/>
            <w:r>
              <w:t xml:space="preserve"> H. (2018). Hippocampal place fields maintain a coherent and flexible map across long time scales. </w:t>
            </w:r>
            <w:proofErr w:type="spellStart"/>
            <w:r>
              <w:rPr>
                <w:i/>
              </w:rPr>
              <w:t>Curr</w:t>
            </w:r>
            <w:proofErr w:type="spellEnd"/>
            <w:r>
              <w:rPr>
                <w:i/>
              </w:rPr>
              <w:t xml:space="preserve">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w:t>
            </w:r>
            <w:proofErr w:type="spellStart"/>
            <w:r>
              <w:t>Retrosplenial</w:t>
            </w:r>
            <w:proofErr w:type="spellEnd"/>
            <w:r>
              <w:t xml:space="preserve"> cortical representations of space and future goal locations develop with learning. </w:t>
            </w:r>
            <w:proofErr w:type="spellStart"/>
            <w:proofErr w:type="gramStart"/>
            <w:r>
              <w:rPr>
                <w:i/>
              </w:rPr>
              <w:t>bioRxiv</w:t>
            </w:r>
            <w:proofErr w:type="spellEnd"/>
            <w:proofErr w:type="gramEnd"/>
            <w:r>
              <w:t xml:space="preserve">, </w:t>
            </w:r>
            <w:proofErr w:type="spellStart"/>
            <w:r>
              <w:t>doi</w:t>
            </w:r>
            <w:proofErr w:type="spellEnd"/>
            <w:r>
              <w:t xml:space="preserve">: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w:t>
            </w:r>
            <w:proofErr w:type="spellStart"/>
            <w:r>
              <w:t>Retrosplenial</w:t>
            </w:r>
            <w:proofErr w:type="spellEnd"/>
            <w:r>
              <w:t xml:space="preserve"> cortical representations of space and future goal locations develop with learning. </w:t>
            </w:r>
            <w:proofErr w:type="spellStart"/>
            <w:proofErr w:type="gramStart"/>
            <w:r>
              <w:rPr>
                <w:i/>
              </w:rPr>
              <w:t>eLife</w:t>
            </w:r>
            <w:proofErr w:type="spellEnd"/>
            <w:proofErr w:type="gramEnd"/>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lastRenderedPageBreak/>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proofErr w:type="spellStart"/>
            <w:r>
              <w:t>Zaki</w:t>
            </w:r>
            <w:proofErr w:type="spellEnd"/>
            <w:r>
              <w:t xml:space="preserve"> Y</w:t>
            </w:r>
            <w:proofErr w:type="gramStart"/>
            <w:r>
              <w:t>.*</w:t>
            </w:r>
            <w:proofErr w:type="gramEnd"/>
            <w:r>
              <w:t xml:space="preserve">, </w:t>
            </w:r>
            <w:r>
              <w:rPr>
                <w:b/>
              </w:rPr>
              <w:t>Mau W.*</w:t>
            </w:r>
            <w:r>
              <w:t xml:space="preserve">, </w:t>
            </w:r>
            <w:proofErr w:type="spellStart"/>
            <w:r>
              <w:t>Hamidi</w:t>
            </w:r>
            <w:proofErr w:type="spellEnd"/>
            <w:r>
              <w:t xml:space="preserve"> A.B., Doucette E., </w:t>
            </w:r>
            <w:proofErr w:type="spellStart"/>
            <w:r>
              <w:t>Grella</w:t>
            </w:r>
            <w:proofErr w:type="spellEnd"/>
            <w:r>
              <w:t xml:space="preserve"> S.L., </w:t>
            </w:r>
            <w:proofErr w:type="spellStart"/>
            <w:r>
              <w:t>Murawski</w:t>
            </w:r>
            <w:proofErr w:type="spellEnd"/>
            <w:r w:rsidR="00162197">
              <w:t xml:space="preserve"> N.J., </w:t>
            </w:r>
            <w:proofErr w:type="spellStart"/>
            <w:r w:rsidR="00162197">
              <w:t>Merfeld</w:t>
            </w:r>
            <w:proofErr w:type="spellEnd"/>
            <w:r w:rsidR="00162197">
              <w:t xml:space="preserve"> E., </w:t>
            </w:r>
            <w:proofErr w:type="spellStart"/>
            <w:r w:rsidR="00162197">
              <w:t>Shpokayte</w:t>
            </w:r>
            <w:proofErr w:type="spellEnd"/>
            <w:r w:rsidR="00162197">
              <w:t xml:space="preserv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proofErr w:type="spellStart"/>
            <w:r>
              <w:t>Kinsky</w:t>
            </w:r>
            <w:proofErr w:type="spellEnd"/>
            <w:r>
              <w:t xml:space="preserve"> N.R., </w:t>
            </w:r>
            <w:r>
              <w:rPr>
                <w:b/>
              </w:rPr>
              <w:t>Mau W.</w:t>
            </w:r>
            <w:r>
              <w:t xml:space="preserve">, Sullivan D.W., </w:t>
            </w:r>
            <w:proofErr w:type="spellStart"/>
            <w:r>
              <w:t>Eichenbaum</w:t>
            </w:r>
            <w:proofErr w:type="spellEnd"/>
            <w:r>
              <w:t xml:space="preserve"> H., &amp; </w:t>
            </w:r>
            <w:proofErr w:type="spellStart"/>
            <w:r>
              <w:t>Hasselmo</w:t>
            </w:r>
            <w:proofErr w:type="spellEnd"/>
            <w:r>
              <w:t xml:space="preserve">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w:t>
            </w:r>
            <w:proofErr w:type="spellStart"/>
            <w:r>
              <w:t>Kinsky</w:t>
            </w:r>
            <w:proofErr w:type="spellEnd"/>
            <w:r>
              <w:t xml:space="preserve"> N.R., </w:t>
            </w:r>
            <w:proofErr w:type="spellStart"/>
            <w:r>
              <w:t>Tiganj</w:t>
            </w:r>
            <w:proofErr w:type="spellEnd"/>
            <w:r>
              <w:t xml:space="preserve"> Z., Wei J., Howard M.W., &amp; </w:t>
            </w:r>
            <w:proofErr w:type="spellStart"/>
            <w:r>
              <w:t>Eichenbaum</w:t>
            </w:r>
            <w:proofErr w:type="spellEnd"/>
            <w:r>
              <w:t xml:space="preserve">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proofErr w:type="spellStart"/>
            <w:r>
              <w:t>Zaki</w:t>
            </w:r>
            <w:proofErr w:type="spellEnd"/>
            <w:r>
              <w:t xml:space="preserve"> Y</w:t>
            </w:r>
            <w:proofErr w:type="gramStart"/>
            <w:r>
              <w:t>.*</w:t>
            </w:r>
            <w:proofErr w:type="gramEnd"/>
            <w:r>
              <w:t xml:space="preserve">, </w:t>
            </w:r>
            <w:r>
              <w:rPr>
                <w:b/>
              </w:rPr>
              <w:t>Mau W.*</w:t>
            </w:r>
            <w:r>
              <w:t xml:space="preserve">, Doucette E., </w:t>
            </w:r>
            <w:proofErr w:type="spellStart"/>
            <w:r>
              <w:t>Hamidi</w:t>
            </w:r>
            <w:proofErr w:type="spellEnd"/>
            <w:r>
              <w:t xml:space="preserve"> A.B., </w:t>
            </w:r>
            <w:proofErr w:type="spellStart"/>
            <w:r>
              <w:t>Grella</w:t>
            </w:r>
            <w:proofErr w:type="spellEnd"/>
            <w:r>
              <w:t xml:space="preserve"> S.L., </w:t>
            </w:r>
            <w:proofErr w:type="spellStart"/>
            <w:r>
              <w:t>Murawski</w:t>
            </w:r>
            <w:proofErr w:type="spellEnd"/>
            <w:r>
              <w:t xml:space="preserve"> N.J., </w:t>
            </w:r>
            <w:proofErr w:type="spellStart"/>
            <w:r>
              <w:t>Merfeld</w:t>
            </w:r>
            <w:proofErr w:type="spellEnd"/>
            <w:r>
              <w:t xml:space="preserve"> E., </w:t>
            </w:r>
            <w:proofErr w:type="spellStart"/>
            <w:r>
              <w:t>Shpokayte</w:t>
            </w:r>
            <w:proofErr w:type="spellEnd"/>
            <w:r>
              <w:t xml:space="preserv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w:t>
            </w:r>
            <w:proofErr w:type="spellStart"/>
            <w:r>
              <w:t>Mikkelsen</w:t>
            </w:r>
            <w:proofErr w:type="spellEnd"/>
            <w:r>
              <w:t xml:space="preserve"> C., </w:t>
            </w:r>
            <w:proofErr w:type="spellStart"/>
            <w:r>
              <w:t>Rueckemann</w:t>
            </w:r>
            <w:proofErr w:type="spellEnd"/>
            <w:r>
              <w:t xml:space="preserve"> J.W., &amp; </w:t>
            </w:r>
            <w:proofErr w:type="spellStart"/>
            <w:r>
              <w:t>Eichenbaum</w:t>
            </w:r>
            <w:proofErr w:type="spellEnd"/>
            <w:r>
              <w:t xml:space="preserve"> H. (2017). Learning paradigm influences the 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proofErr w:type="spellStart"/>
            <w:r>
              <w:t>Kinsky</w:t>
            </w:r>
            <w:proofErr w:type="spellEnd"/>
            <w:r>
              <w:t xml:space="preserve"> N.R., Sullivan D.W., </w:t>
            </w:r>
            <w:r>
              <w:rPr>
                <w:b/>
              </w:rPr>
              <w:t>Mau W.</w:t>
            </w:r>
            <w:r>
              <w:t xml:space="preserve">, &amp; </w:t>
            </w:r>
            <w:proofErr w:type="spellStart"/>
            <w:r>
              <w:t>Eichenbaum</w:t>
            </w:r>
            <w:proofErr w:type="spellEnd"/>
            <w:r>
              <w:t xml:space="preserve">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proofErr w:type="spellStart"/>
            <w:r w:rsidR="00EB6EC2">
              <w:t>Kinsky</w:t>
            </w:r>
            <w:proofErr w:type="spellEnd"/>
            <w:r w:rsidR="00EB6EC2">
              <w:t xml:space="preserve"> N.R., </w:t>
            </w:r>
            <w:r w:rsidR="00EB6EC2">
              <w:rPr>
                <w:b/>
              </w:rPr>
              <w:t>Mau W.</w:t>
            </w:r>
            <w:r w:rsidR="00EB6EC2">
              <w:t xml:space="preserve">, &amp; </w:t>
            </w:r>
            <w:proofErr w:type="spellStart"/>
            <w:r w:rsidR="00EB6EC2">
              <w:t>Eichenbaum</w:t>
            </w:r>
            <w:proofErr w:type="spellEnd"/>
            <w:r w:rsidR="00EB6EC2">
              <w:t xml:space="preserve">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B6EC2" w:rsidRPr="00923E55" w14:paraId="13F23568" w14:textId="77777777" w:rsidTr="00A3020A">
        <w:tc>
          <w:tcPr>
            <w:tcW w:w="1818" w:type="dxa"/>
          </w:tcPr>
          <w:p w14:paraId="1C93B866" w14:textId="2F9C13D4" w:rsidR="00EB6EC2" w:rsidRDefault="00EB6EC2" w:rsidP="00EB6EC2">
            <w:pPr>
              <w:pStyle w:val="NoSpacing"/>
            </w:pPr>
            <w:r>
              <w:lastRenderedPageBreak/>
              <w:t>2016</w:t>
            </w:r>
          </w:p>
        </w:tc>
        <w:tc>
          <w:tcPr>
            <w:tcW w:w="7038" w:type="dxa"/>
          </w:tcPr>
          <w:p w14:paraId="2931E281" w14:textId="06C2324A" w:rsidR="00A3020A" w:rsidRDefault="00A3020A" w:rsidP="00F37520">
            <w:pPr>
              <w:pStyle w:val="NoSpacing"/>
            </w:pPr>
            <w:r>
              <w:rPr>
                <w:b/>
              </w:rPr>
              <w:t>Mau W.</w:t>
            </w:r>
            <w:r>
              <w:t xml:space="preserve">, Sullivan D.W., </w:t>
            </w:r>
            <w:proofErr w:type="spellStart"/>
            <w:r>
              <w:t>Bidshahri</w:t>
            </w:r>
            <w:proofErr w:type="spellEnd"/>
            <w:r>
              <w:t xml:space="preserve"> P., &amp; </w:t>
            </w:r>
            <w:proofErr w:type="spellStart"/>
            <w:r>
              <w:t>Eichenbaum</w:t>
            </w:r>
            <w:proofErr w:type="spellEnd"/>
            <w:r>
              <w:t xml:space="preserve">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proofErr w:type="spellStart"/>
            <w:r>
              <w:t>Kinsky</w:t>
            </w:r>
            <w:proofErr w:type="spellEnd"/>
            <w:r>
              <w:t xml:space="preserve"> N.R., Sullivan D.W., </w:t>
            </w:r>
            <w:r>
              <w:rPr>
                <w:b/>
              </w:rPr>
              <w:t>Mau W.</w:t>
            </w:r>
            <w:r>
              <w:t xml:space="preserve">, </w:t>
            </w:r>
            <w:proofErr w:type="spellStart"/>
            <w:r>
              <w:t>Polavarapu</w:t>
            </w:r>
            <w:proofErr w:type="spellEnd"/>
            <w:r>
              <w:t xml:space="preserve"> H., &amp; </w:t>
            </w:r>
            <w:proofErr w:type="spellStart"/>
            <w:r>
              <w:t>Eichenbaum</w:t>
            </w:r>
            <w:proofErr w:type="spellEnd"/>
            <w:r>
              <w:t xml:space="preserve">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w:t>
            </w:r>
            <w:proofErr w:type="spellStart"/>
            <w:r>
              <w:t>Retrosplenial</w:t>
            </w:r>
            <w:proofErr w:type="spellEnd"/>
            <w:r>
              <w:t xml:space="preserve">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 xml:space="preserve">Yu K., </w:t>
            </w:r>
            <w:proofErr w:type="spellStart"/>
            <w:r w:rsidR="008A2F20">
              <w:t>Parauda</w:t>
            </w:r>
            <w:proofErr w:type="spellEnd"/>
            <w:r w:rsidR="008A2F20">
              <w:t xml:space="preserve"> S., &amp; Smith D.M. (2015). </w:t>
            </w:r>
            <w:proofErr w:type="spellStart"/>
            <w:r w:rsidR="008A2F20">
              <w:t>Retrosplenial</w:t>
            </w:r>
            <w:proofErr w:type="spellEnd"/>
            <w:r w:rsidR="008A2F20">
              <w:t xml:space="preserve">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w:t>
            </w:r>
            <w:proofErr w:type="spellStart"/>
            <w:r>
              <w:t>Parauda</w:t>
            </w:r>
            <w:proofErr w:type="spellEnd"/>
            <w:r>
              <w:t xml:space="preserve"> S., Yu K., &amp; Smith D.M. (2014). Representation of cues and space in the </w:t>
            </w:r>
            <w:proofErr w:type="spellStart"/>
            <w:r>
              <w:t>retrosplenial</w:t>
            </w:r>
            <w:proofErr w:type="spellEnd"/>
            <w:r>
              <w:t xml:space="preserve">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65DA0" w:rsidRPr="00923E55" w14:paraId="325BBB32" w14:textId="77777777" w:rsidTr="00E67E72">
        <w:tc>
          <w:tcPr>
            <w:tcW w:w="1818" w:type="dxa"/>
          </w:tcPr>
          <w:p w14:paraId="01C293FD" w14:textId="77777777" w:rsidR="00B65DA0" w:rsidRDefault="00B65DA0" w:rsidP="00E67E72">
            <w:pPr>
              <w:pStyle w:val="NoSpacing"/>
            </w:pPr>
            <w:r>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w:t>
            </w:r>
            <w:proofErr w:type="spellStart"/>
            <w:r>
              <w:t>Cai</w:t>
            </w:r>
            <w:proofErr w:type="spellEnd"/>
            <w:r>
              <w:t xml:space="preserve">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w:t>
            </w:r>
            <w:proofErr w:type="spellStart"/>
            <w:r>
              <w:t>Josselyn</w:t>
            </w:r>
            <w:proofErr w:type="spellEnd"/>
            <w:r>
              <w:t xml:space="preserve">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w:t>
            </w:r>
            <w:proofErr w:type="spellStart"/>
            <w:r>
              <w:t>Messabout</w:t>
            </w:r>
            <w:proofErr w:type="spellEnd"/>
            <w:r>
              <w:t xml:space="preserve">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lastRenderedPageBreak/>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lastRenderedPageBreak/>
              <w:t xml:space="preserve">Representation of space and reward in the </w:t>
            </w:r>
            <w:proofErr w:type="spellStart"/>
            <w:r>
              <w:t>retrosplenial</w:t>
            </w:r>
            <w:proofErr w:type="spellEnd"/>
            <w:r>
              <w:t xml:space="preserve">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7E72" w:rsidRPr="00923E55" w14:paraId="54AB4D68" w14:textId="77777777" w:rsidTr="00E67E72">
        <w:tc>
          <w:tcPr>
            <w:tcW w:w="1818" w:type="dxa"/>
          </w:tcPr>
          <w:p w14:paraId="71DD0FFD" w14:textId="77777777" w:rsidR="00E67E72" w:rsidRDefault="00E67E72" w:rsidP="00E67E72">
            <w:pPr>
              <w:pStyle w:val="NoSpacing"/>
            </w:pPr>
            <w:r>
              <w:t>2018</w:t>
            </w:r>
          </w:p>
        </w:tc>
        <w:tc>
          <w:tcPr>
            <w:tcW w:w="7038" w:type="dxa"/>
          </w:tcPr>
          <w:p w14:paraId="3648256D" w14:textId="77777777" w:rsidR="00E67E72" w:rsidRDefault="00E67E72" w:rsidP="00E67E72">
            <w:pPr>
              <w:pStyle w:val="NoSpacing"/>
            </w:pPr>
            <w:r>
              <w:t xml:space="preserve">F1000Prime featured article, Mau et al., 2018. </w:t>
            </w:r>
          </w:p>
          <w:p w14:paraId="7CB691B5" w14:textId="77777777" w:rsidR="00E67E72" w:rsidRDefault="00E67E72" w:rsidP="00E67E72">
            <w:pPr>
              <w:pStyle w:val="NoSpacing"/>
            </w:pPr>
            <w:r>
              <w:t xml:space="preserve">NSF </w:t>
            </w:r>
            <w:proofErr w:type="spellStart"/>
            <w:r>
              <w:t>Neurophotonics</w:t>
            </w:r>
            <w:proofErr w:type="spellEnd"/>
            <w:r>
              <w:t xml:space="preserve"> Research Traineeship Travel Award</w:t>
            </w:r>
          </w:p>
          <w:p w14:paraId="39F81E3B" w14:textId="77777777" w:rsidR="00E67E72" w:rsidRDefault="00E67E72" w:rsidP="00E67E72">
            <w:pPr>
              <w:pStyle w:val="NoSpacing"/>
            </w:pPr>
            <w:r>
              <w:t xml:space="preserve">Henry I. </w:t>
            </w:r>
            <w:proofErr w:type="spellStart"/>
            <w:r>
              <w:t>Russek</w:t>
            </w:r>
            <w:proofErr w:type="spellEnd"/>
            <w:r>
              <w:t xml:space="preserve"> Day Student Achievement Award, 3</w:t>
            </w:r>
            <w:r w:rsidRPr="00E67E72">
              <w:rPr>
                <w:vertAlign w:val="superscript"/>
              </w:rPr>
              <w:t>rd</w:t>
            </w:r>
            <w:r>
              <w:t xml:space="preserve"> place</w:t>
            </w:r>
          </w:p>
          <w:p w14:paraId="316092D5" w14:textId="77777777" w:rsidR="00E67E72" w:rsidRDefault="00E67E72" w:rsidP="00E67E72">
            <w:pPr>
              <w:pStyle w:val="NoSpacing"/>
            </w:pPr>
            <w:r>
              <w:t xml:space="preserve">Frontiers in </w:t>
            </w:r>
            <w:proofErr w:type="spellStart"/>
            <w:r>
              <w:t>Neurophotonics</w:t>
            </w:r>
            <w:proofErr w:type="spellEnd"/>
            <w:r>
              <w:t xml:space="preserve"> Summer School completion</w:t>
            </w:r>
          </w:p>
          <w:p w14:paraId="48BB4DFA" w14:textId="3AB63253" w:rsidR="00B41ABA" w:rsidRPr="00162197" w:rsidRDefault="00B41ABA" w:rsidP="00E67E72">
            <w:pPr>
              <w:pStyle w:val="NoSpacing"/>
            </w:pPr>
          </w:p>
        </w:tc>
      </w:tr>
      <w:tr w:rsidR="00B41ABA" w:rsidRPr="00923E55" w14:paraId="15970F01" w14:textId="77777777" w:rsidTr="00E67E72">
        <w:tc>
          <w:tcPr>
            <w:tcW w:w="1818" w:type="dxa"/>
          </w:tcPr>
          <w:p w14:paraId="01ECE95A" w14:textId="5F274425" w:rsidR="00B41ABA" w:rsidRDefault="00B41ABA" w:rsidP="00E67E72">
            <w:pPr>
              <w:pStyle w:val="NoSpacing"/>
            </w:pPr>
            <w:r>
              <w:t>2014</w:t>
            </w:r>
          </w:p>
        </w:tc>
        <w:tc>
          <w:tcPr>
            <w:tcW w:w="7038" w:type="dxa"/>
          </w:tcPr>
          <w:p w14:paraId="7E9E1579" w14:textId="77777777" w:rsidR="00B41ABA" w:rsidRDefault="00B41ABA" w:rsidP="00E67E72">
            <w:pPr>
              <w:pStyle w:val="NoSpacing"/>
            </w:pPr>
            <w:r>
              <w:rPr>
                <w:i/>
              </w:rPr>
              <w:t>Magna cum laude</w:t>
            </w:r>
            <w:r>
              <w:t xml:space="preserve"> in Psychology</w:t>
            </w:r>
          </w:p>
          <w:p w14:paraId="60EDCB05" w14:textId="77777777" w:rsidR="00B41ABA" w:rsidRDefault="00B41ABA" w:rsidP="00E67E72">
            <w:pPr>
              <w:pStyle w:val="NoSpacing"/>
            </w:pPr>
            <w:r>
              <w:t xml:space="preserve">Halpern &amp; </w:t>
            </w:r>
            <w:proofErr w:type="spellStart"/>
            <w:r>
              <w:t>Rosevear</w:t>
            </w:r>
            <w:proofErr w:type="spellEnd"/>
            <w:r>
              <w:t xml:space="preserve"> Undergraduate Research Grant</w:t>
            </w:r>
          </w:p>
          <w:p w14:paraId="78C0C01D" w14:textId="3039E879" w:rsidR="00B41ABA" w:rsidRPr="00B41ABA" w:rsidRDefault="00B41ABA" w:rsidP="00E67E72">
            <w:pPr>
              <w:pStyle w:val="NoSpacing"/>
            </w:pPr>
          </w:p>
        </w:tc>
      </w:tr>
      <w:tr w:rsidR="00B41ABA" w:rsidRPr="00923E55" w14:paraId="570E6186" w14:textId="77777777" w:rsidTr="00E67E72">
        <w:tc>
          <w:tcPr>
            <w:tcW w:w="1818" w:type="dxa"/>
          </w:tcPr>
          <w:p w14:paraId="27AB9501" w14:textId="5DC0328F" w:rsidR="00B41ABA" w:rsidRDefault="00B41ABA" w:rsidP="00E67E72">
            <w:pPr>
              <w:pStyle w:val="NoSpacing"/>
            </w:pPr>
            <w:r>
              <w:t>2011</w:t>
            </w:r>
          </w:p>
        </w:tc>
        <w:tc>
          <w:tcPr>
            <w:tcW w:w="7038" w:type="dxa"/>
          </w:tcPr>
          <w:p w14:paraId="7C800A0C" w14:textId="40AAE6C1" w:rsidR="00B41ABA" w:rsidRPr="00B41ABA" w:rsidRDefault="00B41ABA" w:rsidP="00E67E72">
            <w:pPr>
              <w:pStyle w:val="NoSpacing"/>
            </w:pPr>
            <w:r>
              <w:t xml:space="preserve">Dean’s List in the College of Arts &amp; Sciences </w:t>
            </w: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w:t>
            </w:r>
            <w:proofErr w:type="spellStart"/>
            <w:r>
              <w:t>Univesity</w:t>
            </w:r>
            <w:proofErr w:type="spellEnd"/>
            <w:r>
              <w:t xml:space="preserve">.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w:t>
            </w:r>
            <w:proofErr w:type="spellStart"/>
            <w:r>
              <w:t>Neurophotonics</w:t>
            </w:r>
            <w:proofErr w:type="spellEnd"/>
            <w:r>
              <w:t xml:space="preserve"> Research Traineeship Program. </w:t>
            </w:r>
          </w:p>
          <w:p w14:paraId="130A48A8" w14:textId="77777777" w:rsidR="00B41ABA" w:rsidRDefault="00B41ABA" w:rsidP="00B41ABA">
            <w:pPr>
              <w:pStyle w:val="NoSpacing"/>
            </w:pPr>
            <w:r>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73404EE8" w14:textId="77777777" w:rsidTr="00B41ABA">
        <w:tc>
          <w:tcPr>
            <w:tcW w:w="1818" w:type="dxa"/>
          </w:tcPr>
          <w:p w14:paraId="31C671A6" w14:textId="01C38039"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w:t>
            </w:r>
            <w:proofErr w:type="spellStart"/>
            <w:r>
              <w:t>bioRxiv</w:t>
            </w:r>
            <w:proofErr w:type="spellEnd"/>
            <w:r>
              <w:t xml:space="preserve">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503F39A1" w:rsidR="00B41ABA" w:rsidRDefault="00B41ABA" w:rsidP="00B41ABA">
            <w:pPr>
              <w:pStyle w:val="NoSpacing"/>
            </w:pPr>
            <w:r>
              <w:t>2016 – present</w:t>
            </w:r>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w:t>
            </w:r>
            <w:proofErr w:type="spellStart"/>
            <w:r>
              <w:t>Spiker</w:t>
            </w:r>
            <w:proofErr w:type="spellEnd"/>
            <w:r>
              <w:t xml:space="preserve">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16043DF3" w:rsidR="00B41ABA" w:rsidRDefault="00B41ABA" w:rsidP="00B41ABA">
            <w:pPr>
              <w:pStyle w:val="NoSpacing"/>
            </w:pPr>
            <w:r>
              <w:t>2015 – present</w:t>
            </w:r>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w:t>
            </w:r>
            <w:proofErr w:type="spellStart"/>
            <w:r>
              <w:t>Bidshahri</w:t>
            </w:r>
            <w:proofErr w:type="spellEnd"/>
            <w:r>
              <w:t xml:space="preserve">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proofErr w:type="gramStart"/>
      <w:r>
        <w:t>Rodent care, handling, and stereotaxic surgery (mice and rats).</w:t>
      </w:r>
      <w:proofErr w:type="gramEnd"/>
      <w:r>
        <w:t xml:space="preserve">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proofErr w:type="gramStart"/>
      <w:r>
        <w:t>Brain sectioning with cryostat.</w:t>
      </w:r>
      <w:proofErr w:type="gramEnd"/>
      <w:r>
        <w:t xml:space="preserve"> </w:t>
      </w:r>
    </w:p>
    <w:p w14:paraId="747F0A2C" w14:textId="0E6ADD39" w:rsidR="002823E6" w:rsidRDefault="002823E6" w:rsidP="002823E6">
      <w:pPr>
        <w:pStyle w:val="NoSpacing"/>
        <w:ind w:left="360" w:hanging="360"/>
      </w:pPr>
      <w:proofErr w:type="gramStart"/>
      <w:r>
        <w:t xml:space="preserve">Proficient in </w:t>
      </w:r>
      <w:proofErr w:type="spellStart"/>
      <w:r>
        <w:t>Matlab</w:t>
      </w:r>
      <w:proofErr w:type="spellEnd"/>
      <w:r>
        <w:t xml:space="preserve"> and Python (</w:t>
      </w:r>
      <w:proofErr w:type="spellStart"/>
      <w:r>
        <w:t>PyCharm</w:t>
      </w:r>
      <w:proofErr w:type="spellEnd"/>
      <w:r>
        <w:t xml:space="preserve"> IDE).</w:t>
      </w:r>
      <w:proofErr w:type="gramEnd"/>
      <w:r>
        <w:t xml:space="preserve"> </w:t>
      </w:r>
    </w:p>
    <w:p w14:paraId="48B62309" w14:textId="50964D05" w:rsidR="002823E6" w:rsidRDefault="002823E6" w:rsidP="002823E6">
      <w:pPr>
        <w:pStyle w:val="NoSpacing"/>
        <w:ind w:left="360" w:hanging="360"/>
      </w:pPr>
      <w:proofErr w:type="gramStart"/>
      <w:r>
        <w:t xml:space="preserve">Proficient in pandas, </w:t>
      </w:r>
      <w:proofErr w:type="spellStart"/>
      <w:r>
        <w:t>scikit</w:t>
      </w:r>
      <w:proofErr w:type="spellEnd"/>
      <w:r>
        <w:t xml:space="preserve">-learn, </w:t>
      </w:r>
      <w:proofErr w:type="spellStart"/>
      <w:r>
        <w:t>scipy</w:t>
      </w:r>
      <w:proofErr w:type="spellEnd"/>
      <w:r>
        <w:t xml:space="preserve">, </w:t>
      </w:r>
      <w:proofErr w:type="spellStart"/>
      <w:r>
        <w:t>matplotlib</w:t>
      </w:r>
      <w:proofErr w:type="spellEnd"/>
      <w:r>
        <w:t xml:space="preserve">, and </w:t>
      </w:r>
      <w:proofErr w:type="spellStart"/>
      <w:r>
        <w:t>seaborn</w:t>
      </w:r>
      <w:proofErr w:type="spellEnd"/>
      <w:r>
        <w:t xml:space="preserve"> Python libraries.</w:t>
      </w:r>
      <w:proofErr w:type="gramEnd"/>
      <w:r>
        <w:t xml:space="preserve"> </w:t>
      </w:r>
    </w:p>
    <w:p w14:paraId="673E0016" w14:textId="70D61743" w:rsidR="002823E6" w:rsidRDefault="002823E6" w:rsidP="002823E6">
      <w:pPr>
        <w:pStyle w:val="NoSpacing"/>
        <w:ind w:left="360" w:hanging="360"/>
      </w:pPr>
      <w:proofErr w:type="spellStart"/>
      <w:proofErr w:type="gramStart"/>
      <w:r>
        <w:t>Profcient</w:t>
      </w:r>
      <w:proofErr w:type="spellEnd"/>
      <w:r>
        <w:t xml:space="preserve"> in </w:t>
      </w:r>
      <w:proofErr w:type="spellStart"/>
      <w:r>
        <w:t>LaTeX</w:t>
      </w:r>
      <w:proofErr w:type="spellEnd"/>
      <w:r>
        <w:t xml:space="preserve"> and </w:t>
      </w:r>
      <w:proofErr w:type="spellStart"/>
      <w:r>
        <w:t>GitHub</w:t>
      </w:r>
      <w:proofErr w:type="spellEnd"/>
      <w:r>
        <w:t xml:space="preserve"> (</w:t>
      </w:r>
      <w:proofErr w:type="spellStart"/>
      <w:r>
        <w:t>Git</w:t>
      </w:r>
      <w:proofErr w:type="spellEnd"/>
      <w:r>
        <w:t xml:space="preserve"> Bash and </w:t>
      </w:r>
      <w:proofErr w:type="spellStart"/>
      <w:r>
        <w:t>GitHub</w:t>
      </w:r>
      <w:proofErr w:type="spellEnd"/>
      <w:r>
        <w:t xml:space="preserve"> Desktop).</w:t>
      </w:r>
      <w:proofErr w:type="gramEnd"/>
      <w:r>
        <w:t xml:space="preserve"> </w:t>
      </w:r>
    </w:p>
    <w:p w14:paraId="226BD6EE" w14:textId="72840967" w:rsidR="002823E6" w:rsidRDefault="002823E6" w:rsidP="002823E6">
      <w:pPr>
        <w:pStyle w:val="NoSpacing"/>
        <w:ind w:left="360" w:hanging="360"/>
      </w:pPr>
      <w:proofErr w:type="gramStart"/>
      <w:r>
        <w:lastRenderedPageBreak/>
        <w:t>Practical experience in creative data visualization, dimensionality reduction, and machine learning.</w:t>
      </w:r>
      <w:proofErr w:type="gramEnd"/>
    </w:p>
    <w:p w14:paraId="09783850" w14:textId="176B16FF" w:rsidR="002823E6" w:rsidRDefault="002823E6" w:rsidP="002823E6">
      <w:pPr>
        <w:pStyle w:val="NoSpacing"/>
        <w:ind w:left="360" w:hanging="360"/>
      </w:pPr>
      <w:r>
        <w:t xml:space="preserve">Experience with </w:t>
      </w:r>
      <w:proofErr w:type="spellStart"/>
      <w:r>
        <w:t>tetrode</w:t>
      </w:r>
      <w:proofErr w:type="spellEnd"/>
      <w:r>
        <w:t xml:space="preserv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proofErr w:type="gramStart"/>
      <w:r>
        <w:t>Conversational in Cantonese.</w:t>
      </w:r>
      <w:proofErr w:type="gramEnd"/>
      <w:r>
        <w:t xml:space="preserv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proofErr w:type="gramStart"/>
      <w:r>
        <w:t>Available upon request.</w:t>
      </w:r>
      <w:proofErr w:type="gramEnd"/>
      <w:r>
        <w:t xml:space="preserve"> </w:t>
      </w:r>
    </w:p>
    <w:sectPr w:rsidR="002823E6" w:rsidRPr="002823E6"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C8E62" w14:textId="77777777" w:rsidR="008A79EB" w:rsidRDefault="008A79EB" w:rsidP="002112A8">
      <w:r>
        <w:separator/>
      </w:r>
    </w:p>
  </w:endnote>
  <w:endnote w:type="continuationSeparator" w:id="0">
    <w:p w14:paraId="1185C7A9" w14:textId="77777777" w:rsidR="008A79EB" w:rsidRDefault="008A79EB"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A00002FF" w:usb1="500039FB" w:usb2="00000000" w:usb3="00000000" w:csb0="00000197"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OCR A Std">
    <w:panose1 w:val="020F0609000104060307"/>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FAEFE" w14:textId="77777777" w:rsidR="008A79EB" w:rsidRDefault="008A79EB"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8A79EB" w:rsidRDefault="008A79E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92B6D" w14:textId="77777777" w:rsidR="008A79EB" w:rsidRPr="000A05E4" w:rsidRDefault="008A79EB"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Pr>
        <w:rStyle w:val="PageNumber"/>
        <w:rFonts w:cs="Times New Roman"/>
        <w:noProof/>
      </w:rPr>
      <w:t>xix</w:t>
    </w:r>
    <w:r w:rsidRPr="000A05E4">
      <w:rPr>
        <w:rStyle w:val="PageNumber"/>
        <w:rFonts w:cs="Times New Roman"/>
      </w:rPr>
      <w:fldChar w:fldCharType="end"/>
    </w:r>
  </w:p>
  <w:p w14:paraId="590ADF32" w14:textId="77777777" w:rsidR="008A79EB" w:rsidRDefault="008A79EB">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76406" w14:textId="77777777" w:rsidR="008A79EB" w:rsidRDefault="008A79EB">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DC86E" w14:textId="77777777" w:rsidR="008A79EB" w:rsidRDefault="008A79E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89394F" w14:textId="77777777" w:rsidR="008A79EB" w:rsidRDefault="008A79EB" w:rsidP="002112A8">
      <w:r>
        <w:separator/>
      </w:r>
    </w:p>
  </w:footnote>
  <w:footnote w:type="continuationSeparator" w:id="0">
    <w:p w14:paraId="2CAA1E42" w14:textId="77777777" w:rsidR="008A79EB" w:rsidRDefault="008A79EB" w:rsidP="002112A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E3511" w14:textId="77777777" w:rsidR="008A79EB" w:rsidRDefault="008A79EB"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8A79EB" w:rsidRDefault="008A79EB" w:rsidP="00C87F9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448C" w14:textId="77777777" w:rsidR="008A79EB" w:rsidRDefault="008A79EB">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6B0E8" w14:textId="77777777" w:rsidR="008A79EB" w:rsidRPr="000A05E4" w:rsidRDefault="008A79EB"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6E589F">
      <w:rPr>
        <w:rStyle w:val="PageNumber"/>
        <w:rFonts w:cs="Times New Roman"/>
        <w:noProof/>
      </w:rPr>
      <w:t>144</w:t>
    </w:r>
    <w:r w:rsidRPr="000A05E4">
      <w:rPr>
        <w:rStyle w:val="PageNumber"/>
        <w:rFonts w:cs="Times New Roman"/>
      </w:rPr>
      <w:fldChar w:fldCharType="end"/>
    </w:r>
  </w:p>
  <w:p w14:paraId="1BCBD2C9" w14:textId="77777777" w:rsidR="008A79EB" w:rsidRDefault="008A79EB" w:rsidP="00C87F94">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FE868" w14:textId="77777777" w:rsidR="008A79EB" w:rsidRDefault="008A79EB"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8A79EB" w:rsidRDefault="008A79EB" w:rsidP="00C87F94">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3E75"/>
    <w:rsid w:val="00006492"/>
    <w:rsid w:val="00021117"/>
    <w:rsid w:val="00023AA5"/>
    <w:rsid w:val="00026E42"/>
    <w:rsid w:val="00031A3C"/>
    <w:rsid w:val="00033493"/>
    <w:rsid w:val="0004040E"/>
    <w:rsid w:val="000424B6"/>
    <w:rsid w:val="000427A0"/>
    <w:rsid w:val="0004336F"/>
    <w:rsid w:val="00043C99"/>
    <w:rsid w:val="00043D2C"/>
    <w:rsid w:val="00044798"/>
    <w:rsid w:val="00044DB9"/>
    <w:rsid w:val="00045120"/>
    <w:rsid w:val="00052860"/>
    <w:rsid w:val="00053800"/>
    <w:rsid w:val="00054994"/>
    <w:rsid w:val="00054AA5"/>
    <w:rsid w:val="000569C9"/>
    <w:rsid w:val="00057B5A"/>
    <w:rsid w:val="00060639"/>
    <w:rsid w:val="0006473D"/>
    <w:rsid w:val="00065003"/>
    <w:rsid w:val="00065B49"/>
    <w:rsid w:val="00071A04"/>
    <w:rsid w:val="00074A42"/>
    <w:rsid w:val="00075844"/>
    <w:rsid w:val="00082A7D"/>
    <w:rsid w:val="00082C33"/>
    <w:rsid w:val="000831D6"/>
    <w:rsid w:val="00087333"/>
    <w:rsid w:val="00090FEB"/>
    <w:rsid w:val="0009134A"/>
    <w:rsid w:val="00094121"/>
    <w:rsid w:val="00097DF6"/>
    <w:rsid w:val="000A05E4"/>
    <w:rsid w:val="000A2F0F"/>
    <w:rsid w:val="000A3761"/>
    <w:rsid w:val="000A3F39"/>
    <w:rsid w:val="000A6EA4"/>
    <w:rsid w:val="000A705B"/>
    <w:rsid w:val="000B07F9"/>
    <w:rsid w:val="000B2108"/>
    <w:rsid w:val="000B465D"/>
    <w:rsid w:val="000B4EF5"/>
    <w:rsid w:val="000B58B2"/>
    <w:rsid w:val="000B6BA2"/>
    <w:rsid w:val="000C0A9E"/>
    <w:rsid w:val="000C1E19"/>
    <w:rsid w:val="000C3EED"/>
    <w:rsid w:val="000C62E0"/>
    <w:rsid w:val="000D2187"/>
    <w:rsid w:val="000D4165"/>
    <w:rsid w:val="000D41D7"/>
    <w:rsid w:val="000D47DF"/>
    <w:rsid w:val="000D4B69"/>
    <w:rsid w:val="000E4810"/>
    <w:rsid w:val="000E66E2"/>
    <w:rsid w:val="000E6772"/>
    <w:rsid w:val="000F0B2C"/>
    <w:rsid w:val="000F3D7C"/>
    <w:rsid w:val="000F3DA9"/>
    <w:rsid w:val="000F4C00"/>
    <w:rsid w:val="000F4F8F"/>
    <w:rsid w:val="000F5339"/>
    <w:rsid w:val="000F6BE0"/>
    <w:rsid w:val="000F7596"/>
    <w:rsid w:val="001002D7"/>
    <w:rsid w:val="00102466"/>
    <w:rsid w:val="00104163"/>
    <w:rsid w:val="001041F2"/>
    <w:rsid w:val="00104EDF"/>
    <w:rsid w:val="0010589B"/>
    <w:rsid w:val="001069F1"/>
    <w:rsid w:val="00107735"/>
    <w:rsid w:val="001126FC"/>
    <w:rsid w:val="00113AFB"/>
    <w:rsid w:val="001154A2"/>
    <w:rsid w:val="00120869"/>
    <w:rsid w:val="00140203"/>
    <w:rsid w:val="001508E8"/>
    <w:rsid w:val="00150AA2"/>
    <w:rsid w:val="001515DE"/>
    <w:rsid w:val="00153076"/>
    <w:rsid w:val="00154485"/>
    <w:rsid w:val="00160048"/>
    <w:rsid w:val="001615F6"/>
    <w:rsid w:val="00161809"/>
    <w:rsid w:val="00162197"/>
    <w:rsid w:val="00166BF4"/>
    <w:rsid w:val="00170292"/>
    <w:rsid w:val="00171438"/>
    <w:rsid w:val="001744AB"/>
    <w:rsid w:val="001772C0"/>
    <w:rsid w:val="00185BF0"/>
    <w:rsid w:val="001868B2"/>
    <w:rsid w:val="00186F7A"/>
    <w:rsid w:val="001920AE"/>
    <w:rsid w:val="001923A8"/>
    <w:rsid w:val="00195679"/>
    <w:rsid w:val="001973A4"/>
    <w:rsid w:val="001A02FD"/>
    <w:rsid w:val="001A381D"/>
    <w:rsid w:val="001A7D8E"/>
    <w:rsid w:val="001B013D"/>
    <w:rsid w:val="001B121F"/>
    <w:rsid w:val="001B3DEE"/>
    <w:rsid w:val="001B541D"/>
    <w:rsid w:val="001C222B"/>
    <w:rsid w:val="001C2441"/>
    <w:rsid w:val="001C4BF5"/>
    <w:rsid w:val="001C6B5E"/>
    <w:rsid w:val="001C77C5"/>
    <w:rsid w:val="001D043D"/>
    <w:rsid w:val="001D04E0"/>
    <w:rsid w:val="001D18C3"/>
    <w:rsid w:val="001D25CA"/>
    <w:rsid w:val="001D36F6"/>
    <w:rsid w:val="001D6774"/>
    <w:rsid w:val="001D7D0F"/>
    <w:rsid w:val="001E1273"/>
    <w:rsid w:val="001E1FD6"/>
    <w:rsid w:val="001E4346"/>
    <w:rsid w:val="001F5F18"/>
    <w:rsid w:val="002013C4"/>
    <w:rsid w:val="002016B0"/>
    <w:rsid w:val="00203867"/>
    <w:rsid w:val="00206C94"/>
    <w:rsid w:val="00207099"/>
    <w:rsid w:val="00207C3F"/>
    <w:rsid w:val="002112A8"/>
    <w:rsid w:val="00212BC2"/>
    <w:rsid w:val="0021667A"/>
    <w:rsid w:val="00216B8B"/>
    <w:rsid w:val="00220B3B"/>
    <w:rsid w:val="00222E8A"/>
    <w:rsid w:val="00226048"/>
    <w:rsid w:val="0023012C"/>
    <w:rsid w:val="00233F94"/>
    <w:rsid w:val="0023703D"/>
    <w:rsid w:val="002407A1"/>
    <w:rsid w:val="00241468"/>
    <w:rsid w:val="002426E7"/>
    <w:rsid w:val="00242705"/>
    <w:rsid w:val="00245DB7"/>
    <w:rsid w:val="0025138A"/>
    <w:rsid w:val="0025262F"/>
    <w:rsid w:val="00253000"/>
    <w:rsid w:val="00254250"/>
    <w:rsid w:val="00254CF0"/>
    <w:rsid w:val="00257004"/>
    <w:rsid w:val="0025778A"/>
    <w:rsid w:val="00261DDD"/>
    <w:rsid w:val="00266E1E"/>
    <w:rsid w:val="002719A8"/>
    <w:rsid w:val="00272228"/>
    <w:rsid w:val="00275666"/>
    <w:rsid w:val="00276507"/>
    <w:rsid w:val="00276928"/>
    <w:rsid w:val="00277A3B"/>
    <w:rsid w:val="00277C41"/>
    <w:rsid w:val="00280570"/>
    <w:rsid w:val="0028206E"/>
    <w:rsid w:val="002823E6"/>
    <w:rsid w:val="0028329D"/>
    <w:rsid w:val="00284E0B"/>
    <w:rsid w:val="002850B4"/>
    <w:rsid w:val="00287420"/>
    <w:rsid w:val="002A617F"/>
    <w:rsid w:val="002A7F50"/>
    <w:rsid w:val="002B30B8"/>
    <w:rsid w:val="002B325A"/>
    <w:rsid w:val="002B74CC"/>
    <w:rsid w:val="002B75B0"/>
    <w:rsid w:val="002C10D1"/>
    <w:rsid w:val="002C2DE9"/>
    <w:rsid w:val="002D2ADF"/>
    <w:rsid w:val="002D50E5"/>
    <w:rsid w:val="002D5122"/>
    <w:rsid w:val="002D68BF"/>
    <w:rsid w:val="002D7EC6"/>
    <w:rsid w:val="002E1076"/>
    <w:rsid w:val="002E3E9A"/>
    <w:rsid w:val="002E43E0"/>
    <w:rsid w:val="002E5749"/>
    <w:rsid w:val="002F1E50"/>
    <w:rsid w:val="002F2C92"/>
    <w:rsid w:val="002F624C"/>
    <w:rsid w:val="00301A99"/>
    <w:rsid w:val="00303A22"/>
    <w:rsid w:val="003134B6"/>
    <w:rsid w:val="00314EA5"/>
    <w:rsid w:val="00316BE3"/>
    <w:rsid w:val="0032234C"/>
    <w:rsid w:val="003226D8"/>
    <w:rsid w:val="003246FA"/>
    <w:rsid w:val="00326BB1"/>
    <w:rsid w:val="00331E35"/>
    <w:rsid w:val="00334C88"/>
    <w:rsid w:val="00335B23"/>
    <w:rsid w:val="00335F56"/>
    <w:rsid w:val="00346CE8"/>
    <w:rsid w:val="003547DD"/>
    <w:rsid w:val="0036502F"/>
    <w:rsid w:val="003657FF"/>
    <w:rsid w:val="0037001D"/>
    <w:rsid w:val="003742D4"/>
    <w:rsid w:val="0038056A"/>
    <w:rsid w:val="0038229F"/>
    <w:rsid w:val="0038614F"/>
    <w:rsid w:val="003863E2"/>
    <w:rsid w:val="00390FC2"/>
    <w:rsid w:val="0039584A"/>
    <w:rsid w:val="003A044A"/>
    <w:rsid w:val="003A1526"/>
    <w:rsid w:val="003A1FF1"/>
    <w:rsid w:val="003A73F7"/>
    <w:rsid w:val="003B08E0"/>
    <w:rsid w:val="003B4FAB"/>
    <w:rsid w:val="003C1D38"/>
    <w:rsid w:val="003C482E"/>
    <w:rsid w:val="003C5973"/>
    <w:rsid w:val="003C6278"/>
    <w:rsid w:val="003C67AC"/>
    <w:rsid w:val="003C69ED"/>
    <w:rsid w:val="003D0881"/>
    <w:rsid w:val="003D213B"/>
    <w:rsid w:val="003D27BC"/>
    <w:rsid w:val="003D27EE"/>
    <w:rsid w:val="003D5778"/>
    <w:rsid w:val="003E05E6"/>
    <w:rsid w:val="003E2A0C"/>
    <w:rsid w:val="003E4D54"/>
    <w:rsid w:val="003E5272"/>
    <w:rsid w:val="003F5980"/>
    <w:rsid w:val="00403E26"/>
    <w:rsid w:val="00413ACF"/>
    <w:rsid w:val="00415214"/>
    <w:rsid w:val="0041536F"/>
    <w:rsid w:val="00415481"/>
    <w:rsid w:val="00415A0A"/>
    <w:rsid w:val="00415D46"/>
    <w:rsid w:val="0041749E"/>
    <w:rsid w:val="004177E8"/>
    <w:rsid w:val="00420EA5"/>
    <w:rsid w:val="0042105D"/>
    <w:rsid w:val="0042375E"/>
    <w:rsid w:val="00424B5B"/>
    <w:rsid w:val="00425644"/>
    <w:rsid w:val="004307D6"/>
    <w:rsid w:val="0043299E"/>
    <w:rsid w:val="00432F31"/>
    <w:rsid w:val="004373C9"/>
    <w:rsid w:val="0044199E"/>
    <w:rsid w:val="00454206"/>
    <w:rsid w:val="00456A75"/>
    <w:rsid w:val="00464CF5"/>
    <w:rsid w:val="004700B7"/>
    <w:rsid w:val="00471007"/>
    <w:rsid w:val="00471A36"/>
    <w:rsid w:val="00475087"/>
    <w:rsid w:val="00477697"/>
    <w:rsid w:val="00480FA9"/>
    <w:rsid w:val="004837D8"/>
    <w:rsid w:val="00485187"/>
    <w:rsid w:val="0049386E"/>
    <w:rsid w:val="004A733F"/>
    <w:rsid w:val="004B0944"/>
    <w:rsid w:val="004B3D30"/>
    <w:rsid w:val="004C0813"/>
    <w:rsid w:val="004C31C1"/>
    <w:rsid w:val="004D50AE"/>
    <w:rsid w:val="004F0B13"/>
    <w:rsid w:val="004F3A39"/>
    <w:rsid w:val="004F56DF"/>
    <w:rsid w:val="00510928"/>
    <w:rsid w:val="00520369"/>
    <w:rsid w:val="00530413"/>
    <w:rsid w:val="00530EF2"/>
    <w:rsid w:val="00533A02"/>
    <w:rsid w:val="00537CE7"/>
    <w:rsid w:val="00555FF6"/>
    <w:rsid w:val="005572B9"/>
    <w:rsid w:val="0056175E"/>
    <w:rsid w:val="005637FA"/>
    <w:rsid w:val="00570644"/>
    <w:rsid w:val="00570AD2"/>
    <w:rsid w:val="0057440D"/>
    <w:rsid w:val="00576A83"/>
    <w:rsid w:val="00581067"/>
    <w:rsid w:val="00582824"/>
    <w:rsid w:val="0058556D"/>
    <w:rsid w:val="005868A9"/>
    <w:rsid w:val="005868E2"/>
    <w:rsid w:val="005876B0"/>
    <w:rsid w:val="00592526"/>
    <w:rsid w:val="005948DD"/>
    <w:rsid w:val="005950CA"/>
    <w:rsid w:val="00596729"/>
    <w:rsid w:val="005A0732"/>
    <w:rsid w:val="005A0A93"/>
    <w:rsid w:val="005B00D5"/>
    <w:rsid w:val="005B0486"/>
    <w:rsid w:val="005B33F6"/>
    <w:rsid w:val="005B6101"/>
    <w:rsid w:val="005C03D6"/>
    <w:rsid w:val="005C09A6"/>
    <w:rsid w:val="005C15C7"/>
    <w:rsid w:val="005C1B6E"/>
    <w:rsid w:val="005C1B7C"/>
    <w:rsid w:val="005C2377"/>
    <w:rsid w:val="005C3285"/>
    <w:rsid w:val="005C4A6F"/>
    <w:rsid w:val="005C5959"/>
    <w:rsid w:val="005C73F6"/>
    <w:rsid w:val="005D4B62"/>
    <w:rsid w:val="005E0050"/>
    <w:rsid w:val="005F0D20"/>
    <w:rsid w:val="005F1F99"/>
    <w:rsid w:val="005F2A6A"/>
    <w:rsid w:val="005F2CB9"/>
    <w:rsid w:val="005F4F2D"/>
    <w:rsid w:val="005F65BA"/>
    <w:rsid w:val="005F6957"/>
    <w:rsid w:val="005F7A5B"/>
    <w:rsid w:val="006024FA"/>
    <w:rsid w:val="00604845"/>
    <w:rsid w:val="0060652A"/>
    <w:rsid w:val="00606D8E"/>
    <w:rsid w:val="00607C9F"/>
    <w:rsid w:val="00613838"/>
    <w:rsid w:val="00614EDF"/>
    <w:rsid w:val="006244A4"/>
    <w:rsid w:val="006248BD"/>
    <w:rsid w:val="006259B6"/>
    <w:rsid w:val="006259C5"/>
    <w:rsid w:val="00626978"/>
    <w:rsid w:val="00631A34"/>
    <w:rsid w:val="00632D95"/>
    <w:rsid w:val="006412ED"/>
    <w:rsid w:val="00655494"/>
    <w:rsid w:val="0065563D"/>
    <w:rsid w:val="00655F84"/>
    <w:rsid w:val="00657DAF"/>
    <w:rsid w:val="006605D8"/>
    <w:rsid w:val="00660784"/>
    <w:rsid w:val="00670CB6"/>
    <w:rsid w:val="00673F89"/>
    <w:rsid w:val="00680ACE"/>
    <w:rsid w:val="0068373A"/>
    <w:rsid w:val="00692BBC"/>
    <w:rsid w:val="00694850"/>
    <w:rsid w:val="006968FA"/>
    <w:rsid w:val="0069760F"/>
    <w:rsid w:val="006A79D3"/>
    <w:rsid w:val="006A79DF"/>
    <w:rsid w:val="006B51C2"/>
    <w:rsid w:val="006B69DF"/>
    <w:rsid w:val="006B7184"/>
    <w:rsid w:val="006C30BF"/>
    <w:rsid w:val="006C3E82"/>
    <w:rsid w:val="006C767D"/>
    <w:rsid w:val="006D2177"/>
    <w:rsid w:val="006D2341"/>
    <w:rsid w:val="006D281E"/>
    <w:rsid w:val="006D41FC"/>
    <w:rsid w:val="006E0036"/>
    <w:rsid w:val="006E2631"/>
    <w:rsid w:val="006E4994"/>
    <w:rsid w:val="006E516B"/>
    <w:rsid w:val="006E589F"/>
    <w:rsid w:val="006F1E25"/>
    <w:rsid w:val="006F6230"/>
    <w:rsid w:val="0070618A"/>
    <w:rsid w:val="00707896"/>
    <w:rsid w:val="00712ABD"/>
    <w:rsid w:val="00715622"/>
    <w:rsid w:val="00716D13"/>
    <w:rsid w:val="0072455D"/>
    <w:rsid w:val="007259ED"/>
    <w:rsid w:val="00730655"/>
    <w:rsid w:val="00740891"/>
    <w:rsid w:val="00746E5B"/>
    <w:rsid w:val="007522F7"/>
    <w:rsid w:val="007528FA"/>
    <w:rsid w:val="00752E2F"/>
    <w:rsid w:val="0075349F"/>
    <w:rsid w:val="00753782"/>
    <w:rsid w:val="00754ABD"/>
    <w:rsid w:val="00756A87"/>
    <w:rsid w:val="00764A5E"/>
    <w:rsid w:val="00771AD6"/>
    <w:rsid w:val="00771DEF"/>
    <w:rsid w:val="0077226D"/>
    <w:rsid w:val="00781735"/>
    <w:rsid w:val="0078186E"/>
    <w:rsid w:val="00787863"/>
    <w:rsid w:val="00791795"/>
    <w:rsid w:val="007A6123"/>
    <w:rsid w:val="007A74EA"/>
    <w:rsid w:val="007B0A7F"/>
    <w:rsid w:val="007C1D13"/>
    <w:rsid w:val="007C2BF3"/>
    <w:rsid w:val="007C6657"/>
    <w:rsid w:val="007C6EC1"/>
    <w:rsid w:val="007D0E0C"/>
    <w:rsid w:val="007D5AA2"/>
    <w:rsid w:val="007D7A80"/>
    <w:rsid w:val="007E1585"/>
    <w:rsid w:val="007E20E0"/>
    <w:rsid w:val="007E2550"/>
    <w:rsid w:val="007E52F4"/>
    <w:rsid w:val="007E77BA"/>
    <w:rsid w:val="007F160C"/>
    <w:rsid w:val="007F2B0C"/>
    <w:rsid w:val="007F2F02"/>
    <w:rsid w:val="0080048E"/>
    <w:rsid w:val="00800F1B"/>
    <w:rsid w:val="008034B2"/>
    <w:rsid w:val="0080762B"/>
    <w:rsid w:val="008103E0"/>
    <w:rsid w:val="0081480B"/>
    <w:rsid w:val="00816822"/>
    <w:rsid w:val="00825833"/>
    <w:rsid w:val="008265D6"/>
    <w:rsid w:val="00833823"/>
    <w:rsid w:val="00842D75"/>
    <w:rsid w:val="00843E53"/>
    <w:rsid w:val="00844568"/>
    <w:rsid w:val="00845D11"/>
    <w:rsid w:val="00852DE9"/>
    <w:rsid w:val="00854675"/>
    <w:rsid w:val="008560AE"/>
    <w:rsid w:val="00856D25"/>
    <w:rsid w:val="0086130D"/>
    <w:rsid w:val="00861B5C"/>
    <w:rsid w:val="00863B27"/>
    <w:rsid w:val="00864EEA"/>
    <w:rsid w:val="0086545E"/>
    <w:rsid w:val="00865556"/>
    <w:rsid w:val="00865CE7"/>
    <w:rsid w:val="00870850"/>
    <w:rsid w:val="00872A2C"/>
    <w:rsid w:val="00874A20"/>
    <w:rsid w:val="00877990"/>
    <w:rsid w:val="00885481"/>
    <w:rsid w:val="008861FB"/>
    <w:rsid w:val="008903B1"/>
    <w:rsid w:val="008927B2"/>
    <w:rsid w:val="00896107"/>
    <w:rsid w:val="00896524"/>
    <w:rsid w:val="008A2313"/>
    <w:rsid w:val="008A2AE9"/>
    <w:rsid w:val="008A2F20"/>
    <w:rsid w:val="008A566E"/>
    <w:rsid w:val="008A5EF9"/>
    <w:rsid w:val="008A79EB"/>
    <w:rsid w:val="008B0291"/>
    <w:rsid w:val="008B0B42"/>
    <w:rsid w:val="008B6AC8"/>
    <w:rsid w:val="008B6CB2"/>
    <w:rsid w:val="008C6255"/>
    <w:rsid w:val="008C67A3"/>
    <w:rsid w:val="008D03C7"/>
    <w:rsid w:val="008D38D4"/>
    <w:rsid w:val="008D49D8"/>
    <w:rsid w:val="008E1172"/>
    <w:rsid w:val="008E17A8"/>
    <w:rsid w:val="008E7494"/>
    <w:rsid w:val="008F1DE6"/>
    <w:rsid w:val="008F21E7"/>
    <w:rsid w:val="008F2F28"/>
    <w:rsid w:val="008F3CE1"/>
    <w:rsid w:val="008F4089"/>
    <w:rsid w:val="00905E8C"/>
    <w:rsid w:val="009066E4"/>
    <w:rsid w:val="00912332"/>
    <w:rsid w:val="0091237E"/>
    <w:rsid w:val="0091575D"/>
    <w:rsid w:val="00915838"/>
    <w:rsid w:val="009169BB"/>
    <w:rsid w:val="00923E55"/>
    <w:rsid w:val="0092726A"/>
    <w:rsid w:val="009326F1"/>
    <w:rsid w:val="0093539A"/>
    <w:rsid w:val="00936757"/>
    <w:rsid w:val="009406DB"/>
    <w:rsid w:val="00940D7E"/>
    <w:rsid w:val="00942D3B"/>
    <w:rsid w:val="00944FEF"/>
    <w:rsid w:val="00947D03"/>
    <w:rsid w:val="00957891"/>
    <w:rsid w:val="00957AE1"/>
    <w:rsid w:val="00962756"/>
    <w:rsid w:val="0096603F"/>
    <w:rsid w:val="009727C5"/>
    <w:rsid w:val="00972F9B"/>
    <w:rsid w:val="009750CA"/>
    <w:rsid w:val="00982466"/>
    <w:rsid w:val="00983426"/>
    <w:rsid w:val="009842E7"/>
    <w:rsid w:val="009852FD"/>
    <w:rsid w:val="00987C65"/>
    <w:rsid w:val="0099437F"/>
    <w:rsid w:val="009A060D"/>
    <w:rsid w:val="009A753B"/>
    <w:rsid w:val="009A7694"/>
    <w:rsid w:val="009B2F28"/>
    <w:rsid w:val="009B5483"/>
    <w:rsid w:val="009B75CB"/>
    <w:rsid w:val="009B7A26"/>
    <w:rsid w:val="009C4026"/>
    <w:rsid w:val="009C4AA1"/>
    <w:rsid w:val="009D20BD"/>
    <w:rsid w:val="009D547D"/>
    <w:rsid w:val="009D5FA7"/>
    <w:rsid w:val="009D6BD9"/>
    <w:rsid w:val="009E09E1"/>
    <w:rsid w:val="009F107A"/>
    <w:rsid w:val="009F133A"/>
    <w:rsid w:val="009F3A8E"/>
    <w:rsid w:val="009F4287"/>
    <w:rsid w:val="00A01D3F"/>
    <w:rsid w:val="00A04125"/>
    <w:rsid w:val="00A052B6"/>
    <w:rsid w:val="00A0584A"/>
    <w:rsid w:val="00A1069B"/>
    <w:rsid w:val="00A10CB5"/>
    <w:rsid w:val="00A11411"/>
    <w:rsid w:val="00A1529A"/>
    <w:rsid w:val="00A16A79"/>
    <w:rsid w:val="00A227A7"/>
    <w:rsid w:val="00A3020A"/>
    <w:rsid w:val="00A31545"/>
    <w:rsid w:val="00A32C6B"/>
    <w:rsid w:val="00A33C7E"/>
    <w:rsid w:val="00A34053"/>
    <w:rsid w:val="00A41573"/>
    <w:rsid w:val="00A42588"/>
    <w:rsid w:val="00A441B7"/>
    <w:rsid w:val="00A45CBA"/>
    <w:rsid w:val="00A46583"/>
    <w:rsid w:val="00A47602"/>
    <w:rsid w:val="00A53A33"/>
    <w:rsid w:val="00A53DCE"/>
    <w:rsid w:val="00A54A31"/>
    <w:rsid w:val="00A54DF6"/>
    <w:rsid w:val="00A60C5C"/>
    <w:rsid w:val="00A624F2"/>
    <w:rsid w:val="00A66482"/>
    <w:rsid w:val="00A666D5"/>
    <w:rsid w:val="00A77C56"/>
    <w:rsid w:val="00A83B8A"/>
    <w:rsid w:val="00A84930"/>
    <w:rsid w:val="00A87404"/>
    <w:rsid w:val="00A91F12"/>
    <w:rsid w:val="00A93A80"/>
    <w:rsid w:val="00A93C65"/>
    <w:rsid w:val="00A9401C"/>
    <w:rsid w:val="00A943DF"/>
    <w:rsid w:val="00AA0CF6"/>
    <w:rsid w:val="00AA4070"/>
    <w:rsid w:val="00AA47E4"/>
    <w:rsid w:val="00AA6458"/>
    <w:rsid w:val="00AB4B97"/>
    <w:rsid w:val="00AC35FD"/>
    <w:rsid w:val="00AC69AB"/>
    <w:rsid w:val="00AC726E"/>
    <w:rsid w:val="00AD1568"/>
    <w:rsid w:val="00AD34AA"/>
    <w:rsid w:val="00AD4E4D"/>
    <w:rsid w:val="00AD4F8B"/>
    <w:rsid w:val="00AE38AC"/>
    <w:rsid w:val="00AF478F"/>
    <w:rsid w:val="00AF61C0"/>
    <w:rsid w:val="00AF6F50"/>
    <w:rsid w:val="00B011EB"/>
    <w:rsid w:val="00B021DA"/>
    <w:rsid w:val="00B04817"/>
    <w:rsid w:val="00B20423"/>
    <w:rsid w:val="00B20DD8"/>
    <w:rsid w:val="00B21244"/>
    <w:rsid w:val="00B215E4"/>
    <w:rsid w:val="00B2291A"/>
    <w:rsid w:val="00B22DD9"/>
    <w:rsid w:val="00B244C4"/>
    <w:rsid w:val="00B307F0"/>
    <w:rsid w:val="00B33478"/>
    <w:rsid w:val="00B341EC"/>
    <w:rsid w:val="00B34C8F"/>
    <w:rsid w:val="00B36D6C"/>
    <w:rsid w:val="00B40C43"/>
    <w:rsid w:val="00B419C8"/>
    <w:rsid w:val="00B41ABA"/>
    <w:rsid w:val="00B44A94"/>
    <w:rsid w:val="00B45E8B"/>
    <w:rsid w:val="00B47ABB"/>
    <w:rsid w:val="00B47C9F"/>
    <w:rsid w:val="00B54FA7"/>
    <w:rsid w:val="00B560C9"/>
    <w:rsid w:val="00B602A4"/>
    <w:rsid w:val="00B62395"/>
    <w:rsid w:val="00B63EB2"/>
    <w:rsid w:val="00B65490"/>
    <w:rsid w:val="00B65DA0"/>
    <w:rsid w:val="00B6690C"/>
    <w:rsid w:val="00B707FB"/>
    <w:rsid w:val="00B77FC9"/>
    <w:rsid w:val="00B82025"/>
    <w:rsid w:val="00B85A7C"/>
    <w:rsid w:val="00B904AA"/>
    <w:rsid w:val="00B91904"/>
    <w:rsid w:val="00B93575"/>
    <w:rsid w:val="00B945B9"/>
    <w:rsid w:val="00B947C9"/>
    <w:rsid w:val="00B94E26"/>
    <w:rsid w:val="00B953FA"/>
    <w:rsid w:val="00B963FC"/>
    <w:rsid w:val="00BA2802"/>
    <w:rsid w:val="00BA604F"/>
    <w:rsid w:val="00BA6EDF"/>
    <w:rsid w:val="00BB31F6"/>
    <w:rsid w:val="00BB539C"/>
    <w:rsid w:val="00BB6205"/>
    <w:rsid w:val="00BB69B6"/>
    <w:rsid w:val="00BC0868"/>
    <w:rsid w:val="00BC1EB2"/>
    <w:rsid w:val="00BC33AA"/>
    <w:rsid w:val="00BC53C2"/>
    <w:rsid w:val="00BC6F52"/>
    <w:rsid w:val="00BC7C28"/>
    <w:rsid w:val="00BD0362"/>
    <w:rsid w:val="00BD3278"/>
    <w:rsid w:val="00BD3D9E"/>
    <w:rsid w:val="00BD445A"/>
    <w:rsid w:val="00BD4FB5"/>
    <w:rsid w:val="00BD76A7"/>
    <w:rsid w:val="00BD7A28"/>
    <w:rsid w:val="00BE2688"/>
    <w:rsid w:val="00BE3112"/>
    <w:rsid w:val="00BE7327"/>
    <w:rsid w:val="00BF0706"/>
    <w:rsid w:val="00BF2780"/>
    <w:rsid w:val="00BF34BD"/>
    <w:rsid w:val="00BF514D"/>
    <w:rsid w:val="00BF59B9"/>
    <w:rsid w:val="00BF6308"/>
    <w:rsid w:val="00C00B85"/>
    <w:rsid w:val="00C02E98"/>
    <w:rsid w:val="00C0608A"/>
    <w:rsid w:val="00C10F70"/>
    <w:rsid w:val="00C14680"/>
    <w:rsid w:val="00C17AE3"/>
    <w:rsid w:val="00C2116C"/>
    <w:rsid w:val="00C22381"/>
    <w:rsid w:val="00C30009"/>
    <w:rsid w:val="00C31723"/>
    <w:rsid w:val="00C32584"/>
    <w:rsid w:val="00C32CAC"/>
    <w:rsid w:val="00C32DC2"/>
    <w:rsid w:val="00C3423C"/>
    <w:rsid w:val="00C407B4"/>
    <w:rsid w:val="00C41B8A"/>
    <w:rsid w:val="00C52D59"/>
    <w:rsid w:val="00C52FE4"/>
    <w:rsid w:val="00C60F60"/>
    <w:rsid w:val="00C63698"/>
    <w:rsid w:val="00C6526F"/>
    <w:rsid w:val="00C653C9"/>
    <w:rsid w:val="00C70177"/>
    <w:rsid w:val="00C771FB"/>
    <w:rsid w:val="00C87F94"/>
    <w:rsid w:val="00C9148F"/>
    <w:rsid w:val="00C9233F"/>
    <w:rsid w:val="00CA2086"/>
    <w:rsid w:val="00CA383D"/>
    <w:rsid w:val="00CA4476"/>
    <w:rsid w:val="00CA4939"/>
    <w:rsid w:val="00CA73E0"/>
    <w:rsid w:val="00CA7C6C"/>
    <w:rsid w:val="00CC4663"/>
    <w:rsid w:val="00CC69FD"/>
    <w:rsid w:val="00CC6A6E"/>
    <w:rsid w:val="00CC7B5A"/>
    <w:rsid w:val="00CD02E1"/>
    <w:rsid w:val="00CD1992"/>
    <w:rsid w:val="00CD75CB"/>
    <w:rsid w:val="00CD78B8"/>
    <w:rsid w:val="00CE0C80"/>
    <w:rsid w:val="00CE6078"/>
    <w:rsid w:val="00CF047B"/>
    <w:rsid w:val="00CF32D1"/>
    <w:rsid w:val="00D07E97"/>
    <w:rsid w:val="00D102C2"/>
    <w:rsid w:val="00D13F69"/>
    <w:rsid w:val="00D145D1"/>
    <w:rsid w:val="00D14696"/>
    <w:rsid w:val="00D14CEB"/>
    <w:rsid w:val="00D159EB"/>
    <w:rsid w:val="00D15D3D"/>
    <w:rsid w:val="00D20BCC"/>
    <w:rsid w:val="00D2206D"/>
    <w:rsid w:val="00D22540"/>
    <w:rsid w:val="00D30693"/>
    <w:rsid w:val="00D33893"/>
    <w:rsid w:val="00D34F87"/>
    <w:rsid w:val="00D36F85"/>
    <w:rsid w:val="00D41915"/>
    <w:rsid w:val="00D439EB"/>
    <w:rsid w:val="00D448CC"/>
    <w:rsid w:val="00D4647F"/>
    <w:rsid w:val="00D600AF"/>
    <w:rsid w:val="00D6078D"/>
    <w:rsid w:val="00D619B5"/>
    <w:rsid w:val="00D620B4"/>
    <w:rsid w:val="00D70567"/>
    <w:rsid w:val="00D72D0E"/>
    <w:rsid w:val="00D75AC4"/>
    <w:rsid w:val="00D760CF"/>
    <w:rsid w:val="00D77CCB"/>
    <w:rsid w:val="00D8156E"/>
    <w:rsid w:val="00D82139"/>
    <w:rsid w:val="00D84F25"/>
    <w:rsid w:val="00D868AA"/>
    <w:rsid w:val="00D93C4F"/>
    <w:rsid w:val="00D97307"/>
    <w:rsid w:val="00D976EA"/>
    <w:rsid w:val="00DA0313"/>
    <w:rsid w:val="00DA0F8D"/>
    <w:rsid w:val="00DA324B"/>
    <w:rsid w:val="00DA491C"/>
    <w:rsid w:val="00DA58D6"/>
    <w:rsid w:val="00DA6074"/>
    <w:rsid w:val="00DA6A56"/>
    <w:rsid w:val="00DB1ABF"/>
    <w:rsid w:val="00DB6842"/>
    <w:rsid w:val="00DB6B28"/>
    <w:rsid w:val="00DC17D7"/>
    <w:rsid w:val="00DD0A3C"/>
    <w:rsid w:val="00DD2109"/>
    <w:rsid w:val="00DD4C35"/>
    <w:rsid w:val="00DE0DE7"/>
    <w:rsid w:val="00DE4BD2"/>
    <w:rsid w:val="00DE5AFB"/>
    <w:rsid w:val="00DE6E79"/>
    <w:rsid w:val="00DE793C"/>
    <w:rsid w:val="00DF39BB"/>
    <w:rsid w:val="00DF55B8"/>
    <w:rsid w:val="00E04210"/>
    <w:rsid w:val="00E04C2E"/>
    <w:rsid w:val="00E102B7"/>
    <w:rsid w:val="00E111C0"/>
    <w:rsid w:val="00E17866"/>
    <w:rsid w:val="00E24DA6"/>
    <w:rsid w:val="00E26148"/>
    <w:rsid w:val="00E30FDA"/>
    <w:rsid w:val="00E33A14"/>
    <w:rsid w:val="00E41180"/>
    <w:rsid w:val="00E46BA1"/>
    <w:rsid w:val="00E523CE"/>
    <w:rsid w:val="00E53802"/>
    <w:rsid w:val="00E55496"/>
    <w:rsid w:val="00E57591"/>
    <w:rsid w:val="00E609C4"/>
    <w:rsid w:val="00E60BD2"/>
    <w:rsid w:val="00E61FDE"/>
    <w:rsid w:val="00E62B27"/>
    <w:rsid w:val="00E65672"/>
    <w:rsid w:val="00E6647F"/>
    <w:rsid w:val="00E67E72"/>
    <w:rsid w:val="00E72655"/>
    <w:rsid w:val="00E74DC2"/>
    <w:rsid w:val="00E759B9"/>
    <w:rsid w:val="00E76B5C"/>
    <w:rsid w:val="00E8034F"/>
    <w:rsid w:val="00E918F7"/>
    <w:rsid w:val="00E92558"/>
    <w:rsid w:val="00EA38A2"/>
    <w:rsid w:val="00EA4836"/>
    <w:rsid w:val="00EA4B26"/>
    <w:rsid w:val="00EA502D"/>
    <w:rsid w:val="00EA5958"/>
    <w:rsid w:val="00EA5FC1"/>
    <w:rsid w:val="00EA7DF1"/>
    <w:rsid w:val="00EB3675"/>
    <w:rsid w:val="00EB6637"/>
    <w:rsid w:val="00EB6EC2"/>
    <w:rsid w:val="00EC1B5D"/>
    <w:rsid w:val="00EC3201"/>
    <w:rsid w:val="00EC429B"/>
    <w:rsid w:val="00EC4E7E"/>
    <w:rsid w:val="00ED1BEE"/>
    <w:rsid w:val="00ED2F91"/>
    <w:rsid w:val="00ED3F96"/>
    <w:rsid w:val="00ED438C"/>
    <w:rsid w:val="00ED4C2E"/>
    <w:rsid w:val="00EE2D0E"/>
    <w:rsid w:val="00EE36F8"/>
    <w:rsid w:val="00EE3BBD"/>
    <w:rsid w:val="00EE79B0"/>
    <w:rsid w:val="00F012D8"/>
    <w:rsid w:val="00F060FB"/>
    <w:rsid w:val="00F06B46"/>
    <w:rsid w:val="00F11064"/>
    <w:rsid w:val="00F1232D"/>
    <w:rsid w:val="00F12595"/>
    <w:rsid w:val="00F1613F"/>
    <w:rsid w:val="00F20429"/>
    <w:rsid w:val="00F2213E"/>
    <w:rsid w:val="00F22577"/>
    <w:rsid w:val="00F272A4"/>
    <w:rsid w:val="00F27683"/>
    <w:rsid w:val="00F3373D"/>
    <w:rsid w:val="00F35C50"/>
    <w:rsid w:val="00F3728F"/>
    <w:rsid w:val="00F37520"/>
    <w:rsid w:val="00F40BF7"/>
    <w:rsid w:val="00F40C67"/>
    <w:rsid w:val="00F42550"/>
    <w:rsid w:val="00F45C5C"/>
    <w:rsid w:val="00F46B39"/>
    <w:rsid w:val="00F46FC5"/>
    <w:rsid w:val="00F55E2B"/>
    <w:rsid w:val="00F61C22"/>
    <w:rsid w:val="00F67124"/>
    <w:rsid w:val="00F73DA4"/>
    <w:rsid w:val="00F75698"/>
    <w:rsid w:val="00F80438"/>
    <w:rsid w:val="00F819D5"/>
    <w:rsid w:val="00F83164"/>
    <w:rsid w:val="00F879D9"/>
    <w:rsid w:val="00F9066B"/>
    <w:rsid w:val="00F91DF5"/>
    <w:rsid w:val="00F946DB"/>
    <w:rsid w:val="00F95172"/>
    <w:rsid w:val="00F954DD"/>
    <w:rsid w:val="00F96AE5"/>
    <w:rsid w:val="00FA183A"/>
    <w:rsid w:val="00FA413F"/>
    <w:rsid w:val="00FB2422"/>
    <w:rsid w:val="00FB41A4"/>
    <w:rsid w:val="00FB4F5C"/>
    <w:rsid w:val="00FB6B18"/>
    <w:rsid w:val="00FB7B6B"/>
    <w:rsid w:val="00FC0E7E"/>
    <w:rsid w:val="00FC2DCC"/>
    <w:rsid w:val="00FD080C"/>
    <w:rsid w:val="00FD27BD"/>
    <w:rsid w:val="00FD3860"/>
    <w:rsid w:val="00FD5B3B"/>
    <w:rsid w:val="00FE002F"/>
    <w:rsid w:val="00FE39EE"/>
    <w:rsid w:val="00FE3E6F"/>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8A03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37" Type="http://schemas.openxmlformats.org/officeDocument/2006/relationships/hyperlink" Target="mailto:william.mau92@gmail.com" TargetMode="External"/><Relationship Id="rId38" Type="http://schemas.openxmlformats.org/officeDocument/2006/relationships/fontTable" Target="fontTab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CE011C-EF2A-4643-96A0-BFCB0C6F5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197</Pages>
  <Words>273278</Words>
  <Characters>1557690</Characters>
  <Application>Microsoft Macintosh Word</Application>
  <DocSecurity>0</DocSecurity>
  <Lines>12980</Lines>
  <Paragraphs>3654</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8273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William Mau</cp:lastModifiedBy>
  <cp:revision>20</cp:revision>
  <cp:lastPrinted>2013-09-12T18:27:00Z</cp:lastPrinted>
  <dcterms:created xsi:type="dcterms:W3CDTF">2019-03-25T18:44:00Z</dcterms:created>
  <dcterms:modified xsi:type="dcterms:W3CDTF">2019-03-25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